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77777777" w:rsidR="00882D83" w:rsidRPr="00562157" w:rsidRDefault="00503A1B" w:rsidP="001923B0">
      <w:pPr>
        <w:pStyle w:val="Schoolandfaculty"/>
        <w:rPr>
          <w:lang w:val="en-US"/>
        </w:rPr>
      </w:pPr>
      <w:r w:rsidRPr="00562157">
        <w:rPr>
          <w:lang w:val="en-US"/>
        </w:rPr>
        <w:t>BỘ MÔN CÔNG NGHỆ PHẦN MỀM</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562157" w:rsidRDefault="00F80AB0" w:rsidP="00483DDC">
      <w:pPr>
        <w:pStyle w:val="Studentname"/>
        <w:ind w:left="0" w:firstLine="0"/>
      </w:pPr>
      <w:r>
        <w:t>LÊ ĐÌNH HÂN</w:t>
      </w:r>
      <w:r w:rsidR="00DB5367" w:rsidRPr="00562157">
        <w:t xml:space="preserve"> – </w:t>
      </w:r>
      <w: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77777777"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B55574F" w:rsidR="00882D83" w:rsidRPr="00562157" w:rsidRDefault="00882D83" w:rsidP="00777994">
      <w:pPr>
        <w:pStyle w:val="Time"/>
        <w:ind w:left="0" w:firstLine="0"/>
        <w:jc w:val="both"/>
        <w:rPr>
          <w:rFonts w:ascii="Arial" w:hAnsi="Arial" w:cs="Arial"/>
        </w:rPr>
      </w:pP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7809EC4E" w14:textId="77777777" w:rsidR="00590C45" w:rsidRPr="00562157" w:rsidRDefault="00590C45" w:rsidP="00590C45">
      <w:pPr>
        <w:pStyle w:val="Schoolandfaculty"/>
        <w:rPr>
          <w:lang w:val="en-US"/>
        </w:rPr>
      </w:pPr>
      <w:r w:rsidRPr="00562157">
        <w:rPr>
          <w:lang w:val="en-US"/>
        </w:rPr>
        <w:t>BỘ MÔN CÔNG NGHỆ PHẦN MỀM</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14:paraId="2583CB75" w14:textId="77777777"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14:paraId="4C211B20" w14:textId="77777777" w:rsidR="000F1770" w:rsidRPr="00562157" w:rsidRDefault="000F1770" w:rsidP="00483DDC">
      <w:pPr>
        <w:pStyle w:val="PaddingLine"/>
        <w:ind w:left="0" w:firstLine="0"/>
        <w:rPr>
          <w:rFonts w:ascii="Arial" w:hAnsi="Arial" w:cs="Arial"/>
          <w:lang w:val="en-US"/>
        </w:rPr>
      </w:pPr>
    </w:p>
    <w:p w14:paraId="2D1A6960" w14:textId="77777777"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69495E0A" w14:textId="77777777" w:rsidR="000F1770" w:rsidRPr="00562157" w:rsidRDefault="000F1770" w:rsidP="00483DDC">
      <w:pPr>
        <w:pStyle w:val="PaddingLine"/>
        <w:ind w:left="0" w:firstLine="0"/>
        <w:rPr>
          <w:rFonts w:ascii="Arial" w:hAnsi="Arial" w:cs="Arial"/>
          <w:lang w:val="en-US"/>
        </w:rPr>
      </w:pPr>
    </w:p>
    <w:p w14:paraId="3EA9A17D" w14:textId="77777777"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77777777"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8156617"/>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8156618"/>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77777777"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5CDA0E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777994">
              <w:rPr>
                <w:lang w:val="en-US"/>
              </w:rPr>
              <w:t>01</w:t>
            </w:r>
            <w:r w:rsidR="00B56E84" w:rsidRPr="00562157">
              <w:rPr>
                <w:lang w:val="en-US"/>
              </w:rPr>
              <w:t>/</w:t>
            </w:r>
            <w:r w:rsidR="00777994">
              <w:rPr>
                <w:lang w:val="en-US"/>
              </w:rPr>
              <w:t>01</w:t>
            </w:r>
            <w:r w:rsidR="00B56E84" w:rsidRPr="00562157">
              <w:rPr>
                <w:lang w:val="en-US"/>
              </w:rPr>
              <w:t>/201</w:t>
            </w:r>
            <w:r w:rsidR="00F80AB0">
              <w:rPr>
                <w:lang w:val="en-US"/>
              </w:rPr>
              <w:t>8</w:t>
            </w:r>
            <w:r w:rsidR="006F7409" w:rsidRPr="00562157">
              <w:rPr>
                <w:lang w:val="en-US"/>
              </w:rPr>
              <w:t xml:space="preserve"> đến ngày </w:t>
            </w:r>
            <w:r w:rsidR="00777994">
              <w:rPr>
                <w:lang w:val="en-US"/>
              </w:rPr>
              <w:t>30</w:t>
            </w:r>
            <w:r w:rsidR="006F7409" w:rsidRPr="00562157">
              <w:rPr>
                <w:lang w:val="en-US"/>
              </w:rPr>
              <w:t>/</w:t>
            </w:r>
            <w:r w:rsidR="00777994">
              <w:rPr>
                <w:lang w:val="en-US"/>
              </w:rPr>
              <w:t>06</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12718982"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777994">
              <w:rPr>
                <w:lang w:val="en-US"/>
              </w:rPr>
              <w:t xml:space="preserve">là </w:t>
            </w:r>
            <w:r w:rsidR="00777994" w:rsidRPr="00777994">
              <w:rPr>
                <w:i/>
                <w:lang w:val="en-US"/>
              </w:rPr>
              <w:t>khảo sát, nghiên cứu và phát triển</w:t>
            </w:r>
            <w:r w:rsidR="00777994">
              <w:rPr>
                <w:lang w:val="en-US"/>
              </w:rPr>
              <w:t xml:space="preserve"> một hệ thống có hỗ trợ tương tác Tangible với việc triển khai</w:t>
            </w:r>
            <w:r w:rsidR="00777994" w:rsidRPr="00380447">
              <w:rPr>
                <w:b/>
                <w:lang w:val="en-US"/>
              </w:rPr>
              <w:t xml:space="preserve"> </w:t>
            </w:r>
            <w:r w:rsidR="00777994" w:rsidRPr="00777994">
              <w:rPr>
                <w:i/>
                <w:lang w:val="en-US"/>
              </w:rPr>
              <w:t>nghiên cứu và đề xuất</w:t>
            </w:r>
            <w:r w:rsidR="00777994" w:rsidRPr="00380447">
              <w:rPr>
                <w:b/>
                <w:lang w:val="en-US"/>
              </w:rPr>
              <w:t xml:space="preserve"> </w:t>
            </w:r>
            <w:r w:rsidR="00777994" w:rsidRPr="00AE53E0">
              <w:rPr>
                <w:lang w:val="en-US"/>
              </w:rPr>
              <w:t>thêm</w:t>
            </w:r>
            <w:r w:rsidR="00777994">
              <w:rPr>
                <w:lang w:val="en-US"/>
              </w:rPr>
              <w:t xml:space="preserve"> các thao tác, cử chỉ hỗ trợ quá trình tương tác. Từ đó phát triển và xậy dựng thử nghiệm một số hệ thống ứng dụng để </w:t>
            </w:r>
            <w:r w:rsidR="00777994" w:rsidRPr="00777994">
              <w:rPr>
                <w:i/>
                <w:lang w:val="en-US"/>
              </w:rPr>
              <w:t>chứng minh tính khả thi</w:t>
            </w:r>
            <w:r w:rsidR="00777994">
              <w:rPr>
                <w:b/>
                <w:lang w:val="en-US"/>
              </w:rPr>
              <w:t xml:space="preserve"> </w:t>
            </w:r>
            <w:r w:rsidR="00777994">
              <w:rPr>
                <w:lang w:val="en-US"/>
              </w:rPr>
              <w:t>của việc áp dụng Tangible vào thực tiễn.</w:t>
            </w:r>
          </w:p>
          <w:p w14:paraId="2E5CC7E0" w14:textId="658BB255" w:rsidR="00F80AB0"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w:t>
            </w:r>
            <w:proofErr w:type="gramStart"/>
            <w:r w:rsidRPr="00562157">
              <w:rPr>
                <w:lang w:val="en-US"/>
              </w:rPr>
              <w:t>gồ</w:t>
            </w:r>
            <w:r w:rsidR="00AF6AE6" w:rsidRPr="00562157">
              <w:rPr>
                <w:lang w:val="en-US"/>
              </w:rPr>
              <w:t>m</w:t>
            </w:r>
            <w:r w:rsidR="00550D75" w:rsidRPr="00562157">
              <w:rPr>
                <w:lang w:val="en-US"/>
              </w:rPr>
              <w:t xml:space="preserve"> </w:t>
            </w:r>
            <w:r w:rsidRPr="00562157">
              <w:rPr>
                <w:lang w:val="en-US"/>
              </w:rPr>
              <w:t>:</w:t>
            </w:r>
            <w:proofErr w:type="gramEnd"/>
          </w:p>
          <w:p w14:paraId="6FE9A9CD" w14:textId="77777777" w:rsidR="00777994" w:rsidRDefault="00777994" w:rsidP="00825D53">
            <w:pPr>
              <w:pStyle w:val="K-Bullet-"/>
              <w:rPr>
                <w:lang w:val="en-US"/>
              </w:rPr>
            </w:pPr>
            <w:r>
              <w:rPr>
                <w:lang w:val="en-US"/>
              </w:rPr>
              <w:t>Tìm hiểu hướng tiếp cận về Tangible của các nhóm nghiên cứu trên thế giới</w:t>
            </w:r>
          </w:p>
          <w:p w14:paraId="7223FFB3" w14:textId="77777777" w:rsidR="00777994" w:rsidRDefault="00777994" w:rsidP="00825D53">
            <w:pPr>
              <w:pStyle w:val="K-Bullet-"/>
              <w:rPr>
                <w:lang w:val="en-US"/>
              </w:rPr>
            </w:pPr>
            <w:r>
              <w:rPr>
                <w:lang w:val="en-US"/>
              </w:rPr>
              <w:t>Tìm hiểu các kiểu tương tác giữa người và máy, các cách biểu diễn thông tin ảo trong môi trường thực tế</w:t>
            </w:r>
          </w:p>
          <w:p w14:paraId="6A157B53" w14:textId="77777777" w:rsidR="00777994" w:rsidRDefault="00777994" w:rsidP="00825D53">
            <w:pPr>
              <w:pStyle w:val="K-Bullet-"/>
              <w:rPr>
                <w:lang w:val="en-US"/>
              </w:rPr>
            </w:pPr>
            <w:r>
              <w:rPr>
                <w:lang w:val="en-US"/>
              </w:rPr>
              <w:t>Tìm hiểu khả năng, cách tích hợp và sử dụng Kinect v2</w:t>
            </w:r>
          </w:p>
          <w:p w14:paraId="5528FE63" w14:textId="77777777" w:rsidR="00777994" w:rsidRDefault="00777994" w:rsidP="00825D53">
            <w:pPr>
              <w:pStyle w:val="K-Bullet-"/>
              <w:rPr>
                <w:lang w:val="en-US"/>
              </w:rPr>
            </w:pPr>
            <w:r>
              <w:rPr>
                <w:lang w:val="en-US"/>
              </w:rPr>
              <w:t>Tìm hiểu các công nghệ về đồ họa 3D</w:t>
            </w:r>
          </w:p>
          <w:p w14:paraId="20B3F0A3" w14:textId="77777777" w:rsidR="00777994" w:rsidRDefault="00777994" w:rsidP="00825D53">
            <w:pPr>
              <w:pStyle w:val="K-Bullet-"/>
              <w:rPr>
                <w:lang w:val="en-US"/>
              </w:rPr>
            </w:pPr>
            <w:r>
              <w:rPr>
                <w:lang w:val="en-US"/>
              </w:rPr>
              <w:t>Tìm hiểu các công nghệ nhận dạng và xử lý hình ảnh.</w:t>
            </w:r>
          </w:p>
          <w:p w14:paraId="1151172A" w14:textId="0C21FF8D" w:rsidR="00777994" w:rsidRDefault="00777994" w:rsidP="00825D53">
            <w:pPr>
              <w:pStyle w:val="K-Bullet-"/>
              <w:rPr>
                <w:lang w:val="en-US"/>
              </w:rPr>
            </w:pPr>
            <w:r>
              <w:rPr>
                <w:lang w:val="en-US"/>
              </w:rPr>
              <w:t>Tìm hiểu các kỹ thuật và khả năng hỗ trợ lập trình trong Unity3D</w:t>
            </w:r>
          </w:p>
          <w:p w14:paraId="6EF25AA1" w14:textId="77777777" w:rsidR="00777994" w:rsidRDefault="00777994" w:rsidP="00825D53">
            <w:pPr>
              <w:pStyle w:val="K-Bullet-"/>
              <w:rPr>
                <w:lang w:val="en-US"/>
              </w:rPr>
            </w:pPr>
            <w:r>
              <w:rPr>
                <w:lang w:val="en-US"/>
              </w:rPr>
              <w:t>Đề xuất các thao tác tương tác có thể ứng dụng được, chia ra thành ba nhóm tương tác chính: nhóm tương tác trực tiếp vào môi trường, tương tác vào một phần môi trường để kích hoạt sự kiện và nhóm tương tác thông qua thiết bị trung gian, cụ thể là điện thoại thông minh.</w:t>
            </w:r>
          </w:p>
          <w:p w14:paraId="628BD16A" w14:textId="77777777" w:rsidR="00777994" w:rsidRDefault="00777994" w:rsidP="00825D53">
            <w:pPr>
              <w:pStyle w:val="K-Bullet-"/>
              <w:rPr>
                <w:lang w:val="en-US"/>
              </w:rPr>
            </w:pPr>
            <w:r>
              <w:rPr>
                <w:lang w:val="en-US"/>
              </w:rPr>
              <w:t>Tiến hành thực nghiệm đối với từng loại tương tác nêu trên để phân tích, đánh giá và đưa ra kết luận.</w:t>
            </w:r>
          </w:p>
          <w:p w14:paraId="28EDC453" w14:textId="77777777" w:rsidR="00777994" w:rsidRDefault="00777994" w:rsidP="00825D53">
            <w:pPr>
              <w:pStyle w:val="K-Bullet-"/>
              <w:rPr>
                <w:lang w:val="en-US"/>
              </w:rPr>
            </w:pPr>
            <w:r>
              <w:rPr>
                <w:lang w:val="en-US"/>
              </w:rPr>
              <w:t>Đề xuất và đánh giá các phương pháp nhận dạng vật thể và theo vết vật thể dựa vào ảnh màu, ảnh hồng ngoại và ảnh độ sâu thu được từ Kinect.</w:t>
            </w:r>
          </w:p>
          <w:p w14:paraId="44915E72" w14:textId="77777777" w:rsidR="00777994" w:rsidRDefault="00777994" w:rsidP="00825D53">
            <w:pPr>
              <w:pStyle w:val="K-Bullet-"/>
              <w:rPr>
                <w:lang w:val="en-US"/>
              </w:rPr>
            </w:pPr>
            <w:r>
              <w:rPr>
                <w:lang w:val="en-US"/>
              </w:rPr>
              <w:lastRenderedPageBreak/>
              <w:t>Đề xuất cách thức giao tiếp giữa các module trong một hệ thống.</w:t>
            </w:r>
          </w:p>
          <w:p w14:paraId="17E12165" w14:textId="77777777" w:rsidR="00777994" w:rsidRDefault="00777994" w:rsidP="00825D53">
            <w:pPr>
              <w:pStyle w:val="K-Bullet-"/>
              <w:rPr>
                <w:lang w:val="en-US"/>
              </w:rPr>
            </w:pPr>
            <w:r>
              <w:rPr>
                <w:lang w:val="en-US"/>
              </w:rPr>
              <w:t>Đề xuất xây dựng kiến trúc linh hoạt để có thể mở rộng, thay đổi nhanh hệ thống, đáp ứng các nhu cầu đa dạng, phức tạp trong thực tế.</w:t>
            </w:r>
          </w:p>
          <w:p w14:paraId="3B4562BC" w14:textId="32CADB56" w:rsidR="00777994" w:rsidRDefault="00777994" w:rsidP="00825D53">
            <w:pPr>
              <w:pStyle w:val="K-Bullet-"/>
              <w:rPr>
                <w:lang w:val="en-US"/>
              </w:rPr>
            </w:pPr>
            <w:r>
              <w:rPr>
                <w:lang w:val="en-US"/>
              </w:rPr>
              <w:t>Đề xuất cấu trúc hệ thống của môi trường tương tác hỗ trợ Tangible, cách bố trí các phần cứng trong hệ thống sao cho hiệu quả, tối ưu.</w:t>
            </w:r>
          </w:p>
          <w:p w14:paraId="10D91342" w14:textId="77777777" w:rsidR="00777994" w:rsidRPr="00777994" w:rsidRDefault="00777994" w:rsidP="00777994">
            <w:pPr>
              <w:pStyle w:val="K-Bullet--Heading"/>
              <w:numPr>
                <w:ilvl w:val="0"/>
                <w:numId w:val="0"/>
              </w:numPr>
              <w:ind w:left="360"/>
              <w:rPr>
                <w:i w:val="0"/>
                <w:lang w:val="en-US"/>
              </w:rPr>
            </w:pPr>
            <w:r w:rsidRPr="00777994">
              <w:rPr>
                <w:i w:val="0"/>
                <w:lang w:val="en-US"/>
              </w:rPr>
              <w:t>Dựa trên những khảo sát và đề xuất trên, chúng em đã triển thực tế một thí nghiệm và hai hệ thống để chứng minh tính thực tiễn của đề tài:</w:t>
            </w:r>
          </w:p>
          <w:p w14:paraId="72C48E7C" w14:textId="7CAE612F" w:rsidR="00777994" w:rsidRDefault="00777994" w:rsidP="00825D53">
            <w:pPr>
              <w:pStyle w:val="K-Bullet-"/>
              <w:rPr>
                <w:lang w:val="en-US"/>
              </w:rPr>
            </w:pPr>
            <w:r w:rsidRPr="00777994">
              <w:rPr>
                <w:b/>
                <w:lang w:val="en-US"/>
              </w:rPr>
              <w:t>Thí nghiệm hố cát hỗ trợ tương tác Tangible</w:t>
            </w:r>
            <w:r>
              <w:rPr>
                <w:lang w:val="en-US"/>
              </w:rPr>
              <w:t xml:space="preserve">: </w:t>
            </w:r>
            <w:r w:rsidR="00825D53">
              <w:rPr>
                <w:lang w:val="en-US"/>
              </w:rPr>
              <w:t>đ</w:t>
            </w:r>
            <w:r>
              <w:rPr>
                <w:lang w:val="en-US"/>
              </w:rPr>
              <w:t>ây là thí nghiệm chúng em đã thực nghiệm trong quá trình khảo sát độ hiệu quả của kỹ thuật tương tác trực tiếp vào môi trường để làm biến đổi thông tin. Thí nghiệm gồm một hộp chứa cát trắng và máy chiếu, Kinect được lắp đặt ở phía trên, cho phép người dùng dùng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799B1E22" w14:textId="77777777" w:rsidR="00777994" w:rsidRDefault="00777994" w:rsidP="00825D53">
            <w:pPr>
              <w:pStyle w:val="K-Bullet-"/>
              <w:rPr>
                <w:lang w:val="en-US"/>
              </w:rPr>
            </w:pPr>
            <w:r w:rsidRPr="00777994">
              <w:rPr>
                <w:b/>
                <w:lang w:val="en-US"/>
              </w:rPr>
              <w:t>Hệ thống bản đồ hỗ trợ tương tác Tangible</w:t>
            </w:r>
            <w:r>
              <w:rPr>
                <w:lang w:val="en-US"/>
              </w:rPr>
              <w:t xml:space="preserve">: Hệ thống hỗ trợ người dùng xem các thông tin trên bản đồ, tương tác thông qua thiết bị ngoại vi như điện thoại thông minh. Hệ thống cung cấp thông tin toàn diện và tổng quan của một khu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proofErr w:type="gramEnd"/>
            <w:r>
              <w:rPr>
                <w:lang w:val="en-US"/>
              </w:rPr>
              <w:t xml:space="preserve"> nên tiềm năng của hệ thống là rất cao.</w:t>
            </w:r>
          </w:p>
          <w:p w14:paraId="386CB757" w14:textId="1182E53D" w:rsidR="00D808C3" w:rsidRPr="00825D53" w:rsidRDefault="00777994" w:rsidP="00825D53">
            <w:pPr>
              <w:pStyle w:val="K-Bullet-"/>
              <w:rPr>
                <w:lang w:val="en-US"/>
              </w:rPr>
            </w:pPr>
            <w:r w:rsidRPr="00777994">
              <w:rPr>
                <w:b/>
                <w:lang w:val="en-US"/>
              </w:rPr>
              <w:t>Hệ thống chia sẻ dữ liệu</w:t>
            </w:r>
            <w:r>
              <w:rPr>
                <w:lang w:val="en-US"/>
              </w:rPr>
              <w:t xml:space="preserve"> cho phép người dùng chia sẻ dữ liệu như hình ảnh, tài liệu, ghi chú một cách trực quan hỗ trợ tương tác Tangible.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tc>
      </w:tr>
    </w:tbl>
    <w:tbl>
      <w:tblPr>
        <w:tblpPr w:leftFromText="180" w:rightFromText="180" w:vertAnchor="text" w:horzAnchor="margin" w:tblpY="-710"/>
        <w:tblW w:w="8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825D53" w:rsidRPr="00562157" w14:paraId="75BF8030" w14:textId="77777777" w:rsidTr="00825D53">
        <w:tc>
          <w:tcPr>
            <w:tcW w:w="8820" w:type="dxa"/>
            <w:gridSpan w:val="2"/>
          </w:tcPr>
          <w:p w14:paraId="49EA23C6" w14:textId="77777777" w:rsidR="00825D53" w:rsidRPr="00562157" w:rsidRDefault="00825D53" w:rsidP="00825D53">
            <w:pPr>
              <w:rPr>
                <w:b/>
                <w:lang w:val="en-US"/>
              </w:rPr>
            </w:pPr>
            <w:r w:rsidRPr="00562157">
              <w:rPr>
                <w:b/>
                <w:lang w:val="en-US"/>
              </w:rPr>
              <w:lastRenderedPageBreak/>
              <w:t>Kế Hoạch Thực Hiện:</w:t>
            </w:r>
          </w:p>
          <w:p w14:paraId="3D3D06ED" w14:textId="77777777"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12/201</w:t>
            </w:r>
            <w:r>
              <w:rPr>
                <w:lang w:val="en-US"/>
              </w:rPr>
              <w:t>6</w:t>
            </w:r>
            <w:r>
              <w:rPr>
                <w:lang w:val="vi-VN"/>
              </w:rPr>
              <w:t xml:space="preserve"> – </w:t>
            </w:r>
            <w:r>
              <w:rPr>
                <w:lang w:val="en-US"/>
              </w:rPr>
              <w:t>31</w:t>
            </w:r>
            <w:r>
              <w:rPr>
                <w:lang w:val="vi-VN"/>
              </w:rPr>
              <w:t>/0</w:t>
            </w:r>
            <w:r>
              <w:rPr>
                <w:lang w:val="en-US"/>
              </w:rPr>
              <w:t>1</w:t>
            </w:r>
            <w:r>
              <w:rPr>
                <w:lang w:val="vi-VN"/>
              </w:rPr>
              <w:t>/2017</w:t>
            </w:r>
            <w:r w:rsidRPr="00480D42">
              <w:rPr>
                <w:lang w:val="vi-VN"/>
              </w:rPr>
              <w:t>: Tìm hiểu những kiến thức cơ bả</w:t>
            </w:r>
            <w:r>
              <w:rPr>
                <w:lang w:val="vi-VN"/>
              </w:rPr>
              <w:t>n</w:t>
            </w:r>
            <w:r>
              <w:rPr>
                <w:lang w:val="en-US"/>
              </w:rPr>
              <w:t xml:space="preserve"> về </w:t>
            </w:r>
            <w:r w:rsidRPr="00480D42">
              <w:rPr>
                <w:lang w:val="vi-VN"/>
              </w:rPr>
              <w:t>Unity.</w:t>
            </w:r>
          </w:p>
          <w:p w14:paraId="693F8F3B" w14:textId="76C73FE2"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 xml:space="preserve">/02/2017 – </w:t>
            </w:r>
            <w:r>
              <w:rPr>
                <w:lang w:val="en-US"/>
              </w:rPr>
              <w:t>28</w:t>
            </w:r>
            <w:r>
              <w:rPr>
                <w:lang w:val="vi-VN"/>
              </w:rPr>
              <w:t>/02/2017</w:t>
            </w:r>
            <w:r w:rsidRPr="00480D42">
              <w:rPr>
                <w:lang w:val="vi-VN"/>
              </w:rPr>
              <w:t xml:space="preserve">: Tìm hiểu chung về </w:t>
            </w:r>
            <w:r>
              <w:rPr>
                <w:lang w:val="en-US"/>
              </w:rPr>
              <w:t>tương tác Tangible</w:t>
            </w:r>
            <w:r w:rsidRPr="00480D42">
              <w:rPr>
                <w:lang w:val="vi-VN"/>
              </w:rPr>
              <w:t>.</w:t>
            </w:r>
          </w:p>
          <w:p w14:paraId="4666C22B" w14:textId="59FAFCBD" w:rsidR="006535F7" w:rsidRPr="00480D42" w:rsidRDefault="006535F7" w:rsidP="006535F7">
            <w:pPr>
              <w:pStyle w:val="K-Bullet-"/>
              <w:numPr>
                <w:ilvl w:val="0"/>
                <w:numId w:val="40"/>
              </w:numPr>
              <w:spacing w:line="360" w:lineRule="auto"/>
              <w:ind w:left="414" w:hanging="414"/>
              <w:rPr>
                <w:lang w:val="vi-VN"/>
              </w:rPr>
            </w:pPr>
            <w:r>
              <w:rPr>
                <w:lang w:val="vi-VN"/>
              </w:rPr>
              <w:t>01/03/2017 – 15/03/2017</w:t>
            </w:r>
            <w:r w:rsidRPr="00480D42">
              <w:rPr>
                <w:lang w:val="vi-VN"/>
              </w:rPr>
              <w:t>:</w:t>
            </w:r>
            <w:r>
              <w:rPr>
                <w:lang w:val="en-US"/>
              </w:rPr>
              <w:t xml:space="preserve"> Khảo sát hiện trạng và khả năng áp dụng tương tác Tangible vào các lĩnh vực khác nhau</w:t>
            </w:r>
          </w:p>
          <w:p w14:paraId="6F33CF7F" w14:textId="7CE33A58" w:rsidR="006535F7" w:rsidRDefault="006535F7" w:rsidP="006535F7">
            <w:pPr>
              <w:pStyle w:val="K-Bullet-"/>
              <w:numPr>
                <w:ilvl w:val="0"/>
                <w:numId w:val="40"/>
              </w:numPr>
              <w:spacing w:line="360" w:lineRule="auto"/>
              <w:ind w:left="414" w:hanging="414"/>
              <w:rPr>
                <w:lang w:val="vi-VN"/>
              </w:rPr>
            </w:pPr>
            <w:r>
              <w:rPr>
                <w:lang w:val="vi-VN"/>
              </w:rPr>
              <w:t>16/03/2017 – 31/03/2017</w:t>
            </w:r>
            <w:r w:rsidRPr="00480D42">
              <w:rPr>
                <w:lang w:val="vi-VN"/>
              </w:rPr>
              <w:t xml:space="preserve">: </w:t>
            </w:r>
            <w:r>
              <w:rPr>
                <w:lang w:val="en-US"/>
              </w:rPr>
              <w:t>Khảo sát các nhóm kỹ thuật tương tác và triên khai thực tế thử nghiệm</w:t>
            </w:r>
          </w:p>
          <w:p w14:paraId="31AC4036" w14:textId="1551B09B" w:rsidR="006535F7" w:rsidRPr="00A03A12" w:rsidRDefault="006535F7" w:rsidP="006535F7">
            <w:pPr>
              <w:pStyle w:val="K-Bullet-"/>
              <w:numPr>
                <w:ilvl w:val="0"/>
                <w:numId w:val="40"/>
              </w:numPr>
              <w:spacing w:line="360" w:lineRule="auto"/>
              <w:ind w:left="414" w:hanging="414"/>
              <w:rPr>
                <w:lang w:val="vi-VN"/>
              </w:rPr>
            </w:pPr>
            <w:r>
              <w:rPr>
                <w:lang w:val="vi-VN"/>
              </w:rPr>
              <w:t xml:space="preserve">01/04/2017 – </w:t>
            </w:r>
            <w:r w:rsidR="006B3CE6">
              <w:rPr>
                <w:lang w:val="en-US"/>
              </w:rPr>
              <w:t>1</w:t>
            </w:r>
            <w:r>
              <w:rPr>
                <w:lang w:val="en-US"/>
              </w:rPr>
              <w:t>9</w:t>
            </w:r>
            <w:r>
              <w:rPr>
                <w:lang w:val="vi-VN"/>
              </w:rPr>
              <w:t>/04/2017</w:t>
            </w:r>
            <w:r w:rsidRPr="00480D42">
              <w:rPr>
                <w:lang w:val="vi-VN"/>
              </w:rPr>
              <w:t>:</w:t>
            </w:r>
            <w:r>
              <w:rPr>
                <w:lang w:val="en-US"/>
              </w:rPr>
              <w:t xml:space="preserve"> Tìm hiểu và đề xuất kiến trúc phát triển các ứng dụng hỗ trợ Tangible</w:t>
            </w:r>
            <w:r w:rsidR="006B3CE6">
              <w:rPr>
                <w:lang w:val="en-US"/>
              </w:rPr>
              <w:t xml:space="preserve"> và xây dựng hệ thống phần cứng</w:t>
            </w:r>
          </w:p>
          <w:p w14:paraId="2FFBB97B" w14:textId="47C01608" w:rsidR="006535F7" w:rsidRPr="004445A9" w:rsidRDefault="006B3CE6" w:rsidP="006535F7">
            <w:pPr>
              <w:pStyle w:val="K-Bullet-"/>
              <w:numPr>
                <w:ilvl w:val="0"/>
                <w:numId w:val="40"/>
              </w:numPr>
              <w:spacing w:line="360" w:lineRule="auto"/>
              <w:ind w:left="414" w:hanging="414"/>
              <w:rPr>
                <w:lang w:val="vi-VN"/>
              </w:rPr>
            </w:pPr>
            <w:r>
              <w:rPr>
                <w:lang w:val="en-US"/>
              </w:rPr>
              <w:t>2</w:t>
            </w:r>
            <w:r w:rsidR="006535F7">
              <w:rPr>
                <w:lang w:val="en-US"/>
              </w:rPr>
              <w:t>0</w:t>
            </w:r>
            <w:r w:rsidR="006535F7">
              <w:rPr>
                <w:lang w:val="vi-VN"/>
              </w:rPr>
              <w:t xml:space="preserve">/04/2017 – </w:t>
            </w:r>
            <w:r w:rsidR="006535F7">
              <w:rPr>
                <w:lang w:val="en-US"/>
              </w:rPr>
              <w:t>20/05</w:t>
            </w:r>
            <w:r w:rsidR="006535F7">
              <w:rPr>
                <w:lang w:val="vi-VN"/>
              </w:rPr>
              <w:t>/2017</w:t>
            </w:r>
            <w:r w:rsidR="006535F7" w:rsidRPr="00480D42">
              <w:rPr>
                <w:lang w:val="vi-VN"/>
              </w:rPr>
              <w:t xml:space="preserve">: Xây dựng hệ thống </w:t>
            </w:r>
            <w:r w:rsidR="006535F7">
              <w:rPr>
                <w:lang w:val="en-US"/>
              </w:rPr>
              <w:t>bản đồ hỗ trợ tương tác Tangible 21</w:t>
            </w:r>
            <w:r w:rsidR="006535F7">
              <w:rPr>
                <w:lang w:val="vi-VN"/>
              </w:rPr>
              <w:t>/05/2017</w:t>
            </w:r>
            <w:r w:rsidR="006535F7" w:rsidRPr="00480D42">
              <w:rPr>
                <w:lang w:val="vi-VN"/>
              </w:rPr>
              <w:t xml:space="preserve"> – </w:t>
            </w:r>
            <w:r w:rsidR="006535F7">
              <w:rPr>
                <w:lang w:val="en-US"/>
              </w:rPr>
              <w:t>31</w:t>
            </w:r>
            <w:r w:rsidR="006535F7">
              <w:rPr>
                <w:lang w:val="vi-VN"/>
              </w:rPr>
              <w:t>/05/2017</w:t>
            </w:r>
            <w:r w:rsidR="006535F7" w:rsidRPr="00480D42">
              <w:rPr>
                <w:lang w:val="vi-VN"/>
              </w:rPr>
              <w:t xml:space="preserve">: Xây dựng hệ thống </w:t>
            </w:r>
            <w:r w:rsidR="006535F7">
              <w:rPr>
                <w:lang w:val="en-US"/>
              </w:rPr>
              <w:t>chia sẻ dữ liệu</w:t>
            </w:r>
          </w:p>
          <w:p w14:paraId="670770C8" w14:textId="5EC91798" w:rsidR="006535F7" w:rsidRPr="004445A9" w:rsidRDefault="006535F7" w:rsidP="006535F7">
            <w:pPr>
              <w:pStyle w:val="K-Bullet-"/>
              <w:numPr>
                <w:ilvl w:val="0"/>
                <w:numId w:val="40"/>
              </w:numPr>
              <w:spacing w:line="360" w:lineRule="auto"/>
              <w:ind w:left="414" w:hanging="414"/>
              <w:rPr>
                <w:lang w:val="vi-VN"/>
              </w:rPr>
            </w:pPr>
            <w:r>
              <w:rPr>
                <w:lang w:val="en-US"/>
              </w:rPr>
              <w:t>01/06/2017 – 14/06/2017: Hoàn thiện báo cáo luận văn</w:t>
            </w:r>
          </w:p>
          <w:p w14:paraId="4ADC052E" w14:textId="25C23D04" w:rsidR="00825D53" w:rsidRPr="00562157" w:rsidRDefault="006535F7" w:rsidP="006535F7">
            <w:pPr>
              <w:pStyle w:val="K-Bullet-"/>
              <w:rPr>
                <w:lang w:val="en-US"/>
              </w:rPr>
            </w:pPr>
            <w:r>
              <w:rPr>
                <w:lang w:val="en-US"/>
              </w:rPr>
              <w:t>15</w:t>
            </w:r>
            <w:r>
              <w:rPr>
                <w:lang w:val="vi-VN"/>
              </w:rPr>
              <w:t>/06/2017</w:t>
            </w:r>
            <w:r>
              <w:rPr>
                <w:lang w:val="en-US"/>
              </w:rPr>
              <w:t xml:space="preserve"> – </w:t>
            </w:r>
            <w:r>
              <w:rPr>
                <w:lang w:val="vi-VN"/>
              </w:rPr>
              <w:t>28/06/2017</w:t>
            </w:r>
            <w:r w:rsidRPr="00480D42">
              <w:rPr>
                <w:lang w:val="vi-VN"/>
              </w:rPr>
              <w:t>: Nâng cấp, chỉnh sửa và hoàn thiện các ứng dụng xây dựng. Hoàn thiện khóa luận.</w:t>
            </w:r>
          </w:p>
        </w:tc>
      </w:tr>
      <w:tr w:rsidR="00825D53" w:rsidRPr="00562157" w14:paraId="0DF27F8A" w14:textId="77777777" w:rsidTr="00825D53">
        <w:trPr>
          <w:trHeight w:val="2326"/>
        </w:trPr>
        <w:tc>
          <w:tcPr>
            <w:tcW w:w="3150" w:type="dxa"/>
          </w:tcPr>
          <w:p w14:paraId="4EA5A068" w14:textId="77777777" w:rsidR="00825D53" w:rsidRPr="00562157" w:rsidRDefault="00825D53" w:rsidP="00825D53">
            <w:pPr>
              <w:pStyle w:val="K-Normal-NoSpecial-Center"/>
              <w:rPr>
                <w:b/>
                <w:lang w:val="en-US"/>
              </w:rPr>
            </w:pPr>
            <w:r w:rsidRPr="00562157">
              <w:rPr>
                <w:b/>
                <w:lang w:val="en-US"/>
              </w:rPr>
              <w:t>Xác nhận của GVHD</w:t>
            </w:r>
          </w:p>
          <w:p w14:paraId="43079012" w14:textId="77777777" w:rsidR="00825D53" w:rsidRPr="00562157" w:rsidRDefault="00825D53" w:rsidP="00825D53">
            <w:pPr>
              <w:rPr>
                <w:lang w:val="en-US"/>
              </w:rPr>
            </w:pPr>
          </w:p>
          <w:p w14:paraId="142ED7A9" w14:textId="77777777" w:rsidR="00825D53" w:rsidRPr="00562157" w:rsidRDefault="00825D53" w:rsidP="00825D53">
            <w:pPr>
              <w:rPr>
                <w:lang w:val="en-US"/>
              </w:rPr>
            </w:pPr>
          </w:p>
          <w:p w14:paraId="64142F0E" w14:textId="77777777" w:rsidR="00825D53" w:rsidRPr="00562157" w:rsidRDefault="00825D53" w:rsidP="00825D53">
            <w:pPr>
              <w:rPr>
                <w:lang w:val="en-US"/>
              </w:rPr>
            </w:pPr>
          </w:p>
          <w:p w14:paraId="755E22EB" w14:textId="77777777" w:rsidR="00825D53" w:rsidRPr="00562157" w:rsidRDefault="00825D53" w:rsidP="00825D53">
            <w:pPr>
              <w:rPr>
                <w:lang w:val="en-US"/>
              </w:rPr>
            </w:pPr>
          </w:p>
        </w:tc>
        <w:tc>
          <w:tcPr>
            <w:tcW w:w="5670" w:type="dxa"/>
          </w:tcPr>
          <w:p w14:paraId="376E94B9" w14:textId="77777777" w:rsidR="00825D53" w:rsidRPr="00562157" w:rsidRDefault="00825D53" w:rsidP="00825D53">
            <w:pPr>
              <w:pStyle w:val="K-Normal-NoSpecial-Center"/>
              <w:rPr>
                <w:b/>
                <w:lang w:val="en-US"/>
              </w:rPr>
            </w:pPr>
            <w:r w:rsidRPr="00562157">
              <w:rPr>
                <w:b/>
                <w:lang w:val="en-US"/>
              </w:rPr>
              <w:t>Ngày      tháng   7    năm 201</w:t>
            </w:r>
            <w:r>
              <w:rPr>
                <w:b/>
                <w:lang w:val="en-US"/>
              </w:rPr>
              <w:t>8</w:t>
            </w:r>
          </w:p>
          <w:p w14:paraId="284C40B8" w14:textId="77777777" w:rsidR="00825D53" w:rsidRPr="00562157" w:rsidRDefault="00825D53" w:rsidP="00825D53">
            <w:pPr>
              <w:pStyle w:val="K-Normal-NoSpecial-Center"/>
              <w:rPr>
                <w:b/>
                <w:lang w:val="en-US"/>
              </w:rPr>
            </w:pPr>
            <w:r w:rsidRPr="00562157">
              <w:rPr>
                <w:b/>
                <w:lang w:val="en-US"/>
              </w:rPr>
              <w:t>Nhóm SV Thực hiện</w:t>
            </w:r>
          </w:p>
          <w:p w14:paraId="105B9F93" w14:textId="77777777" w:rsidR="00825D53" w:rsidRPr="00562157" w:rsidRDefault="00825D53" w:rsidP="00825D53">
            <w:pPr>
              <w:pStyle w:val="K-Normal-NoSpecial-Center"/>
              <w:rPr>
                <w:lang w:val="en-US"/>
              </w:rPr>
            </w:pPr>
          </w:p>
          <w:p w14:paraId="26057DE1" w14:textId="77777777" w:rsidR="00825D53" w:rsidRPr="00562157" w:rsidRDefault="00825D53" w:rsidP="00825D53">
            <w:pPr>
              <w:pStyle w:val="K-Normal-NoSpecial-Center"/>
              <w:rPr>
                <w:lang w:val="en-US"/>
              </w:rPr>
            </w:pPr>
          </w:p>
          <w:p w14:paraId="3BBAF269" w14:textId="77777777" w:rsidR="00825D53" w:rsidRPr="00562157" w:rsidRDefault="00825D53" w:rsidP="00825D53">
            <w:pPr>
              <w:pStyle w:val="K-Normal-NoSpecial-Center"/>
              <w:rPr>
                <w:lang w:val="en-US"/>
              </w:rPr>
            </w:pPr>
            <w:r>
              <w:rPr>
                <w:lang w:val="en-US"/>
              </w:rPr>
              <w:t>Lê Đình Hân – Trần Phước Hiền</w:t>
            </w: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p w14:paraId="6DD2213F" w14:textId="77777777" w:rsidR="008B69B7" w:rsidRPr="00562157" w:rsidRDefault="008B69B7" w:rsidP="008B69B7">
      <w:pPr>
        <w:pStyle w:val="Pagetitle"/>
        <w:rPr>
          <w:lang w:val="en-US"/>
        </w:rPr>
      </w:pPr>
      <w:bookmarkStart w:id="82" w:name="_Toc518156619"/>
      <w:bookmarkStart w:id="83" w:name="_Toc201850477"/>
      <w:bookmarkStart w:id="84" w:name="_Toc233883155"/>
      <w:bookmarkStart w:id="85" w:name="_Toc234179413"/>
      <w:r w:rsidRPr="00562157">
        <w:rPr>
          <w:lang w:val="en-US"/>
        </w:rPr>
        <w:lastRenderedPageBreak/>
        <w:t>MỤC LỤC</w:t>
      </w:r>
      <w:bookmarkEnd w:id="82"/>
    </w:p>
    <w:p w14:paraId="25A58BD2" w14:textId="2ED1D04B" w:rsidR="008F0E11"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8156617" w:history="1">
        <w:r w:rsidR="008F0E11" w:rsidRPr="009F1504">
          <w:rPr>
            <w:rStyle w:val="Hyperlink"/>
          </w:rPr>
          <w:t>LỜI CÁM ƠN</w:t>
        </w:r>
        <w:r w:rsidR="008F0E11">
          <w:rPr>
            <w:webHidden/>
          </w:rPr>
          <w:tab/>
        </w:r>
        <w:r w:rsidR="008F0E11">
          <w:rPr>
            <w:webHidden/>
          </w:rPr>
          <w:fldChar w:fldCharType="begin"/>
        </w:r>
        <w:r w:rsidR="008F0E11">
          <w:rPr>
            <w:webHidden/>
          </w:rPr>
          <w:instrText xml:space="preserve"> PAGEREF _Toc518156617 \h </w:instrText>
        </w:r>
        <w:r w:rsidR="008F0E11">
          <w:rPr>
            <w:webHidden/>
          </w:rPr>
        </w:r>
        <w:r w:rsidR="008F0E11">
          <w:rPr>
            <w:webHidden/>
          </w:rPr>
          <w:fldChar w:fldCharType="separate"/>
        </w:r>
        <w:r w:rsidR="008F0E11">
          <w:rPr>
            <w:webHidden/>
          </w:rPr>
          <w:t>iii</w:t>
        </w:r>
        <w:r w:rsidR="008F0E11">
          <w:rPr>
            <w:webHidden/>
          </w:rPr>
          <w:fldChar w:fldCharType="end"/>
        </w:r>
      </w:hyperlink>
    </w:p>
    <w:p w14:paraId="5AF1BF5E" w14:textId="7C6D648B" w:rsidR="008F0E11" w:rsidRDefault="0005593C">
      <w:pPr>
        <w:pStyle w:val="TOC1"/>
        <w:rPr>
          <w:rFonts w:asciiTheme="minorHAnsi" w:eastAsiaTheme="minorEastAsia" w:hAnsiTheme="minorHAnsi" w:cstheme="minorBidi"/>
          <w:b w:val="0"/>
          <w:sz w:val="22"/>
          <w:szCs w:val="22"/>
          <w:lang w:eastAsia="en-US"/>
        </w:rPr>
      </w:pPr>
      <w:hyperlink w:anchor="_Toc518156618" w:history="1">
        <w:r w:rsidR="008F0E11" w:rsidRPr="009F1504">
          <w:rPr>
            <w:rStyle w:val="Hyperlink"/>
          </w:rPr>
          <w:t>ĐỀ CƯƠNG CHI TIẾT</w:t>
        </w:r>
        <w:r w:rsidR="008F0E11">
          <w:rPr>
            <w:webHidden/>
          </w:rPr>
          <w:tab/>
        </w:r>
        <w:r w:rsidR="008F0E11">
          <w:rPr>
            <w:webHidden/>
          </w:rPr>
          <w:fldChar w:fldCharType="begin"/>
        </w:r>
        <w:r w:rsidR="008F0E11">
          <w:rPr>
            <w:webHidden/>
          </w:rPr>
          <w:instrText xml:space="preserve"> PAGEREF _Toc518156618 \h </w:instrText>
        </w:r>
        <w:r w:rsidR="008F0E11">
          <w:rPr>
            <w:webHidden/>
          </w:rPr>
        </w:r>
        <w:r w:rsidR="008F0E11">
          <w:rPr>
            <w:webHidden/>
          </w:rPr>
          <w:fldChar w:fldCharType="separate"/>
        </w:r>
        <w:r w:rsidR="008F0E11">
          <w:rPr>
            <w:webHidden/>
          </w:rPr>
          <w:t>iv</w:t>
        </w:r>
        <w:r w:rsidR="008F0E11">
          <w:rPr>
            <w:webHidden/>
          </w:rPr>
          <w:fldChar w:fldCharType="end"/>
        </w:r>
      </w:hyperlink>
    </w:p>
    <w:p w14:paraId="07476F50" w14:textId="6E845006" w:rsidR="008F0E11" w:rsidRDefault="0005593C">
      <w:pPr>
        <w:pStyle w:val="TOC1"/>
        <w:rPr>
          <w:rFonts w:asciiTheme="minorHAnsi" w:eastAsiaTheme="minorEastAsia" w:hAnsiTheme="minorHAnsi" w:cstheme="minorBidi"/>
          <w:b w:val="0"/>
          <w:sz w:val="22"/>
          <w:szCs w:val="22"/>
          <w:lang w:eastAsia="en-US"/>
        </w:rPr>
      </w:pPr>
      <w:hyperlink w:anchor="_Toc518156619" w:history="1">
        <w:r w:rsidR="008F0E11" w:rsidRPr="009F1504">
          <w:rPr>
            <w:rStyle w:val="Hyperlink"/>
          </w:rPr>
          <w:t>MỤC LỤC</w:t>
        </w:r>
        <w:r w:rsidR="008F0E11">
          <w:rPr>
            <w:webHidden/>
          </w:rPr>
          <w:tab/>
        </w:r>
        <w:r w:rsidR="008F0E11">
          <w:rPr>
            <w:webHidden/>
          </w:rPr>
          <w:fldChar w:fldCharType="begin"/>
        </w:r>
        <w:r w:rsidR="008F0E11">
          <w:rPr>
            <w:webHidden/>
          </w:rPr>
          <w:instrText xml:space="preserve"> PAGEREF _Toc518156619 \h </w:instrText>
        </w:r>
        <w:r w:rsidR="008F0E11">
          <w:rPr>
            <w:webHidden/>
          </w:rPr>
        </w:r>
        <w:r w:rsidR="008F0E11">
          <w:rPr>
            <w:webHidden/>
          </w:rPr>
          <w:fldChar w:fldCharType="separate"/>
        </w:r>
        <w:r w:rsidR="008F0E11">
          <w:rPr>
            <w:webHidden/>
          </w:rPr>
          <w:t>vii</w:t>
        </w:r>
        <w:r w:rsidR="008F0E11">
          <w:rPr>
            <w:webHidden/>
          </w:rPr>
          <w:fldChar w:fldCharType="end"/>
        </w:r>
      </w:hyperlink>
    </w:p>
    <w:p w14:paraId="5A8614B2" w14:textId="1DECE02B" w:rsidR="008F0E11" w:rsidRDefault="0005593C">
      <w:pPr>
        <w:pStyle w:val="TOC1"/>
        <w:rPr>
          <w:rFonts w:asciiTheme="minorHAnsi" w:eastAsiaTheme="minorEastAsia" w:hAnsiTheme="minorHAnsi" w:cstheme="minorBidi"/>
          <w:b w:val="0"/>
          <w:sz w:val="22"/>
          <w:szCs w:val="22"/>
          <w:lang w:eastAsia="en-US"/>
        </w:rPr>
      </w:pPr>
      <w:hyperlink w:anchor="_Toc518156620" w:history="1">
        <w:r w:rsidR="008F0E11" w:rsidRPr="009F1504">
          <w:rPr>
            <w:rStyle w:val="Hyperlink"/>
          </w:rPr>
          <w:t>DANH MỤC CÁC HÌNH</w:t>
        </w:r>
        <w:r w:rsidR="008F0E11">
          <w:rPr>
            <w:webHidden/>
          </w:rPr>
          <w:tab/>
        </w:r>
        <w:r w:rsidR="008F0E11">
          <w:rPr>
            <w:webHidden/>
          </w:rPr>
          <w:fldChar w:fldCharType="begin"/>
        </w:r>
        <w:r w:rsidR="008F0E11">
          <w:rPr>
            <w:webHidden/>
          </w:rPr>
          <w:instrText xml:space="preserve"> PAGEREF _Toc518156620 \h </w:instrText>
        </w:r>
        <w:r w:rsidR="008F0E11">
          <w:rPr>
            <w:webHidden/>
          </w:rPr>
        </w:r>
        <w:r w:rsidR="008F0E11">
          <w:rPr>
            <w:webHidden/>
          </w:rPr>
          <w:fldChar w:fldCharType="separate"/>
        </w:r>
        <w:r w:rsidR="008F0E11">
          <w:rPr>
            <w:webHidden/>
          </w:rPr>
          <w:t>x</w:t>
        </w:r>
        <w:r w:rsidR="008F0E11">
          <w:rPr>
            <w:webHidden/>
          </w:rPr>
          <w:fldChar w:fldCharType="end"/>
        </w:r>
      </w:hyperlink>
    </w:p>
    <w:p w14:paraId="64D4D930" w14:textId="00256593" w:rsidR="008F0E11" w:rsidRDefault="0005593C">
      <w:pPr>
        <w:pStyle w:val="TOC1"/>
        <w:rPr>
          <w:rFonts w:asciiTheme="minorHAnsi" w:eastAsiaTheme="minorEastAsia" w:hAnsiTheme="minorHAnsi" w:cstheme="minorBidi"/>
          <w:b w:val="0"/>
          <w:sz w:val="22"/>
          <w:szCs w:val="22"/>
          <w:lang w:eastAsia="en-US"/>
        </w:rPr>
      </w:pPr>
      <w:hyperlink w:anchor="_Toc518156621" w:history="1">
        <w:r w:rsidR="008F0E11" w:rsidRPr="009F1504">
          <w:rPr>
            <w:rStyle w:val="Hyperlink"/>
          </w:rPr>
          <w:t>DANH MỤC MÃ</w:t>
        </w:r>
        <w:r w:rsidR="008F0E11">
          <w:rPr>
            <w:webHidden/>
          </w:rPr>
          <w:tab/>
        </w:r>
        <w:r w:rsidR="008F0E11">
          <w:rPr>
            <w:webHidden/>
          </w:rPr>
          <w:fldChar w:fldCharType="begin"/>
        </w:r>
        <w:r w:rsidR="008F0E11">
          <w:rPr>
            <w:webHidden/>
          </w:rPr>
          <w:instrText xml:space="preserve"> PAGEREF _Toc518156621 \h </w:instrText>
        </w:r>
        <w:r w:rsidR="008F0E11">
          <w:rPr>
            <w:webHidden/>
          </w:rPr>
        </w:r>
        <w:r w:rsidR="008F0E11">
          <w:rPr>
            <w:webHidden/>
          </w:rPr>
          <w:fldChar w:fldCharType="separate"/>
        </w:r>
        <w:r w:rsidR="008F0E11">
          <w:rPr>
            <w:webHidden/>
          </w:rPr>
          <w:t>xiii</w:t>
        </w:r>
        <w:r w:rsidR="008F0E11">
          <w:rPr>
            <w:webHidden/>
          </w:rPr>
          <w:fldChar w:fldCharType="end"/>
        </w:r>
      </w:hyperlink>
    </w:p>
    <w:p w14:paraId="549CEF30" w14:textId="6FB50E98" w:rsidR="008F0E11" w:rsidRDefault="0005593C">
      <w:pPr>
        <w:pStyle w:val="TOC1"/>
        <w:rPr>
          <w:rFonts w:asciiTheme="minorHAnsi" w:eastAsiaTheme="minorEastAsia" w:hAnsiTheme="minorHAnsi" w:cstheme="minorBidi"/>
          <w:b w:val="0"/>
          <w:sz w:val="22"/>
          <w:szCs w:val="22"/>
          <w:lang w:eastAsia="en-US"/>
        </w:rPr>
      </w:pPr>
      <w:hyperlink w:anchor="_Toc518156622" w:history="1">
        <w:r w:rsidR="008F0E11" w:rsidRPr="009F1504">
          <w:rPr>
            <w:rStyle w:val="Hyperlink"/>
          </w:rPr>
          <w:t>DANH MỤC CÁC SƠ ĐỒ</w:t>
        </w:r>
        <w:r w:rsidR="008F0E11">
          <w:rPr>
            <w:webHidden/>
          </w:rPr>
          <w:tab/>
        </w:r>
        <w:r w:rsidR="008F0E11">
          <w:rPr>
            <w:webHidden/>
          </w:rPr>
          <w:fldChar w:fldCharType="begin"/>
        </w:r>
        <w:r w:rsidR="008F0E11">
          <w:rPr>
            <w:webHidden/>
          </w:rPr>
          <w:instrText xml:space="preserve"> PAGEREF _Toc518156622 \h </w:instrText>
        </w:r>
        <w:r w:rsidR="008F0E11">
          <w:rPr>
            <w:webHidden/>
          </w:rPr>
        </w:r>
        <w:r w:rsidR="008F0E11">
          <w:rPr>
            <w:webHidden/>
          </w:rPr>
          <w:fldChar w:fldCharType="separate"/>
        </w:r>
        <w:r w:rsidR="008F0E11">
          <w:rPr>
            <w:webHidden/>
          </w:rPr>
          <w:t>xiv</w:t>
        </w:r>
        <w:r w:rsidR="008F0E11">
          <w:rPr>
            <w:webHidden/>
          </w:rPr>
          <w:fldChar w:fldCharType="end"/>
        </w:r>
      </w:hyperlink>
    </w:p>
    <w:p w14:paraId="2390DBBB" w14:textId="1DAD50BC" w:rsidR="008F0E11" w:rsidRDefault="0005593C">
      <w:pPr>
        <w:pStyle w:val="TOC1"/>
        <w:rPr>
          <w:rFonts w:asciiTheme="minorHAnsi" w:eastAsiaTheme="minorEastAsia" w:hAnsiTheme="minorHAnsi" w:cstheme="minorBidi"/>
          <w:b w:val="0"/>
          <w:sz w:val="22"/>
          <w:szCs w:val="22"/>
          <w:lang w:eastAsia="en-US"/>
        </w:rPr>
      </w:pPr>
      <w:hyperlink w:anchor="_Toc518156623" w:history="1">
        <w:r w:rsidR="008F0E11" w:rsidRPr="009F1504">
          <w:rPr>
            <w:rStyle w:val="Hyperlink"/>
          </w:rPr>
          <w:t>TÓM TẮT KHÓA LUẬN</w:t>
        </w:r>
        <w:r w:rsidR="008F0E11">
          <w:rPr>
            <w:webHidden/>
          </w:rPr>
          <w:tab/>
        </w:r>
        <w:r w:rsidR="008F0E11">
          <w:rPr>
            <w:webHidden/>
          </w:rPr>
          <w:fldChar w:fldCharType="begin"/>
        </w:r>
        <w:r w:rsidR="008F0E11">
          <w:rPr>
            <w:webHidden/>
          </w:rPr>
          <w:instrText xml:space="preserve"> PAGEREF _Toc518156623 \h </w:instrText>
        </w:r>
        <w:r w:rsidR="008F0E11">
          <w:rPr>
            <w:webHidden/>
          </w:rPr>
        </w:r>
        <w:r w:rsidR="008F0E11">
          <w:rPr>
            <w:webHidden/>
          </w:rPr>
          <w:fldChar w:fldCharType="separate"/>
        </w:r>
        <w:r w:rsidR="008F0E11">
          <w:rPr>
            <w:webHidden/>
          </w:rPr>
          <w:t>xv</w:t>
        </w:r>
        <w:r w:rsidR="008F0E11">
          <w:rPr>
            <w:webHidden/>
          </w:rPr>
          <w:fldChar w:fldCharType="end"/>
        </w:r>
      </w:hyperlink>
    </w:p>
    <w:p w14:paraId="074A5FDE" w14:textId="668758E5" w:rsidR="008F0E11" w:rsidRDefault="0005593C">
      <w:pPr>
        <w:pStyle w:val="TOC1"/>
        <w:rPr>
          <w:rFonts w:asciiTheme="minorHAnsi" w:eastAsiaTheme="minorEastAsia" w:hAnsiTheme="minorHAnsi" w:cstheme="minorBidi"/>
          <w:b w:val="0"/>
          <w:sz w:val="22"/>
          <w:szCs w:val="22"/>
          <w:lang w:eastAsia="en-US"/>
        </w:rPr>
      </w:pPr>
      <w:hyperlink w:anchor="_Toc518156624" w:history="1">
        <w:r w:rsidR="008F0E11" w:rsidRPr="009F1504">
          <w:rPr>
            <w:rStyle w:val="Hyperlink"/>
          </w:rPr>
          <w:t>Chương 1 Mở đầu</w:t>
        </w:r>
        <w:r w:rsidR="008F0E11">
          <w:rPr>
            <w:webHidden/>
          </w:rPr>
          <w:tab/>
        </w:r>
        <w:r w:rsidR="008F0E11">
          <w:rPr>
            <w:webHidden/>
          </w:rPr>
          <w:fldChar w:fldCharType="begin"/>
        </w:r>
        <w:r w:rsidR="008F0E11">
          <w:rPr>
            <w:webHidden/>
          </w:rPr>
          <w:instrText xml:space="preserve"> PAGEREF _Toc518156624 \h </w:instrText>
        </w:r>
        <w:r w:rsidR="008F0E11">
          <w:rPr>
            <w:webHidden/>
          </w:rPr>
        </w:r>
        <w:r w:rsidR="008F0E11">
          <w:rPr>
            <w:webHidden/>
          </w:rPr>
          <w:fldChar w:fldCharType="separate"/>
        </w:r>
        <w:r w:rsidR="008F0E11">
          <w:rPr>
            <w:webHidden/>
          </w:rPr>
          <w:t>1</w:t>
        </w:r>
        <w:r w:rsidR="008F0E11">
          <w:rPr>
            <w:webHidden/>
          </w:rPr>
          <w:fldChar w:fldCharType="end"/>
        </w:r>
      </w:hyperlink>
    </w:p>
    <w:p w14:paraId="4B4C6D56" w14:textId="56E1E522" w:rsidR="008F0E11" w:rsidRDefault="0005593C">
      <w:pPr>
        <w:pStyle w:val="TOC2"/>
        <w:rPr>
          <w:rFonts w:asciiTheme="minorHAnsi" w:eastAsiaTheme="minorEastAsia" w:hAnsiTheme="minorHAnsi" w:cstheme="minorBidi"/>
          <w:sz w:val="22"/>
          <w:szCs w:val="22"/>
          <w:lang w:val="en-US" w:eastAsia="en-US"/>
        </w:rPr>
      </w:pPr>
      <w:hyperlink w:anchor="_Toc518156625" w:history="1">
        <w:r w:rsidR="008F0E11" w:rsidRPr="009F1504">
          <w:rPr>
            <w:rStyle w:val="Hyperlink"/>
            <w:lang w:val="en-US"/>
          </w:rPr>
          <w:t>1.1.</w:t>
        </w:r>
        <w:r w:rsidR="008F0E11">
          <w:rPr>
            <w:rFonts w:asciiTheme="minorHAnsi" w:eastAsiaTheme="minorEastAsia" w:hAnsiTheme="minorHAnsi" w:cstheme="minorBidi"/>
            <w:sz w:val="22"/>
            <w:szCs w:val="22"/>
            <w:lang w:val="en-US" w:eastAsia="en-US"/>
          </w:rPr>
          <w:tab/>
        </w:r>
        <w:r w:rsidR="008F0E11" w:rsidRPr="009F1504">
          <w:rPr>
            <w:rStyle w:val="Hyperlink"/>
            <w:lang w:val="en-US"/>
          </w:rPr>
          <w:t>Giới thiệu chung</w:t>
        </w:r>
        <w:r w:rsidR="008F0E11">
          <w:rPr>
            <w:webHidden/>
          </w:rPr>
          <w:tab/>
        </w:r>
        <w:r w:rsidR="008F0E11">
          <w:rPr>
            <w:webHidden/>
          </w:rPr>
          <w:fldChar w:fldCharType="begin"/>
        </w:r>
        <w:r w:rsidR="008F0E11">
          <w:rPr>
            <w:webHidden/>
          </w:rPr>
          <w:instrText xml:space="preserve"> PAGEREF _Toc518156625 \h </w:instrText>
        </w:r>
        <w:r w:rsidR="008F0E11">
          <w:rPr>
            <w:webHidden/>
          </w:rPr>
        </w:r>
        <w:r w:rsidR="008F0E11">
          <w:rPr>
            <w:webHidden/>
          </w:rPr>
          <w:fldChar w:fldCharType="separate"/>
        </w:r>
        <w:r w:rsidR="008F0E11">
          <w:rPr>
            <w:webHidden/>
          </w:rPr>
          <w:t>1</w:t>
        </w:r>
        <w:r w:rsidR="008F0E11">
          <w:rPr>
            <w:webHidden/>
          </w:rPr>
          <w:fldChar w:fldCharType="end"/>
        </w:r>
      </w:hyperlink>
    </w:p>
    <w:p w14:paraId="4E0B6418" w14:textId="081488AC" w:rsidR="008F0E11" w:rsidRDefault="0005593C">
      <w:pPr>
        <w:pStyle w:val="TOC3"/>
        <w:rPr>
          <w:rFonts w:asciiTheme="minorHAnsi" w:eastAsiaTheme="minorEastAsia" w:hAnsiTheme="minorHAnsi" w:cstheme="minorBidi"/>
          <w:noProof/>
          <w:sz w:val="22"/>
          <w:szCs w:val="22"/>
          <w:lang w:val="en-US" w:eastAsia="en-US"/>
        </w:rPr>
      </w:pPr>
      <w:hyperlink w:anchor="_Toc518156626" w:history="1">
        <w:r w:rsidR="008F0E11" w:rsidRPr="009F1504">
          <w:rPr>
            <w:rStyle w:val="Hyperlink"/>
            <w:noProof/>
          </w:rPr>
          <w:t>1.1.1.</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Tangible và môi trường tương tác Tangible</w:t>
        </w:r>
        <w:r w:rsidR="008F0E11">
          <w:rPr>
            <w:noProof/>
            <w:webHidden/>
          </w:rPr>
          <w:tab/>
        </w:r>
        <w:r w:rsidR="008F0E11">
          <w:rPr>
            <w:noProof/>
            <w:webHidden/>
          </w:rPr>
          <w:fldChar w:fldCharType="begin"/>
        </w:r>
        <w:r w:rsidR="008F0E11">
          <w:rPr>
            <w:noProof/>
            <w:webHidden/>
          </w:rPr>
          <w:instrText xml:space="preserve"> PAGEREF _Toc518156626 \h </w:instrText>
        </w:r>
        <w:r w:rsidR="008F0E11">
          <w:rPr>
            <w:noProof/>
            <w:webHidden/>
          </w:rPr>
        </w:r>
        <w:r w:rsidR="008F0E11">
          <w:rPr>
            <w:noProof/>
            <w:webHidden/>
          </w:rPr>
          <w:fldChar w:fldCharType="separate"/>
        </w:r>
        <w:r w:rsidR="008F0E11">
          <w:rPr>
            <w:noProof/>
            <w:webHidden/>
          </w:rPr>
          <w:t>1</w:t>
        </w:r>
        <w:r w:rsidR="008F0E11">
          <w:rPr>
            <w:noProof/>
            <w:webHidden/>
          </w:rPr>
          <w:fldChar w:fldCharType="end"/>
        </w:r>
      </w:hyperlink>
    </w:p>
    <w:p w14:paraId="260BBD1E" w14:textId="013013CD" w:rsidR="008F0E11" w:rsidRDefault="0005593C">
      <w:pPr>
        <w:pStyle w:val="TOC3"/>
        <w:rPr>
          <w:rFonts w:asciiTheme="minorHAnsi" w:eastAsiaTheme="minorEastAsia" w:hAnsiTheme="minorHAnsi" w:cstheme="minorBidi"/>
          <w:noProof/>
          <w:sz w:val="22"/>
          <w:szCs w:val="22"/>
          <w:lang w:val="en-US" w:eastAsia="en-US"/>
        </w:rPr>
      </w:pPr>
      <w:hyperlink w:anchor="_Toc518156627" w:history="1">
        <w:r w:rsidR="008F0E11" w:rsidRPr="009F1504">
          <w:rPr>
            <w:rStyle w:val="Hyperlink"/>
            <w:noProof/>
          </w:rPr>
          <w:t>1.1.2.</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Các kỹ thuật tương tác trong môi trường hỗ trợ tương tác Tangibles</w:t>
        </w:r>
        <w:r w:rsidR="008F0E11">
          <w:rPr>
            <w:noProof/>
            <w:webHidden/>
          </w:rPr>
          <w:tab/>
        </w:r>
        <w:r w:rsidR="008F0E11">
          <w:rPr>
            <w:noProof/>
            <w:webHidden/>
          </w:rPr>
          <w:fldChar w:fldCharType="begin"/>
        </w:r>
        <w:r w:rsidR="008F0E11">
          <w:rPr>
            <w:noProof/>
            <w:webHidden/>
          </w:rPr>
          <w:instrText xml:space="preserve"> PAGEREF _Toc518156627 \h </w:instrText>
        </w:r>
        <w:r w:rsidR="008F0E11">
          <w:rPr>
            <w:noProof/>
            <w:webHidden/>
          </w:rPr>
        </w:r>
        <w:r w:rsidR="008F0E11">
          <w:rPr>
            <w:noProof/>
            <w:webHidden/>
          </w:rPr>
          <w:fldChar w:fldCharType="separate"/>
        </w:r>
        <w:r w:rsidR="008F0E11">
          <w:rPr>
            <w:noProof/>
            <w:webHidden/>
          </w:rPr>
          <w:t>2</w:t>
        </w:r>
        <w:r w:rsidR="008F0E11">
          <w:rPr>
            <w:noProof/>
            <w:webHidden/>
          </w:rPr>
          <w:fldChar w:fldCharType="end"/>
        </w:r>
      </w:hyperlink>
    </w:p>
    <w:p w14:paraId="2B62FDEB" w14:textId="29689F2C" w:rsidR="008F0E11" w:rsidRDefault="0005593C">
      <w:pPr>
        <w:pStyle w:val="TOC2"/>
        <w:rPr>
          <w:rFonts w:asciiTheme="minorHAnsi" w:eastAsiaTheme="minorEastAsia" w:hAnsiTheme="minorHAnsi" w:cstheme="minorBidi"/>
          <w:sz w:val="22"/>
          <w:szCs w:val="22"/>
          <w:lang w:val="en-US" w:eastAsia="en-US"/>
        </w:rPr>
      </w:pPr>
      <w:hyperlink w:anchor="_Toc518156628" w:history="1">
        <w:r w:rsidR="008F0E11" w:rsidRPr="009F1504">
          <w:rPr>
            <w:rStyle w:val="Hyperlink"/>
            <w:lang w:val="en-US"/>
          </w:rPr>
          <w:t>1.2.</w:t>
        </w:r>
        <w:r w:rsidR="008F0E11">
          <w:rPr>
            <w:rFonts w:asciiTheme="minorHAnsi" w:eastAsiaTheme="minorEastAsia" w:hAnsiTheme="minorHAnsi" w:cstheme="minorBidi"/>
            <w:sz w:val="22"/>
            <w:szCs w:val="22"/>
            <w:lang w:val="en-US" w:eastAsia="en-US"/>
          </w:rPr>
          <w:tab/>
        </w:r>
        <w:r w:rsidR="008F0E11" w:rsidRPr="009F1504">
          <w:rPr>
            <w:rStyle w:val="Hyperlink"/>
            <w:lang w:val="en-US"/>
          </w:rPr>
          <w:t>Lý do thực hiện đề tài</w:t>
        </w:r>
        <w:r w:rsidR="008F0E11">
          <w:rPr>
            <w:webHidden/>
          </w:rPr>
          <w:tab/>
        </w:r>
        <w:r w:rsidR="008F0E11">
          <w:rPr>
            <w:webHidden/>
          </w:rPr>
          <w:fldChar w:fldCharType="begin"/>
        </w:r>
        <w:r w:rsidR="008F0E11">
          <w:rPr>
            <w:webHidden/>
          </w:rPr>
          <w:instrText xml:space="preserve"> PAGEREF _Toc518156628 \h </w:instrText>
        </w:r>
        <w:r w:rsidR="008F0E11">
          <w:rPr>
            <w:webHidden/>
          </w:rPr>
        </w:r>
        <w:r w:rsidR="008F0E11">
          <w:rPr>
            <w:webHidden/>
          </w:rPr>
          <w:fldChar w:fldCharType="separate"/>
        </w:r>
        <w:r w:rsidR="008F0E11">
          <w:rPr>
            <w:webHidden/>
          </w:rPr>
          <w:t>9</w:t>
        </w:r>
        <w:r w:rsidR="008F0E11">
          <w:rPr>
            <w:webHidden/>
          </w:rPr>
          <w:fldChar w:fldCharType="end"/>
        </w:r>
      </w:hyperlink>
    </w:p>
    <w:p w14:paraId="0FB3E7EE" w14:textId="73C61EDD" w:rsidR="008F0E11" w:rsidRDefault="0005593C">
      <w:pPr>
        <w:pStyle w:val="TOC2"/>
        <w:rPr>
          <w:rFonts w:asciiTheme="minorHAnsi" w:eastAsiaTheme="minorEastAsia" w:hAnsiTheme="minorHAnsi" w:cstheme="minorBidi"/>
          <w:sz w:val="22"/>
          <w:szCs w:val="22"/>
          <w:lang w:val="en-US" w:eastAsia="en-US"/>
        </w:rPr>
      </w:pPr>
      <w:hyperlink w:anchor="_Toc518156629" w:history="1">
        <w:r w:rsidR="008F0E11" w:rsidRPr="009F1504">
          <w:rPr>
            <w:rStyle w:val="Hyperlink"/>
            <w:lang w:val="en-US"/>
          </w:rPr>
          <w:t>1.3.</w:t>
        </w:r>
        <w:r w:rsidR="008F0E11">
          <w:rPr>
            <w:rFonts w:asciiTheme="minorHAnsi" w:eastAsiaTheme="minorEastAsia" w:hAnsiTheme="minorHAnsi" w:cstheme="minorBidi"/>
            <w:sz w:val="22"/>
            <w:szCs w:val="22"/>
            <w:lang w:val="en-US" w:eastAsia="en-US"/>
          </w:rPr>
          <w:tab/>
        </w:r>
        <w:r w:rsidR="008F0E11" w:rsidRPr="009F1504">
          <w:rPr>
            <w:rStyle w:val="Hyperlink"/>
            <w:lang w:val="en-US"/>
          </w:rPr>
          <w:t>Mục tiêu đề tài</w:t>
        </w:r>
        <w:r w:rsidR="008F0E11">
          <w:rPr>
            <w:webHidden/>
          </w:rPr>
          <w:tab/>
        </w:r>
        <w:r w:rsidR="008F0E11">
          <w:rPr>
            <w:webHidden/>
          </w:rPr>
          <w:fldChar w:fldCharType="begin"/>
        </w:r>
        <w:r w:rsidR="008F0E11">
          <w:rPr>
            <w:webHidden/>
          </w:rPr>
          <w:instrText xml:space="preserve"> PAGEREF _Toc518156629 \h </w:instrText>
        </w:r>
        <w:r w:rsidR="008F0E11">
          <w:rPr>
            <w:webHidden/>
          </w:rPr>
        </w:r>
        <w:r w:rsidR="008F0E11">
          <w:rPr>
            <w:webHidden/>
          </w:rPr>
          <w:fldChar w:fldCharType="separate"/>
        </w:r>
        <w:r w:rsidR="008F0E11">
          <w:rPr>
            <w:webHidden/>
          </w:rPr>
          <w:t>10</w:t>
        </w:r>
        <w:r w:rsidR="008F0E11">
          <w:rPr>
            <w:webHidden/>
          </w:rPr>
          <w:fldChar w:fldCharType="end"/>
        </w:r>
      </w:hyperlink>
    </w:p>
    <w:p w14:paraId="03D55AD9" w14:textId="628FB7DB" w:rsidR="008F0E11" w:rsidRDefault="0005593C">
      <w:pPr>
        <w:pStyle w:val="TOC2"/>
        <w:rPr>
          <w:rFonts w:asciiTheme="minorHAnsi" w:eastAsiaTheme="minorEastAsia" w:hAnsiTheme="minorHAnsi" w:cstheme="minorBidi"/>
          <w:sz w:val="22"/>
          <w:szCs w:val="22"/>
          <w:lang w:val="en-US" w:eastAsia="en-US"/>
        </w:rPr>
      </w:pPr>
      <w:hyperlink w:anchor="_Toc518156630" w:history="1">
        <w:r w:rsidR="008F0E11" w:rsidRPr="009F1504">
          <w:rPr>
            <w:rStyle w:val="Hyperlink"/>
            <w:lang w:val="en-US"/>
          </w:rPr>
          <w:t>1.4.</w:t>
        </w:r>
        <w:r w:rsidR="008F0E11">
          <w:rPr>
            <w:rFonts w:asciiTheme="minorHAnsi" w:eastAsiaTheme="minorEastAsia" w:hAnsiTheme="minorHAnsi" w:cstheme="minorBidi"/>
            <w:sz w:val="22"/>
            <w:szCs w:val="22"/>
            <w:lang w:val="en-US" w:eastAsia="en-US"/>
          </w:rPr>
          <w:tab/>
        </w:r>
        <w:r w:rsidR="008F0E11" w:rsidRPr="009F1504">
          <w:rPr>
            <w:rStyle w:val="Hyperlink"/>
            <w:lang w:val="en-US"/>
          </w:rPr>
          <w:t>Nội dung luận văn</w:t>
        </w:r>
        <w:r w:rsidR="008F0E11">
          <w:rPr>
            <w:webHidden/>
          </w:rPr>
          <w:tab/>
        </w:r>
        <w:r w:rsidR="008F0E11">
          <w:rPr>
            <w:webHidden/>
          </w:rPr>
          <w:fldChar w:fldCharType="begin"/>
        </w:r>
        <w:r w:rsidR="008F0E11">
          <w:rPr>
            <w:webHidden/>
          </w:rPr>
          <w:instrText xml:space="preserve"> PAGEREF _Toc518156630 \h </w:instrText>
        </w:r>
        <w:r w:rsidR="008F0E11">
          <w:rPr>
            <w:webHidden/>
          </w:rPr>
        </w:r>
        <w:r w:rsidR="008F0E11">
          <w:rPr>
            <w:webHidden/>
          </w:rPr>
          <w:fldChar w:fldCharType="separate"/>
        </w:r>
        <w:r w:rsidR="008F0E11">
          <w:rPr>
            <w:webHidden/>
          </w:rPr>
          <w:t>12</w:t>
        </w:r>
        <w:r w:rsidR="008F0E11">
          <w:rPr>
            <w:webHidden/>
          </w:rPr>
          <w:fldChar w:fldCharType="end"/>
        </w:r>
      </w:hyperlink>
    </w:p>
    <w:p w14:paraId="2B0AF1F4" w14:textId="4BFC17AC" w:rsidR="008F0E11" w:rsidRDefault="0005593C">
      <w:pPr>
        <w:pStyle w:val="TOC1"/>
        <w:rPr>
          <w:rFonts w:asciiTheme="minorHAnsi" w:eastAsiaTheme="minorEastAsia" w:hAnsiTheme="minorHAnsi" w:cstheme="minorBidi"/>
          <w:b w:val="0"/>
          <w:sz w:val="22"/>
          <w:szCs w:val="22"/>
          <w:lang w:eastAsia="en-US"/>
        </w:rPr>
      </w:pPr>
      <w:hyperlink w:anchor="_Toc518156631" w:history="1">
        <w:r w:rsidR="008F0E11" w:rsidRPr="009F1504">
          <w:rPr>
            <w:rStyle w:val="Hyperlink"/>
          </w:rPr>
          <w:t>Chương 2 Các phương pháp nhận dạng vật thể</w:t>
        </w:r>
        <w:r w:rsidR="008F0E11">
          <w:rPr>
            <w:webHidden/>
          </w:rPr>
          <w:tab/>
        </w:r>
        <w:r w:rsidR="008F0E11">
          <w:rPr>
            <w:webHidden/>
          </w:rPr>
          <w:fldChar w:fldCharType="begin"/>
        </w:r>
        <w:r w:rsidR="008F0E11">
          <w:rPr>
            <w:webHidden/>
          </w:rPr>
          <w:instrText xml:space="preserve"> PAGEREF _Toc518156631 \h </w:instrText>
        </w:r>
        <w:r w:rsidR="008F0E11">
          <w:rPr>
            <w:webHidden/>
          </w:rPr>
        </w:r>
        <w:r w:rsidR="008F0E11">
          <w:rPr>
            <w:webHidden/>
          </w:rPr>
          <w:fldChar w:fldCharType="separate"/>
        </w:r>
        <w:r w:rsidR="008F0E11">
          <w:rPr>
            <w:webHidden/>
          </w:rPr>
          <w:t>14</w:t>
        </w:r>
        <w:r w:rsidR="008F0E11">
          <w:rPr>
            <w:webHidden/>
          </w:rPr>
          <w:fldChar w:fldCharType="end"/>
        </w:r>
      </w:hyperlink>
    </w:p>
    <w:p w14:paraId="5DF0DD2E" w14:textId="409ECE45" w:rsidR="008F0E11" w:rsidRDefault="0005593C">
      <w:pPr>
        <w:pStyle w:val="TOC2"/>
        <w:rPr>
          <w:rFonts w:asciiTheme="minorHAnsi" w:eastAsiaTheme="minorEastAsia" w:hAnsiTheme="minorHAnsi" w:cstheme="minorBidi"/>
          <w:sz w:val="22"/>
          <w:szCs w:val="22"/>
          <w:lang w:val="en-US" w:eastAsia="en-US"/>
        </w:rPr>
      </w:pPr>
      <w:hyperlink w:anchor="_Toc518156632" w:history="1">
        <w:r w:rsidR="008F0E11" w:rsidRPr="009F1504">
          <w:rPr>
            <w:rStyle w:val="Hyperlink"/>
            <w:lang w:val="en-US"/>
          </w:rPr>
          <w:t>2.1.</w:t>
        </w:r>
        <w:r w:rsidR="008F0E11">
          <w:rPr>
            <w:rFonts w:asciiTheme="minorHAnsi" w:eastAsiaTheme="minorEastAsia" w:hAnsiTheme="minorHAnsi" w:cstheme="minorBidi"/>
            <w:sz w:val="22"/>
            <w:szCs w:val="22"/>
            <w:lang w:val="en-US" w:eastAsia="en-US"/>
          </w:rPr>
          <w:tab/>
        </w:r>
        <w:r w:rsidR="008F0E11" w:rsidRPr="009F1504">
          <w:rPr>
            <w:rStyle w:val="Hyperlink"/>
            <w:lang w:val="en-US"/>
          </w:rPr>
          <w:t>Tổng quan về vấn đề nhận dạng</w:t>
        </w:r>
        <w:r w:rsidR="008F0E11">
          <w:rPr>
            <w:webHidden/>
          </w:rPr>
          <w:tab/>
        </w:r>
        <w:r w:rsidR="008F0E11">
          <w:rPr>
            <w:webHidden/>
          </w:rPr>
          <w:fldChar w:fldCharType="begin"/>
        </w:r>
        <w:r w:rsidR="008F0E11">
          <w:rPr>
            <w:webHidden/>
          </w:rPr>
          <w:instrText xml:space="preserve"> PAGEREF _Toc518156632 \h </w:instrText>
        </w:r>
        <w:r w:rsidR="008F0E11">
          <w:rPr>
            <w:webHidden/>
          </w:rPr>
        </w:r>
        <w:r w:rsidR="008F0E11">
          <w:rPr>
            <w:webHidden/>
          </w:rPr>
          <w:fldChar w:fldCharType="separate"/>
        </w:r>
        <w:r w:rsidR="008F0E11">
          <w:rPr>
            <w:webHidden/>
          </w:rPr>
          <w:t>14</w:t>
        </w:r>
        <w:r w:rsidR="008F0E11">
          <w:rPr>
            <w:webHidden/>
          </w:rPr>
          <w:fldChar w:fldCharType="end"/>
        </w:r>
      </w:hyperlink>
    </w:p>
    <w:p w14:paraId="7C6208BF" w14:textId="13B0E36B" w:rsidR="008F0E11" w:rsidRDefault="0005593C">
      <w:pPr>
        <w:pStyle w:val="TOC2"/>
        <w:rPr>
          <w:rFonts w:asciiTheme="minorHAnsi" w:eastAsiaTheme="minorEastAsia" w:hAnsiTheme="minorHAnsi" w:cstheme="minorBidi"/>
          <w:sz w:val="22"/>
          <w:szCs w:val="22"/>
          <w:lang w:val="en-US" w:eastAsia="en-US"/>
        </w:rPr>
      </w:pPr>
      <w:hyperlink w:anchor="_Toc518156633" w:history="1">
        <w:r w:rsidR="008F0E11" w:rsidRPr="009F1504">
          <w:rPr>
            <w:rStyle w:val="Hyperlink"/>
            <w:lang w:val="en-US"/>
          </w:rPr>
          <w:t>2.2.</w:t>
        </w:r>
        <w:r w:rsidR="008F0E11">
          <w:rPr>
            <w:rFonts w:asciiTheme="minorHAnsi" w:eastAsiaTheme="minorEastAsia" w:hAnsiTheme="minorHAnsi" w:cstheme="minorBidi"/>
            <w:sz w:val="22"/>
            <w:szCs w:val="22"/>
            <w:lang w:val="en-US" w:eastAsia="en-US"/>
          </w:rPr>
          <w:tab/>
        </w:r>
        <w:r w:rsidR="008F0E11" w:rsidRPr="009F1504">
          <w:rPr>
            <w:rStyle w:val="Hyperlink"/>
            <w:lang w:val="en-US"/>
          </w:rPr>
          <w:t>Nhận dạng vật bằng ảnh màu</w:t>
        </w:r>
        <w:r w:rsidR="008F0E11">
          <w:rPr>
            <w:webHidden/>
          </w:rPr>
          <w:tab/>
        </w:r>
        <w:r w:rsidR="008F0E11">
          <w:rPr>
            <w:webHidden/>
          </w:rPr>
          <w:fldChar w:fldCharType="begin"/>
        </w:r>
        <w:r w:rsidR="008F0E11">
          <w:rPr>
            <w:webHidden/>
          </w:rPr>
          <w:instrText xml:space="preserve"> PAGEREF _Toc518156633 \h </w:instrText>
        </w:r>
        <w:r w:rsidR="008F0E11">
          <w:rPr>
            <w:webHidden/>
          </w:rPr>
        </w:r>
        <w:r w:rsidR="008F0E11">
          <w:rPr>
            <w:webHidden/>
          </w:rPr>
          <w:fldChar w:fldCharType="separate"/>
        </w:r>
        <w:r w:rsidR="008F0E11">
          <w:rPr>
            <w:webHidden/>
          </w:rPr>
          <w:t>14</w:t>
        </w:r>
        <w:r w:rsidR="008F0E11">
          <w:rPr>
            <w:webHidden/>
          </w:rPr>
          <w:fldChar w:fldCharType="end"/>
        </w:r>
      </w:hyperlink>
    </w:p>
    <w:p w14:paraId="57F67BD3" w14:textId="5D1DB11A" w:rsidR="008F0E11" w:rsidRDefault="0005593C">
      <w:pPr>
        <w:pStyle w:val="TOC2"/>
        <w:rPr>
          <w:rFonts w:asciiTheme="minorHAnsi" w:eastAsiaTheme="minorEastAsia" w:hAnsiTheme="minorHAnsi" w:cstheme="minorBidi"/>
          <w:sz w:val="22"/>
          <w:szCs w:val="22"/>
          <w:lang w:val="en-US" w:eastAsia="en-US"/>
        </w:rPr>
      </w:pPr>
      <w:hyperlink w:anchor="_Toc518156634" w:history="1">
        <w:r w:rsidR="008F0E11" w:rsidRPr="009F1504">
          <w:rPr>
            <w:rStyle w:val="Hyperlink"/>
            <w:lang w:val="en-US"/>
          </w:rPr>
          <w:t>2.3.</w:t>
        </w:r>
        <w:r w:rsidR="008F0E11">
          <w:rPr>
            <w:rFonts w:asciiTheme="minorHAnsi" w:eastAsiaTheme="minorEastAsia" w:hAnsiTheme="minorHAnsi" w:cstheme="minorBidi"/>
            <w:sz w:val="22"/>
            <w:szCs w:val="22"/>
            <w:lang w:val="en-US" w:eastAsia="en-US"/>
          </w:rPr>
          <w:tab/>
        </w:r>
        <w:r w:rsidR="008F0E11" w:rsidRPr="009F1504">
          <w:rPr>
            <w:rStyle w:val="Hyperlink"/>
            <w:lang w:val="en-US"/>
          </w:rPr>
          <w:t>Áp dụng Vuforia trong việc nhận dạng</w:t>
        </w:r>
        <w:r w:rsidR="008F0E11">
          <w:rPr>
            <w:webHidden/>
          </w:rPr>
          <w:tab/>
        </w:r>
        <w:r w:rsidR="008F0E11">
          <w:rPr>
            <w:webHidden/>
          </w:rPr>
          <w:fldChar w:fldCharType="begin"/>
        </w:r>
        <w:r w:rsidR="008F0E11">
          <w:rPr>
            <w:webHidden/>
          </w:rPr>
          <w:instrText xml:space="preserve"> PAGEREF _Toc518156634 \h </w:instrText>
        </w:r>
        <w:r w:rsidR="008F0E11">
          <w:rPr>
            <w:webHidden/>
          </w:rPr>
        </w:r>
        <w:r w:rsidR="008F0E11">
          <w:rPr>
            <w:webHidden/>
          </w:rPr>
          <w:fldChar w:fldCharType="separate"/>
        </w:r>
        <w:r w:rsidR="008F0E11">
          <w:rPr>
            <w:webHidden/>
          </w:rPr>
          <w:t>17</w:t>
        </w:r>
        <w:r w:rsidR="008F0E11">
          <w:rPr>
            <w:webHidden/>
          </w:rPr>
          <w:fldChar w:fldCharType="end"/>
        </w:r>
      </w:hyperlink>
    </w:p>
    <w:p w14:paraId="25F931FC" w14:textId="504979F4" w:rsidR="008F0E11" w:rsidRDefault="0005593C">
      <w:pPr>
        <w:pStyle w:val="TOC3"/>
        <w:rPr>
          <w:rFonts w:asciiTheme="minorHAnsi" w:eastAsiaTheme="minorEastAsia" w:hAnsiTheme="minorHAnsi" w:cstheme="minorBidi"/>
          <w:noProof/>
          <w:sz w:val="22"/>
          <w:szCs w:val="22"/>
          <w:lang w:val="en-US" w:eastAsia="en-US"/>
        </w:rPr>
      </w:pPr>
      <w:hyperlink w:anchor="_Toc518156635" w:history="1">
        <w:r w:rsidR="008F0E11" w:rsidRPr="009F1504">
          <w:rPr>
            <w:rStyle w:val="Hyperlink"/>
            <w:noProof/>
          </w:rPr>
          <w:t>2.3.1.</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Giới thiệu</w:t>
        </w:r>
        <w:r w:rsidR="008F0E11">
          <w:rPr>
            <w:noProof/>
            <w:webHidden/>
          </w:rPr>
          <w:tab/>
        </w:r>
        <w:r w:rsidR="008F0E11">
          <w:rPr>
            <w:noProof/>
            <w:webHidden/>
          </w:rPr>
          <w:fldChar w:fldCharType="begin"/>
        </w:r>
        <w:r w:rsidR="008F0E11">
          <w:rPr>
            <w:noProof/>
            <w:webHidden/>
          </w:rPr>
          <w:instrText xml:space="preserve"> PAGEREF _Toc518156635 \h </w:instrText>
        </w:r>
        <w:r w:rsidR="008F0E11">
          <w:rPr>
            <w:noProof/>
            <w:webHidden/>
          </w:rPr>
        </w:r>
        <w:r w:rsidR="008F0E11">
          <w:rPr>
            <w:noProof/>
            <w:webHidden/>
          </w:rPr>
          <w:fldChar w:fldCharType="separate"/>
        </w:r>
        <w:r w:rsidR="008F0E11">
          <w:rPr>
            <w:noProof/>
            <w:webHidden/>
          </w:rPr>
          <w:t>17</w:t>
        </w:r>
        <w:r w:rsidR="008F0E11">
          <w:rPr>
            <w:noProof/>
            <w:webHidden/>
          </w:rPr>
          <w:fldChar w:fldCharType="end"/>
        </w:r>
      </w:hyperlink>
    </w:p>
    <w:p w14:paraId="63FF4C56" w14:textId="5E15A273" w:rsidR="008F0E11" w:rsidRDefault="0005593C">
      <w:pPr>
        <w:pStyle w:val="TOC3"/>
        <w:rPr>
          <w:rFonts w:asciiTheme="minorHAnsi" w:eastAsiaTheme="minorEastAsia" w:hAnsiTheme="minorHAnsi" w:cstheme="minorBidi"/>
          <w:noProof/>
          <w:sz w:val="22"/>
          <w:szCs w:val="22"/>
          <w:lang w:val="en-US" w:eastAsia="en-US"/>
        </w:rPr>
      </w:pPr>
      <w:hyperlink w:anchor="_Toc518156636" w:history="1">
        <w:r w:rsidR="008F0E11" w:rsidRPr="009F1504">
          <w:rPr>
            <w:rStyle w:val="Hyperlink"/>
            <w:noProof/>
          </w:rPr>
          <w:t>2.3.2.</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Các vấn đề kỹ thuật khi sử dụng Vuforia</w:t>
        </w:r>
        <w:r w:rsidR="008F0E11">
          <w:rPr>
            <w:noProof/>
            <w:webHidden/>
          </w:rPr>
          <w:tab/>
        </w:r>
        <w:r w:rsidR="008F0E11">
          <w:rPr>
            <w:noProof/>
            <w:webHidden/>
          </w:rPr>
          <w:fldChar w:fldCharType="begin"/>
        </w:r>
        <w:r w:rsidR="008F0E11">
          <w:rPr>
            <w:noProof/>
            <w:webHidden/>
          </w:rPr>
          <w:instrText xml:space="preserve"> PAGEREF _Toc518156636 \h </w:instrText>
        </w:r>
        <w:r w:rsidR="008F0E11">
          <w:rPr>
            <w:noProof/>
            <w:webHidden/>
          </w:rPr>
        </w:r>
        <w:r w:rsidR="008F0E11">
          <w:rPr>
            <w:noProof/>
            <w:webHidden/>
          </w:rPr>
          <w:fldChar w:fldCharType="separate"/>
        </w:r>
        <w:r w:rsidR="008F0E11">
          <w:rPr>
            <w:noProof/>
            <w:webHidden/>
          </w:rPr>
          <w:t>17</w:t>
        </w:r>
        <w:r w:rsidR="008F0E11">
          <w:rPr>
            <w:noProof/>
            <w:webHidden/>
          </w:rPr>
          <w:fldChar w:fldCharType="end"/>
        </w:r>
      </w:hyperlink>
    </w:p>
    <w:p w14:paraId="54207D7F" w14:textId="3930AB01" w:rsidR="008F0E11" w:rsidRDefault="0005593C">
      <w:pPr>
        <w:pStyle w:val="TOC2"/>
        <w:rPr>
          <w:rFonts w:asciiTheme="minorHAnsi" w:eastAsiaTheme="minorEastAsia" w:hAnsiTheme="minorHAnsi" w:cstheme="minorBidi"/>
          <w:sz w:val="22"/>
          <w:szCs w:val="22"/>
          <w:lang w:val="en-US" w:eastAsia="en-US"/>
        </w:rPr>
      </w:pPr>
      <w:hyperlink w:anchor="_Toc518156637" w:history="1">
        <w:r w:rsidR="008F0E11" w:rsidRPr="009F1504">
          <w:rPr>
            <w:rStyle w:val="Hyperlink"/>
            <w:lang w:val="en-US"/>
          </w:rPr>
          <w:t>2.4.</w:t>
        </w:r>
        <w:r w:rsidR="008F0E11">
          <w:rPr>
            <w:rFonts w:asciiTheme="minorHAnsi" w:eastAsiaTheme="minorEastAsia" w:hAnsiTheme="minorHAnsi" w:cstheme="minorBidi"/>
            <w:sz w:val="22"/>
            <w:szCs w:val="22"/>
            <w:lang w:val="en-US" w:eastAsia="en-US"/>
          </w:rPr>
          <w:tab/>
        </w:r>
        <w:r w:rsidR="008F0E11" w:rsidRPr="009F1504">
          <w:rPr>
            <w:rStyle w:val="Hyperlink"/>
            <w:lang w:val="en-US"/>
          </w:rPr>
          <w:t>Áp dụng Kinect trong việc nhận dạng</w:t>
        </w:r>
        <w:r w:rsidR="008F0E11">
          <w:rPr>
            <w:webHidden/>
          </w:rPr>
          <w:tab/>
        </w:r>
        <w:r w:rsidR="008F0E11">
          <w:rPr>
            <w:webHidden/>
          </w:rPr>
          <w:fldChar w:fldCharType="begin"/>
        </w:r>
        <w:r w:rsidR="008F0E11">
          <w:rPr>
            <w:webHidden/>
          </w:rPr>
          <w:instrText xml:space="preserve"> PAGEREF _Toc518156637 \h </w:instrText>
        </w:r>
        <w:r w:rsidR="008F0E11">
          <w:rPr>
            <w:webHidden/>
          </w:rPr>
        </w:r>
        <w:r w:rsidR="008F0E11">
          <w:rPr>
            <w:webHidden/>
          </w:rPr>
          <w:fldChar w:fldCharType="separate"/>
        </w:r>
        <w:r w:rsidR="008F0E11">
          <w:rPr>
            <w:webHidden/>
          </w:rPr>
          <w:t>23</w:t>
        </w:r>
        <w:r w:rsidR="008F0E11">
          <w:rPr>
            <w:webHidden/>
          </w:rPr>
          <w:fldChar w:fldCharType="end"/>
        </w:r>
      </w:hyperlink>
    </w:p>
    <w:p w14:paraId="7D7B4D72" w14:textId="1DBDF43A" w:rsidR="008F0E11" w:rsidRDefault="0005593C">
      <w:pPr>
        <w:pStyle w:val="TOC3"/>
        <w:rPr>
          <w:rFonts w:asciiTheme="minorHAnsi" w:eastAsiaTheme="minorEastAsia" w:hAnsiTheme="minorHAnsi" w:cstheme="minorBidi"/>
          <w:noProof/>
          <w:sz w:val="22"/>
          <w:szCs w:val="22"/>
          <w:lang w:val="en-US" w:eastAsia="en-US"/>
        </w:rPr>
      </w:pPr>
      <w:hyperlink w:anchor="_Toc518156638" w:history="1">
        <w:r w:rsidR="008F0E11" w:rsidRPr="009F1504">
          <w:rPr>
            <w:rStyle w:val="Hyperlink"/>
            <w:noProof/>
          </w:rPr>
          <w:t>2.4.1.</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Giới thiệu Kinect</w:t>
        </w:r>
        <w:r w:rsidR="008F0E11">
          <w:rPr>
            <w:noProof/>
            <w:webHidden/>
          </w:rPr>
          <w:tab/>
        </w:r>
        <w:r w:rsidR="008F0E11">
          <w:rPr>
            <w:noProof/>
            <w:webHidden/>
          </w:rPr>
          <w:fldChar w:fldCharType="begin"/>
        </w:r>
        <w:r w:rsidR="008F0E11">
          <w:rPr>
            <w:noProof/>
            <w:webHidden/>
          </w:rPr>
          <w:instrText xml:space="preserve"> PAGEREF _Toc518156638 \h </w:instrText>
        </w:r>
        <w:r w:rsidR="008F0E11">
          <w:rPr>
            <w:noProof/>
            <w:webHidden/>
          </w:rPr>
        </w:r>
        <w:r w:rsidR="008F0E11">
          <w:rPr>
            <w:noProof/>
            <w:webHidden/>
          </w:rPr>
          <w:fldChar w:fldCharType="separate"/>
        </w:r>
        <w:r w:rsidR="008F0E11">
          <w:rPr>
            <w:noProof/>
            <w:webHidden/>
          </w:rPr>
          <w:t>23</w:t>
        </w:r>
        <w:r w:rsidR="008F0E11">
          <w:rPr>
            <w:noProof/>
            <w:webHidden/>
          </w:rPr>
          <w:fldChar w:fldCharType="end"/>
        </w:r>
      </w:hyperlink>
    </w:p>
    <w:p w14:paraId="7E570639" w14:textId="462DF27E" w:rsidR="008F0E11" w:rsidRDefault="0005593C">
      <w:pPr>
        <w:pStyle w:val="TOC3"/>
        <w:rPr>
          <w:rFonts w:asciiTheme="minorHAnsi" w:eastAsiaTheme="minorEastAsia" w:hAnsiTheme="minorHAnsi" w:cstheme="minorBidi"/>
          <w:noProof/>
          <w:sz w:val="22"/>
          <w:szCs w:val="22"/>
          <w:lang w:val="en-US" w:eastAsia="en-US"/>
        </w:rPr>
      </w:pPr>
      <w:hyperlink w:anchor="_Toc518156639" w:history="1">
        <w:r w:rsidR="008F0E11" w:rsidRPr="009F1504">
          <w:rPr>
            <w:rStyle w:val="Hyperlink"/>
            <w:noProof/>
          </w:rPr>
          <w:t>2.4.2.</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Cấu tạo Kinect v2</w:t>
        </w:r>
        <w:r w:rsidR="008F0E11">
          <w:rPr>
            <w:noProof/>
            <w:webHidden/>
          </w:rPr>
          <w:tab/>
        </w:r>
        <w:r w:rsidR="008F0E11">
          <w:rPr>
            <w:noProof/>
            <w:webHidden/>
          </w:rPr>
          <w:fldChar w:fldCharType="begin"/>
        </w:r>
        <w:r w:rsidR="008F0E11">
          <w:rPr>
            <w:noProof/>
            <w:webHidden/>
          </w:rPr>
          <w:instrText xml:space="preserve"> PAGEREF _Toc518156639 \h </w:instrText>
        </w:r>
        <w:r w:rsidR="008F0E11">
          <w:rPr>
            <w:noProof/>
            <w:webHidden/>
          </w:rPr>
        </w:r>
        <w:r w:rsidR="008F0E11">
          <w:rPr>
            <w:noProof/>
            <w:webHidden/>
          </w:rPr>
          <w:fldChar w:fldCharType="separate"/>
        </w:r>
        <w:r w:rsidR="008F0E11">
          <w:rPr>
            <w:noProof/>
            <w:webHidden/>
          </w:rPr>
          <w:t>25</w:t>
        </w:r>
        <w:r w:rsidR="008F0E11">
          <w:rPr>
            <w:noProof/>
            <w:webHidden/>
          </w:rPr>
          <w:fldChar w:fldCharType="end"/>
        </w:r>
      </w:hyperlink>
    </w:p>
    <w:p w14:paraId="6B96A3A1" w14:textId="3422970B" w:rsidR="008F0E11" w:rsidRDefault="0005593C">
      <w:pPr>
        <w:pStyle w:val="TOC3"/>
        <w:rPr>
          <w:rFonts w:asciiTheme="minorHAnsi" w:eastAsiaTheme="minorEastAsia" w:hAnsiTheme="minorHAnsi" w:cstheme="minorBidi"/>
          <w:noProof/>
          <w:sz w:val="22"/>
          <w:szCs w:val="22"/>
          <w:lang w:val="en-US" w:eastAsia="en-US"/>
        </w:rPr>
      </w:pPr>
      <w:hyperlink w:anchor="_Toc518156640" w:history="1">
        <w:r w:rsidR="008F0E11" w:rsidRPr="009F1504">
          <w:rPr>
            <w:rStyle w:val="Hyperlink"/>
            <w:noProof/>
          </w:rPr>
          <w:t>2.4.3.</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Các vấn đề kỹ thuật khi sử dụng Kinect</w:t>
        </w:r>
        <w:r w:rsidR="008F0E11">
          <w:rPr>
            <w:noProof/>
            <w:webHidden/>
          </w:rPr>
          <w:tab/>
        </w:r>
        <w:r w:rsidR="008F0E11">
          <w:rPr>
            <w:noProof/>
            <w:webHidden/>
          </w:rPr>
          <w:fldChar w:fldCharType="begin"/>
        </w:r>
        <w:r w:rsidR="008F0E11">
          <w:rPr>
            <w:noProof/>
            <w:webHidden/>
          </w:rPr>
          <w:instrText xml:space="preserve"> PAGEREF _Toc518156640 \h </w:instrText>
        </w:r>
        <w:r w:rsidR="008F0E11">
          <w:rPr>
            <w:noProof/>
            <w:webHidden/>
          </w:rPr>
        </w:r>
        <w:r w:rsidR="008F0E11">
          <w:rPr>
            <w:noProof/>
            <w:webHidden/>
          </w:rPr>
          <w:fldChar w:fldCharType="separate"/>
        </w:r>
        <w:r w:rsidR="008F0E11">
          <w:rPr>
            <w:noProof/>
            <w:webHidden/>
          </w:rPr>
          <w:t>27</w:t>
        </w:r>
        <w:r w:rsidR="008F0E11">
          <w:rPr>
            <w:noProof/>
            <w:webHidden/>
          </w:rPr>
          <w:fldChar w:fldCharType="end"/>
        </w:r>
      </w:hyperlink>
    </w:p>
    <w:p w14:paraId="0D103920" w14:textId="2E1F5C91" w:rsidR="008F0E11" w:rsidRDefault="0005593C">
      <w:pPr>
        <w:pStyle w:val="TOC2"/>
        <w:rPr>
          <w:rFonts w:asciiTheme="minorHAnsi" w:eastAsiaTheme="minorEastAsia" w:hAnsiTheme="minorHAnsi" w:cstheme="minorBidi"/>
          <w:sz w:val="22"/>
          <w:szCs w:val="22"/>
          <w:lang w:val="en-US" w:eastAsia="en-US"/>
        </w:rPr>
      </w:pPr>
      <w:hyperlink w:anchor="_Toc518156641" w:history="1">
        <w:r w:rsidR="008F0E11" w:rsidRPr="009F1504">
          <w:rPr>
            <w:rStyle w:val="Hyperlink"/>
            <w:lang w:val="en-US"/>
          </w:rPr>
          <w:t>2.5.</w:t>
        </w:r>
        <w:r w:rsidR="008F0E11">
          <w:rPr>
            <w:rFonts w:asciiTheme="minorHAnsi" w:eastAsiaTheme="minorEastAsia" w:hAnsiTheme="minorHAnsi" w:cstheme="minorBidi"/>
            <w:sz w:val="22"/>
            <w:szCs w:val="22"/>
            <w:lang w:val="en-US" w:eastAsia="en-US"/>
          </w:rPr>
          <w:tab/>
        </w:r>
        <w:r w:rsidR="008F0E11" w:rsidRPr="009F1504">
          <w:rPr>
            <w:rStyle w:val="Hyperlink"/>
            <w:lang w:val="en-US"/>
          </w:rPr>
          <w:t>Kết luận</w:t>
        </w:r>
        <w:r w:rsidR="008F0E11">
          <w:rPr>
            <w:webHidden/>
          </w:rPr>
          <w:tab/>
        </w:r>
        <w:r w:rsidR="008F0E11">
          <w:rPr>
            <w:webHidden/>
          </w:rPr>
          <w:fldChar w:fldCharType="begin"/>
        </w:r>
        <w:r w:rsidR="008F0E11">
          <w:rPr>
            <w:webHidden/>
          </w:rPr>
          <w:instrText xml:space="preserve"> PAGEREF _Toc518156641 \h </w:instrText>
        </w:r>
        <w:r w:rsidR="008F0E11">
          <w:rPr>
            <w:webHidden/>
          </w:rPr>
        </w:r>
        <w:r w:rsidR="008F0E11">
          <w:rPr>
            <w:webHidden/>
          </w:rPr>
          <w:fldChar w:fldCharType="separate"/>
        </w:r>
        <w:r w:rsidR="008F0E11">
          <w:rPr>
            <w:webHidden/>
          </w:rPr>
          <w:t>28</w:t>
        </w:r>
        <w:r w:rsidR="008F0E11">
          <w:rPr>
            <w:webHidden/>
          </w:rPr>
          <w:fldChar w:fldCharType="end"/>
        </w:r>
      </w:hyperlink>
    </w:p>
    <w:p w14:paraId="426C27D0" w14:textId="3105C0CB" w:rsidR="008F0E11" w:rsidRDefault="0005593C">
      <w:pPr>
        <w:pStyle w:val="TOC1"/>
        <w:rPr>
          <w:rFonts w:asciiTheme="minorHAnsi" w:eastAsiaTheme="minorEastAsia" w:hAnsiTheme="minorHAnsi" w:cstheme="minorBidi"/>
          <w:b w:val="0"/>
          <w:sz w:val="22"/>
          <w:szCs w:val="22"/>
          <w:lang w:eastAsia="en-US"/>
        </w:rPr>
      </w:pPr>
      <w:hyperlink w:anchor="_Toc518156642" w:history="1">
        <w:r w:rsidR="008F0E11" w:rsidRPr="009F1504">
          <w:rPr>
            <w:rStyle w:val="Hyperlink"/>
          </w:rPr>
          <w:t>Chương 3 Các vấn đề kỹ thuật và giải pháp về đồ họa</w:t>
        </w:r>
        <w:r w:rsidR="008F0E11">
          <w:rPr>
            <w:webHidden/>
          </w:rPr>
          <w:tab/>
        </w:r>
        <w:r w:rsidR="008F0E11">
          <w:rPr>
            <w:webHidden/>
          </w:rPr>
          <w:fldChar w:fldCharType="begin"/>
        </w:r>
        <w:r w:rsidR="008F0E11">
          <w:rPr>
            <w:webHidden/>
          </w:rPr>
          <w:instrText xml:space="preserve"> PAGEREF _Toc518156642 \h </w:instrText>
        </w:r>
        <w:r w:rsidR="008F0E11">
          <w:rPr>
            <w:webHidden/>
          </w:rPr>
        </w:r>
        <w:r w:rsidR="008F0E11">
          <w:rPr>
            <w:webHidden/>
          </w:rPr>
          <w:fldChar w:fldCharType="separate"/>
        </w:r>
        <w:r w:rsidR="008F0E11">
          <w:rPr>
            <w:webHidden/>
          </w:rPr>
          <w:t>29</w:t>
        </w:r>
        <w:r w:rsidR="008F0E11">
          <w:rPr>
            <w:webHidden/>
          </w:rPr>
          <w:fldChar w:fldCharType="end"/>
        </w:r>
      </w:hyperlink>
    </w:p>
    <w:p w14:paraId="4A403054" w14:textId="76F998A2" w:rsidR="008F0E11" w:rsidRDefault="0005593C">
      <w:pPr>
        <w:pStyle w:val="TOC2"/>
        <w:rPr>
          <w:rFonts w:asciiTheme="minorHAnsi" w:eastAsiaTheme="minorEastAsia" w:hAnsiTheme="minorHAnsi" w:cstheme="minorBidi"/>
          <w:sz w:val="22"/>
          <w:szCs w:val="22"/>
          <w:lang w:val="en-US" w:eastAsia="en-US"/>
        </w:rPr>
      </w:pPr>
      <w:hyperlink w:anchor="_Toc518156643" w:history="1">
        <w:r w:rsidR="008F0E11" w:rsidRPr="009F1504">
          <w:rPr>
            <w:rStyle w:val="Hyperlink"/>
            <w:lang w:val="en-US"/>
          </w:rPr>
          <w:t>3.1.</w:t>
        </w:r>
        <w:r w:rsidR="008F0E11">
          <w:rPr>
            <w:rFonts w:asciiTheme="minorHAnsi" w:eastAsiaTheme="minorEastAsia" w:hAnsiTheme="minorHAnsi" w:cstheme="minorBidi"/>
            <w:sz w:val="22"/>
            <w:szCs w:val="22"/>
            <w:lang w:val="en-US" w:eastAsia="en-US"/>
          </w:rPr>
          <w:tab/>
        </w:r>
        <w:r w:rsidR="008F0E11" w:rsidRPr="009F1504">
          <w:rPr>
            <w:rStyle w:val="Hyperlink"/>
            <w:lang w:val="en-US"/>
          </w:rPr>
          <w:t>Mở đầu</w:t>
        </w:r>
        <w:r w:rsidR="008F0E11">
          <w:rPr>
            <w:webHidden/>
          </w:rPr>
          <w:tab/>
        </w:r>
        <w:r w:rsidR="008F0E11">
          <w:rPr>
            <w:webHidden/>
          </w:rPr>
          <w:fldChar w:fldCharType="begin"/>
        </w:r>
        <w:r w:rsidR="008F0E11">
          <w:rPr>
            <w:webHidden/>
          </w:rPr>
          <w:instrText xml:space="preserve"> PAGEREF _Toc518156643 \h </w:instrText>
        </w:r>
        <w:r w:rsidR="008F0E11">
          <w:rPr>
            <w:webHidden/>
          </w:rPr>
        </w:r>
        <w:r w:rsidR="008F0E11">
          <w:rPr>
            <w:webHidden/>
          </w:rPr>
          <w:fldChar w:fldCharType="separate"/>
        </w:r>
        <w:r w:rsidR="008F0E11">
          <w:rPr>
            <w:webHidden/>
          </w:rPr>
          <w:t>29</w:t>
        </w:r>
        <w:r w:rsidR="008F0E11">
          <w:rPr>
            <w:webHidden/>
          </w:rPr>
          <w:fldChar w:fldCharType="end"/>
        </w:r>
      </w:hyperlink>
    </w:p>
    <w:p w14:paraId="1B8AD139" w14:textId="652C2C2F" w:rsidR="008F0E11" w:rsidRDefault="0005593C">
      <w:pPr>
        <w:pStyle w:val="TOC2"/>
        <w:rPr>
          <w:rFonts w:asciiTheme="minorHAnsi" w:eastAsiaTheme="minorEastAsia" w:hAnsiTheme="minorHAnsi" w:cstheme="minorBidi"/>
          <w:sz w:val="22"/>
          <w:szCs w:val="22"/>
          <w:lang w:val="en-US" w:eastAsia="en-US"/>
        </w:rPr>
      </w:pPr>
      <w:hyperlink w:anchor="_Toc518156644" w:history="1">
        <w:r w:rsidR="008F0E11" w:rsidRPr="009F1504">
          <w:rPr>
            <w:rStyle w:val="Hyperlink"/>
            <w:lang w:val="en-US"/>
          </w:rPr>
          <w:t>3.2.</w:t>
        </w:r>
        <w:r w:rsidR="008F0E11">
          <w:rPr>
            <w:rFonts w:asciiTheme="minorHAnsi" w:eastAsiaTheme="minorEastAsia" w:hAnsiTheme="minorHAnsi" w:cstheme="minorBidi"/>
            <w:sz w:val="22"/>
            <w:szCs w:val="22"/>
            <w:lang w:val="en-US" w:eastAsia="en-US"/>
          </w:rPr>
          <w:tab/>
        </w:r>
        <w:r w:rsidR="008F0E11" w:rsidRPr="009F1504">
          <w:rPr>
            <w:rStyle w:val="Hyperlink"/>
            <w:lang w:val="en-US"/>
          </w:rPr>
          <w:t>Các vấn đề kỹ thuật và giải pháp trong Unity</w:t>
        </w:r>
        <w:r w:rsidR="008F0E11">
          <w:rPr>
            <w:webHidden/>
          </w:rPr>
          <w:tab/>
        </w:r>
        <w:r w:rsidR="008F0E11">
          <w:rPr>
            <w:webHidden/>
          </w:rPr>
          <w:fldChar w:fldCharType="begin"/>
        </w:r>
        <w:r w:rsidR="008F0E11">
          <w:rPr>
            <w:webHidden/>
          </w:rPr>
          <w:instrText xml:space="preserve"> PAGEREF _Toc518156644 \h </w:instrText>
        </w:r>
        <w:r w:rsidR="008F0E11">
          <w:rPr>
            <w:webHidden/>
          </w:rPr>
        </w:r>
        <w:r w:rsidR="008F0E11">
          <w:rPr>
            <w:webHidden/>
          </w:rPr>
          <w:fldChar w:fldCharType="separate"/>
        </w:r>
        <w:r w:rsidR="008F0E11">
          <w:rPr>
            <w:webHidden/>
          </w:rPr>
          <w:t>30</w:t>
        </w:r>
        <w:r w:rsidR="008F0E11">
          <w:rPr>
            <w:webHidden/>
          </w:rPr>
          <w:fldChar w:fldCharType="end"/>
        </w:r>
      </w:hyperlink>
    </w:p>
    <w:p w14:paraId="37892EDB" w14:textId="6CD7AEBE" w:rsidR="008F0E11" w:rsidRDefault="0005593C">
      <w:pPr>
        <w:pStyle w:val="TOC3"/>
        <w:rPr>
          <w:rFonts w:asciiTheme="minorHAnsi" w:eastAsiaTheme="minorEastAsia" w:hAnsiTheme="minorHAnsi" w:cstheme="minorBidi"/>
          <w:noProof/>
          <w:sz w:val="22"/>
          <w:szCs w:val="22"/>
          <w:lang w:val="en-US" w:eastAsia="en-US"/>
        </w:rPr>
      </w:pPr>
      <w:hyperlink w:anchor="_Toc518156645" w:history="1">
        <w:r w:rsidR="008F0E11" w:rsidRPr="009F1504">
          <w:rPr>
            <w:rStyle w:val="Hyperlink"/>
            <w:noProof/>
          </w:rPr>
          <w:t>3.2.1.</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Camera</w:t>
        </w:r>
        <w:r w:rsidR="008F0E11">
          <w:rPr>
            <w:noProof/>
            <w:webHidden/>
          </w:rPr>
          <w:tab/>
        </w:r>
        <w:r w:rsidR="008F0E11">
          <w:rPr>
            <w:noProof/>
            <w:webHidden/>
          </w:rPr>
          <w:fldChar w:fldCharType="begin"/>
        </w:r>
        <w:r w:rsidR="008F0E11">
          <w:rPr>
            <w:noProof/>
            <w:webHidden/>
          </w:rPr>
          <w:instrText xml:space="preserve"> PAGEREF _Toc518156645 \h </w:instrText>
        </w:r>
        <w:r w:rsidR="008F0E11">
          <w:rPr>
            <w:noProof/>
            <w:webHidden/>
          </w:rPr>
        </w:r>
        <w:r w:rsidR="008F0E11">
          <w:rPr>
            <w:noProof/>
            <w:webHidden/>
          </w:rPr>
          <w:fldChar w:fldCharType="separate"/>
        </w:r>
        <w:r w:rsidR="008F0E11">
          <w:rPr>
            <w:noProof/>
            <w:webHidden/>
          </w:rPr>
          <w:t>30</w:t>
        </w:r>
        <w:r w:rsidR="008F0E11">
          <w:rPr>
            <w:noProof/>
            <w:webHidden/>
          </w:rPr>
          <w:fldChar w:fldCharType="end"/>
        </w:r>
      </w:hyperlink>
    </w:p>
    <w:p w14:paraId="24D75569" w14:textId="067E1E05" w:rsidR="008F0E11" w:rsidRDefault="0005593C">
      <w:pPr>
        <w:pStyle w:val="TOC3"/>
        <w:rPr>
          <w:rFonts w:asciiTheme="minorHAnsi" w:eastAsiaTheme="minorEastAsia" w:hAnsiTheme="minorHAnsi" w:cstheme="minorBidi"/>
          <w:noProof/>
          <w:sz w:val="22"/>
          <w:szCs w:val="22"/>
          <w:lang w:val="en-US" w:eastAsia="en-US"/>
        </w:rPr>
      </w:pPr>
      <w:hyperlink w:anchor="_Toc518156646" w:history="1">
        <w:r w:rsidR="008F0E11" w:rsidRPr="009F1504">
          <w:rPr>
            <w:rStyle w:val="Hyperlink"/>
            <w:noProof/>
          </w:rPr>
          <w:t>3.2.2.</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Material</w:t>
        </w:r>
        <w:r w:rsidR="008F0E11">
          <w:rPr>
            <w:noProof/>
            <w:webHidden/>
          </w:rPr>
          <w:tab/>
        </w:r>
        <w:r w:rsidR="008F0E11">
          <w:rPr>
            <w:noProof/>
            <w:webHidden/>
          </w:rPr>
          <w:fldChar w:fldCharType="begin"/>
        </w:r>
        <w:r w:rsidR="008F0E11">
          <w:rPr>
            <w:noProof/>
            <w:webHidden/>
          </w:rPr>
          <w:instrText xml:space="preserve"> PAGEREF _Toc518156646 \h </w:instrText>
        </w:r>
        <w:r w:rsidR="008F0E11">
          <w:rPr>
            <w:noProof/>
            <w:webHidden/>
          </w:rPr>
        </w:r>
        <w:r w:rsidR="008F0E11">
          <w:rPr>
            <w:noProof/>
            <w:webHidden/>
          </w:rPr>
          <w:fldChar w:fldCharType="separate"/>
        </w:r>
        <w:r w:rsidR="008F0E11">
          <w:rPr>
            <w:noProof/>
            <w:webHidden/>
          </w:rPr>
          <w:t>31</w:t>
        </w:r>
        <w:r w:rsidR="008F0E11">
          <w:rPr>
            <w:noProof/>
            <w:webHidden/>
          </w:rPr>
          <w:fldChar w:fldCharType="end"/>
        </w:r>
      </w:hyperlink>
    </w:p>
    <w:p w14:paraId="73F46C6A" w14:textId="71B57F15" w:rsidR="008F0E11" w:rsidRDefault="0005593C">
      <w:pPr>
        <w:pStyle w:val="TOC3"/>
        <w:rPr>
          <w:rFonts w:asciiTheme="minorHAnsi" w:eastAsiaTheme="minorEastAsia" w:hAnsiTheme="minorHAnsi" w:cstheme="minorBidi"/>
          <w:noProof/>
          <w:sz w:val="22"/>
          <w:szCs w:val="22"/>
          <w:lang w:val="en-US" w:eastAsia="en-US"/>
        </w:rPr>
      </w:pPr>
      <w:hyperlink w:anchor="_Toc518156647" w:history="1">
        <w:r w:rsidR="008F0E11" w:rsidRPr="009F1504">
          <w:rPr>
            <w:rStyle w:val="Hyperlink"/>
            <w:noProof/>
          </w:rPr>
          <w:t>3.2.3.</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Collider</w:t>
        </w:r>
        <w:r w:rsidR="008F0E11">
          <w:rPr>
            <w:noProof/>
            <w:webHidden/>
          </w:rPr>
          <w:tab/>
        </w:r>
        <w:r w:rsidR="008F0E11">
          <w:rPr>
            <w:noProof/>
            <w:webHidden/>
          </w:rPr>
          <w:fldChar w:fldCharType="begin"/>
        </w:r>
        <w:r w:rsidR="008F0E11">
          <w:rPr>
            <w:noProof/>
            <w:webHidden/>
          </w:rPr>
          <w:instrText xml:space="preserve"> PAGEREF _Toc518156647 \h </w:instrText>
        </w:r>
        <w:r w:rsidR="008F0E11">
          <w:rPr>
            <w:noProof/>
            <w:webHidden/>
          </w:rPr>
        </w:r>
        <w:r w:rsidR="008F0E11">
          <w:rPr>
            <w:noProof/>
            <w:webHidden/>
          </w:rPr>
          <w:fldChar w:fldCharType="separate"/>
        </w:r>
        <w:r w:rsidR="008F0E11">
          <w:rPr>
            <w:noProof/>
            <w:webHidden/>
          </w:rPr>
          <w:t>33</w:t>
        </w:r>
        <w:r w:rsidR="008F0E11">
          <w:rPr>
            <w:noProof/>
            <w:webHidden/>
          </w:rPr>
          <w:fldChar w:fldCharType="end"/>
        </w:r>
      </w:hyperlink>
    </w:p>
    <w:p w14:paraId="02F02575" w14:textId="2E14D4D3" w:rsidR="008F0E11" w:rsidRDefault="0005593C">
      <w:pPr>
        <w:pStyle w:val="TOC3"/>
        <w:rPr>
          <w:rFonts w:asciiTheme="minorHAnsi" w:eastAsiaTheme="minorEastAsia" w:hAnsiTheme="minorHAnsi" w:cstheme="minorBidi"/>
          <w:noProof/>
          <w:sz w:val="22"/>
          <w:szCs w:val="22"/>
          <w:lang w:val="en-US" w:eastAsia="en-US"/>
        </w:rPr>
      </w:pPr>
      <w:hyperlink w:anchor="_Toc518156648" w:history="1">
        <w:r w:rsidR="008F0E11" w:rsidRPr="009F1504">
          <w:rPr>
            <w:rStyle w:val="Hyperlink"/>
            <w:noProof/>
          </w:rPr>
          <w:t>3.2.4.</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Particle system</w:t>
        </w:r>
        <w:r w:rsidR="008F0E11">
          <w:rPr>
            <w:noProof/>
            <w:webHidden/>
          </w:rPr>
          <w:tab/>
        </w:r>
        <w:r w:rsidR="008F0E11">
          <w:rPr>
            <w:noProof/>
            <w:webHidden/>
          </w:rPr>
          <w:fldChar w:fldCharType="begin"/>
        </w:r>
        <w:r w:rsidR="008F0E11">
          <w:rPr>
            <w:noProof/>
            <w:webHidden/>
          </w:rPr>
          <w:instrText xml:space="preserve"> PAGEREF _Toc518156648 \h </w:instrText>
        </w:r>
        <w:r w:rsidR="008F0E11">
          <w:rPr>
            <w:noProof/>
            <w:webHidden/>
          </w:rPr>
        </w:r>
        <w:r w:rsidR="008F0E11">
          <w:rPr>
            <w:noProof/>
            <w:webHidden/>
          </w:rPr>
          <w:fldChar w:fldCharType="separate"/>
        </w:r>
        <w:r w:rsidR="008F0E11">
          <w:rPr>
            <w:noProof/>
            <w:webHidden/>
          </w:rPr>
          <w:t>34</w:t>
        </w:r>
        <w:r w:rsidR="008F0E11">
          <w:rPr>
            <w:noProof/>
            <w:webHidden/>
          </w:rPr>
          <w:fldChar w:fldCharType="end"/>
        </w:r>
      </w:hyperlink>
    </w:p>
    <w:p w14:paraId="51D9B239" w14:textId="54411069" w:rsidR="008F0E11" w:rsidRDefault="0005593C">
      <w:pPr>
        <w:pStyle w:val="TOC3"/>
        <w:rPr>
          <w:rFonts w:asciiTheme="minorHAnsi" w:eastAsiaTheme="minorEastAsia" w:hAnsiTheme="minorHAnsi" w:cstheme="minorBidi"/>
          <w:noProof/>
          <w:sz w:val="22"/>
          <w:szCs w:val="22"/>
          <w:lang w:val="en-US" w:eastAsia="en-US"/>
        </w:rPr>
      </w:pPr>
      <w:hyperlink w:anchor="_Toc518156649" w:history="1">
        <w:r w:rsidR="008F0E11" w:rsidRPr="009F1504">
          <w:rPr>
            <w:rStyle w:val="Hyperlink"/>
            <w:noProof/>
          </w:rPr>
          <w:t>3.2.5.</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Raycasting</w:t>
        </w:r>
        <w:r w:rsidR="008F0E11">
          <w:rPr>
            <w:noProof/>
            <w:webHidden/>
          </w:rPr>
          <w:tab/>
        </w:r>
        <w:r w:rsidR="008F0E11">
          <w:rPr>
            <w:noProof/>
            <w:webHidden/>
          </w:rPr>
          <w:fldChar w:fldCharType="begin"/>
        </w:r>
        <w:r w:rsidR="008F0E11">
          <w:rPr>
            <w:noProof/>
            <w:webHidden/>
          </w:rPr>
          <w:instrText xml:space="preserve"> PAGEREF _Toc518156649 \h </w:instrText>
        </w:r>
        <w:r w:rsidR="008F0E11">
          <w:rPr>
            <w:noProof/>
            <w:webHidden/>
          </w:rPr>
        </w:r>
        <w:r w:rsidR="008F0E11">
          <w:rPr>
            <w:noProof/>
            <w:webHidden/>
          </w:rPr>
          <w:fldChar w:fldCharType="separate"/>
        </w:r>
        <w:r w:rsidR="008F0E11">
          <w:rPr>
            <w:noProof/>
            <w:webHidden/>
          </w:rPr>
          <w:t>34</w:t>
        </w:r>
        <w:r w:rsidR="008F0E11">
          <w:rPr>
            <w:noProof/>
            <w:webHidden/>
          </w:rPr>
          <w:fldChar w:fldCharType="end"/>
        </w:r>
      </w:hyperlink>
    </w:p>
    <w:p w14:paraId="279721CF" w14:textId="66D58481" w:rsidR="008F0E11" w:rsidRDefault="0005593C">
      <w:pPr>
        <w:pStyle w:val="TOC3"/>
        <w:rPr>
          <w:rFonts w:asciiTheme="minorHAnsi" w:eastAsiaTheme="minorEastAsia" w:hAnsiTheme="minorHAnsi" w:cstheme="minorBidi"/>
          <w:noProof/>
          <w:sz w:val="22"/>
          <w:szCs w:val="22"/>
          <w:lang w:val="en-US" w:eastAsia="en-US"/>
        </w:rPr>
      </w:pPr>
      <w:hyperlink w:anchor="_Toc518156650" w:history="1">
        <w:r w:rsidR="008F0E11" w:rsidRPr="009F1504">
          <w:rPr>
            <w:rStyle w:val="Hyperlink"/>
            <w:noProof/>
          </w:rPr>
          <w:t>3.2.6.</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Lighting</w:t>
        </w:r>
        <w:r w:rsidR="008F0E11">
          <w:rPr>
            <w:noProof/>
            <w:webHidden/>
          </w:rPr>
          <w:tab/>
        </w:r>
        <w:r w:rsidR="008F0E11">
          <w:rPr>
            <w:noProof/>
            <w:webHidden/>
          </w:rPr>
          <w:fldChar w:fldCharType="begin"/>
        </w:r>
        <w:r w:rsidR="008F0E11">
          <w:rPr>
            <w:noProof/>
            <w:webHidden/>
          </w:rPr>
          <w:instrText xml:space="preserve"> PAGEREF _Toc518156650 \h </w:instrText>
        </w:r>
        <w:r w:rsidR="008F0E11">
          <w:rPr>
            <w:noProof/>
            <w:webHidden/>
          </w:rPr>
        </w:r>
        <w:r w:rsidR="008F0E11">
          <w:rPr>
            <w:noProof/>
            <w:webHidden/>
          </w:rPr>
          <w:fldChar w:fldCharType="separate"/>
        </w:r>
        <w:r w:rsidR="008F0E11">
          <w:rPr>
            <w:noProof/>
            <w:webHidden/>
          </w:rPr>
          <w:t>35</w:t>
        </w:r>
        <w:r w:rsidR="008F0E11">
          <w:rPr>
            <w:noProof/>
            <w:webHidden/>
          </w:rPr>
          <w:fldChar w:fldCharType="end"/>
        </w:r>
      </w:hyperlink>
    </w:p>
    <w:p w14:paraId="6BF8B84C" w14:textId="252513E4" w:rsidR="008F0E11" w:rsidRDefault="0005593C">
      <w:pPr>
        <w:pStyle w:val="TOC3"/>
        <w:rPr>
          <w:rFonts w:asciiTheme="minorHAnsi" w:eastAsiaTheme="minorEastAsia" w:hAnsiTheme="minorHAnsi" w:cstheme="minorBidi"/>
          <w:noProof/>
          <w:sz w:val="22"/>
          <w:szCs w:val="22"/>
          <w:lang w:val="en-US" w:eastAsia="en-US"/>
        </w:rPr>
      </w:pPr>
      <w:hyperlink w:anchor="_Toc518156651" w:history="1">
        <w:r w:rsidR="008F0E11" w:rsidRPr="009F1504">
          <w:rPr>
            <w:rStyle w:val="Hyperlink"/>
            <w:noProof/>
          </w:rPr>
          <w:t>3.2.7.</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Position</w:t>
        </w:r>
        <w:r w:rsidR="008F0E11">
          <w:rPr>
            <w:noProof/>
            <w:webHidden/>
          </w:rPr>
          <w:tab/>
        </w:r>
        <w:r w:rsidR="008F0E11">
          <w:rPr>
            <w:noProof/>
            <w:webHidden/>
          </w:rPr>
          <w:fldChar w:fldCharType="begin"/>
        </w:r>
        <w:r w:rsidR="008F0E11">
          <w:rPr>
            <w:noProof/>
            <w:webHidden/>
          </w:rPr>
          <w:instrText xml:space="preserve"> PAGEREF _Toc518156651 \h </w:instrText>
        </w:r>
        <w:r w:rsidR="008F0E11">
          <w:rPr>
            <w:noProof/>
            <w:webHidden/>
          </w:rPr>
        </w:r>
        <w:r w:rsidR="008F0E11">
          <w:rPr>
            <w:noProof/>
            <w:webHidden/>
          </w:rPr>
          <w:fldChar w:fldCharType="separate"/>
        </w:r>
        <w:r w:rsidR="008F0E11">
          <w:rPr>
            <w:noProof/>
            <w:webHidden/>
          </w:rPr>
          <w:t>37</w:t>
        </w:r>
        <w:r w:rsidR="008F0E11">
          <w:rPr>
            <w:noProof/>
            <w:webHidden/>
          </w:rPr>
          <w:fldChar w:fldCharType="end"/>
        </w:r>
      </w:hyperlink>
    </w:p>
    <w:p w14:paraId="3FC31AFE" w14:textId="08F24B7D" w:rsidR="008F0E11" w:rsidRDefault="0005593C">
      <w:pPr>
        <w:pStyle w:val="TOC2"/>
        <w:rPr>
          <w:rFonts w:asciiTheme="minorHAnsi" w:eastAsiaTheme="minorEastAsia" w:hAnsiTheme="minorHAnsi" w:cstheme="minorBidi"/>
          <w:sz w:val="22"/>
          <w:szCs w:val="22"/>
          <w:lang w:val="en-US" w:eastAsia="en-US"/>
        </w:rPr>
      </w:pPr>
      <w:hyperlink w:anchor="_Toc518156652" w:history="1">
        <w:r w:rsidR="008F0E11" w:rsidRPr="009F1504">
          <w:rPr>
            <w:rStyle w:val="Hyperlink"/>
            <w:lang w:val="en-US"/>
          </w:rPr>
          <w:t>3.3.</w:t>
        </w:r>
        <w:r w:rsidR="008F0E11">
          <w:rPr>
            <w:rFonts w:asciiTheme="minorHAnsi" w:eastAsiaTheme="minorEastAsia" w:hAnsiTheme="minorHAnsi" w:cstheme="minorBidi"/>
            <w:sz w:val="22"/>
            <w:szCs w:val="22"/>
            <w:lang w:val="en-US" w:eastAsia="en-US"/>
          </w:rPr>
          <w:tab/>
        </w:r>
        <w:r w:rsidR="008F0E11" w:rsidRPr="009F1504">
          <w:rPr>
            <w:rStyle w:val="Hyperlink"/>
            <w:lang w:val="en-US"/>
          </w:rPr>
          <w:t>Kết luận</w:t>
        </w:r>
        <w:r w:rsidR="008F0E11">
          <w:rPr>
            <w:webHidden/>
          </w:rPr>
          <w:tab/>
        </w:r>
        <w:r w:rsidR="008F0E11">
          <w:rPr>
            <w:webHidden/>
          </w:rPr>
          <w:fldChar w:fldCharType="begin"/>
        </w:r>
        <w:r w:rsidR="008F0E11">
          <w:rPr>
            <w:webHidden/>
          </w:rPr>
          <w:instrText xml:space="preserve"> PAGEREF _Toc518156652 \h </w:instrText>
        </w:r>
        <w:r w:rsidR="008F0E11">
          <w:rPr>
            <w:webHidden/>
          </w:rPr>
        </w:r>
        <w:r w:rsidR="008F0E11">
          <w:rPr>
            <w:webHidden/>
          </w:rPr>
          <w:fldChar w:fldCharType="separate"/>
        </w:r>
        <w:r w:rsidR="008F0E11">
          <w:rPr>
            <w:webHidden/>
          </w:rPr>
          <w:t>38</w:t>
        </w:r>
        <w:r w:rsidR="008F0E11">
          <w:rPr>
            <w:webHidden/>
          </w:rPr>
          <w:fldChar w:fldCharType="end"/>
        </w:r>
      </w:hyperlink>
    </w:p>
    <w:p w14:paraId="3AEF64F4" w14:textId="0EAD4110" w:rsidR="008F0E11" w:rsidRDefault="0005593C">
      <w:pPr>
        <w:pStyle w:val="TOC1"/>
        <w:rPr>
          <w:rFonts w:asciiTheme="minorHAnsi" w:eastAsiaTheme="minorEastAsia" w:hAnsiTheme="minorHAnsi" w:cstheme="minorBidi"/>
          <w:b w:val="0"/>
          <w:sz w:val="22"/>
          <w:szCs w:val="22"/>
          <w:lang w:eastAsia="en-US"/>
        </w:rPr>
      </w:pPr>
      <w:hyperlink w:anchor="_Toc518156653" w:history="1">
        <w:r w:rsidR="008F0E11" w:rsidRPr="009F1504">
          <w:rPr>
            <w:rStyle w:val="Hyperlink"/>
          </w:rPr>
          <w:t>Chương 4 Hệ thống bản đồ địa lý hỗ trợ Tangible</w:t>
        </w:r>
        <w:r w:rsidR="008F0E11">
          <w:rPr>
            <w:webHidden/>
          </w:rPr>
          <w:tab/>
        </w:r>
        <w:r w:rsidR="008F0E11">
          <w:rPr>
            <w:webHidden/>
          </w:rPr>
          <w:fldChar w:fldCharType="begin"/>
        </w:r>
        <w:r w:rsidR="008F0E11">
          <w:rPr>
            <w:webHidden/>
          </w:rPr>
          <w:instrText xml:space="preserve"> PAGEREF _Toc518156653 \h </w:instrText>
        </w:r>
        <w:r w:rsidR="008F0E11">
          <w:rPr>
            <w:webHidden/>
          </w:rPr>
        </w:r>
        <w:r w:rsidR="008F0E11">
          <w:rPr>
            <w:webHidden/>
          </w:rPr>
          <w:fldChar w:fldCharType="separate"/>
        </w:r>
        <w:r w:rsidR="008F0E11">
          <w:rPr>
            <w:webHidden/>
          </w:rPr>
          <w:t>39</w:t>
        </w:r>
        <w:r w:rsidR="008F0E11">
          <w:rPr>
            <w:webHidden/>
          </w:rPr>
          <w:fldChar w:fldCharType="end"/>
        </w:r>
      </w:hyperlink>
    </w:p>
    <w:p w14:paraId="0D00C6F3" w14:textId="30FAF354" w:rsidR="008F0E11" w:rsidRDefault="0005593C">
      <w:pPr>
        <w:pStyle w:val="TOC2"/>
        <w:rPr>
          <w:rFonts w:asciiTheme="minorHAnsi" w:eastAsiaTheme="minorEastAsia" w:hAnsiTheme="minorHAnsi" w:cstheme="minorBidi"/>
          <w:sz w:val="22"/>
          <w:szCs w:val="22"/>
          <w:lang w:val="en-US" w:eastAsia="en-US"/>
        </w:rPr>
      </w:pPr>
      <w:hyperlink w:anchor="_Toc518156654" w:history="1">
        <w:r w:rsidR="008F0E11" w:rsidRPr="009F1504">
          <w:rPr>
            <w:rStyle w:val="Hyperlink"/>
            <w:lang w:val="en-US"/>
          </w:rPr>
          <w:t>4.1.</w:t>
        </w:r>
        <w:r w:rsidR="008F0E11">
          <w:rPr>
            <w:rFonts w:asciiTheme="minorHAnsi" w:eastAsiaTheme="minorEastAsia" w:hAnsiTheme="minorHAnsi" w:cstheme="minorBidi"/>
            <w:sz w:val="22"/>
            <w:szCs w:val="22"/>
            <w:lang w:val="en-US" w:eastAsia="en-US"/>
          </w:rPr>
          <w:tab/>
        </w:r>
        <w:r w:rsidR="008F0E11" w:rsidRPr="009F1504">
          <w:rPr>
            <w:rStyle w:val="Hyperlink"/>
            <w:lang w:val="en-US"/>
          </w:rPr>
          <w:t>Giới thiệu tổng quan</w:t>
        </w:r>
        <w:r w:rsidR="008F0E11">
          <w:rPr>
            <w:webHidden/>
          </w:rPr>
          <w:tab/>
        </w:r>
        <w:r w:rsidR="008F0E11">
          <w:rPr>
            <w:webHidden/>
          </w:rPr>
          <w:fldChar w:fldCharType="begin"/>
        </w:r>
        <w:r w:rsidR="008F0E11">
          <w:rPr>
            <w:webHidden/>
          </w:rPr>
          <w:instrText xml:space="preserve"> PAGEREF _Toc518156654 \h </w:instrText>
        </w:r>
        <w:r w:rsidR="008F0E11">
          <w:rPr>
            <w:webHidden/>
          </w:rPr>
        </w:r>
        <w:r w:rsidR="008F0E11">
          <w:rPr>
            <w:webHidden/>
          </w:rPr>
          <w:fldChar w:fldCharType="separate"/>
        </w:r>
        <w:r w:rsidR="008F0E11">
          <w:rPr>
            <w:webHidden/>
          </w:rPr>
          <w:t>39</w:t>
        </w:r>
        <w:r w:rsidR="008F0E11">
          <w:rPr>
            <w:webHidden/>
          </w:rPr>
          <w:fldChar w:fldCharType="end"/>
        </w:r>
      </w:hyperlink>
    </w:p>
    <w:p w14:paraId="71DD17BD" w14:textId="4C1911BC" w:rsidR="008F0E11" w:rsidRDefault="0005593C">
      <w:pPr>
        <w:pStyle w:val="TOC2"/>
        <w:rPr>
          <w:rFonts w:asciiTheme="minorHAnsi" w:eastAsiaTheme="minorEastAsia" w:hAnsiTheme="minorHAnsi" w:cstheme="minorBidi"/>
          <w:sz w:val="22"/>
          <w:szCs w:val="22"/>
          <w:lang w:val="en-US" w:eastAsia="en-US"/>
        </w:rPr>
      </w:pPr>
      <w:hyperlink w:anchor="_Toc518156655" w:history="1">
        <w:r w:rsidR="008F0E11" w:rsidRPr="009F1504">
          <w:rPr>
            <w:rStyle w:val="Hyperlink"/>
            <w:lang w:val="en-US"/>
          </w:rPr>
          <w:t>4.2.</w:t>
        </w:r>
        <w:r w:rsidR="008F0E11">
          <w:rPr>
            <w:rFonts w:asciiTheme="minorHAnsi" w:eastAsiaTheme="minorEastAsia" w:hAnsiTheme="minorHAnsi" w:cstheme="minorBidi"/>
            <w:sz w:val="22"/>
            <w:szCs w:val="22"/>
            <w:lang w:val="en-US" w:eastAsia="en-US"/>
          </w:rPr>
          <w:tab/>
        </w:r>
        <w:r w:rsidR="008F0E11" w:rsidRPr="009F1504">
          <w:rPr>
            <w:rStyle w:val="Hyperlink"/>
            <w:lang w:val="en-US"/>
          </w:rPr>
          <w:t>Cấu hình hệ thống</w:t>
        </w:r>
        <w:r w:rsidR="008F0E11">
          <w:rPr>
            <w:webHidden/>
          </w:rPr>
          <w:tab/>
        </w:r>
        <w:r w:rsidR="008F0E11">
          <w:rPr>
            <w:webHidden/>
          </w:rPr>
          <w:fldChar w:fldCharType="begin"/>
        </w:r>
        <w:r w:rsidR="008F0E11">
          <w:rPr>
            <w:webHidden/>
          </w:rPr>
          <w:instrText xml:space="preserve"> PAGEREF _Toc518156655 \h </w:instrText>
        </w:r>
        <w:r w:rsidR="008F0E11">
          <w:rPr>
            <w:webHidden/>
          </w:rPr>
        </w:r>
        <w:r w:rsidR="008F0E11">
          <w:rPr>
            <w:webHidden/>
          </w:rPr>
          <w:fldChar w:fldCharType="separate"/>
        </w:r>
        <w:r w:rsidR="008F0E11">
          <w:rPr>
            <w:webHidden/>
          </w:rPr>
          <w:t>40</w:t>
        </w:r>
        <w:r w:rsidR="008F0E11">
          <w:rPr>
            <w:webHidden/>
          </w:rPr>
          <w:fldChar w:fldCharType="end"/>
        </w:r>
      </w:hyperlink>
    </w:p>
    <w:p w14:paraId="49E4A818" w14:textId="47F4D5C1" w:rsidR="008F0E11" w:rsidRDefault="0005593C">
      <w:pPr>
        <w:pStyle w:val="TOC2"/>
        <w:rPr>
          <w:rFonts w:asciiTheme="minorHAnsi" w:eastAsiaTheme="minorEastAsia" w:hAnsiTheme="minorHAnsi" w:cstheme="minorBidi"/>
          <w:sz w:val="22"/>
          <w:szCs w:val="22"/>
          <w:lang w:val="en-US" w:eastAsia="en-US"/>
        </w:rPr>
      </w:pPr>
      <w:hyperlink w:anchor="_Toc518156656" w:history="1">
        <w:r w:rsidR="008F0E11" w:rsidRPr="009F1504">
          <w:rPr>
            <w:rStyle w:val="Hyperlink"/>
            <w:lang w:val="en-US"/>
          </w:rPr>
          <w:t>4.3.</w:t>
        </w:r>
        <w:r w:rsidR="008F0E11">
          <w:rPr>
            <w:rFonts w:asciiTheme="minorHAnsi" w:eastAsiaTheme="minorEastAsia" w:hAnsiTheme="minorHAnsi" w:cstheme="minorBidi"/>
            <w:sz w:val="22"/>
            <w:szCs w:val="22"/>
            <w:lang w:val="en-US" w:eastAsia="en-US"/>
          </w:rPr>
          <w:tab/>
        </w:r>
        <w:r w:rsidR="008F0E11" w:rsidRPr="009F1504">
          <w:rPr>
            <w:rStyle w:val="Hyperlink"/>
            <w:lang w:val="en-US"/>
          </w:rPr>
          <w:t>Kịch bản sử dụng hệ thống</w:t>
        </w:r>
        <w:r w:rsidR="008F0E11">
          <w:rPr>
            <w:webHidden/>
          </w:rPr>
          <w:tab/>
        </w:r>
        <w:r w:rsidR="008F0E11">
          <w:rPr>
            <w:webHidden/>
          </w:rPr>
          <w:fldChar w:fldCharType="begin"/>
        </w:r>
        <w:r w:rsidR="008F0E11">
          <w:rPr>
            <w:webHidden/>
          </w:rPr>
          <w:instrText xml:space="preserve"> PAGEREF _Toc518156656 \h </w:instrText>
        </w:r>
        <w:r w:rsidR="008F0E11">
          <w:rPr>
            <w:webHidden/>
          </w:rPr>
        </w:r>
        <w:r w:rsidR="008F0E11">
          <w:rPr>
            <w:webHidden/>
          </w:rPr>
          <w:fldChar w:fldCharType="separate"/>
        </w:r>
        <w:r w:rsidR="008F0E11">
          <w:rPr>
            <w:webHidden/>
          </w:rPr>
          <w:t>42</w:t>
        </w:r>
        <w:r w:rsidR="008F0E11">
          <w:rPr>
            <w:webHidden/>
          </w:rPr>
          <w:fldChar w:fldCharType="end"/>
        </w:r>
      </w:hyperlink>
    </w:p>
    <w:p w14:paraId="64117310" w14:textId="78AB49AF" w:rsidR="008F0E11" w:rsidRDefault="0005593C">
      <w:pPr>
        <w:pStyle w:val="TOC2"/>
        <w:rPr>
          <w:rFonts w:asciiTheme="minorHAnsi" w:eastAsiaTheme="minorEastAsia" w:hAnsiTheme="minorHAnsi" w:cstheme="minorBidi"/>
          <w:sz w:val="22"/>
          <w:szCs w:val="22"/>
          <w:lang w:val="en-US" w:eastAsia="en-US"/>
        </w:rPr>
      </w:pPr>
      <w:hyperlink w:anchor="_Toc518156657" w:history="1">
        <w:r w:rsidR="008F0E11" w:rsidRPr="009F1504">
          <w:rPr>
            <w:rStyle w:val="Hyperlink"/>
            <w:lang w:val="en-US"/>
          </w:rPr>
          <w:t>4.4.</w:t>
        </w:r>
        <w:r w:rsidR="008F0E11">
          <w:rPr>
            <w:rFonts w:asciiTheme="minorHAnsi" w:eastAsiaTheme="minorEastAsia" w:hAnsiTheme="minorHAnsi" w:cstheme="minorBidi"/>
            <w:sz w:val="22"/>
            <w:szCs w:val="22"/>
            <w:lang w:val="en-US" w:eastAsia="en-US"/>
          </w:rPr>
          <w:tab/>
        </w:r>
        <w:r w:rsidR="008F0E11" w:rsidRPr="009F1504">
          <w:rPr>
            <w:rStyle w:val="Hyperlink"/>
            <w:lang w:val="en-US"/>
          </w:rPr>
          <w:t>Một số vấn đề gặp phải và kỹ thuật áp dụng</w:t>
        </w:r>
        <w:r w:rsidR="008F0E11">
          <w:rPr>
            <w:webHidden/>
          </w:rPr>
          <w:tab/>
        </w:r>
        <w:r w:rsidR="008F0E11">
          <w:rPr>
            <w:webHidden/>
          </w:rPr>
          <w:fldChar w:fldCharType="begin"/>
        </w:r>
        <w:r w:rsidR="008F0E11">
          <w:rPr>
            <w:webHidden/>
          </w:rPr>
          <w:instrText xml:space="preserve"> PAGEREF _Toc518156657 \h </w:instrText>
        </w:r>
        <w:r w:rsidR="008F0E11">
          <w:rPr>
            <w:webHidden/>
          </w:rPr>
        </w:r>
        <w:r w:rsidR="008F0E11">
          <w:rPr>
            <w:webHidden/>
          </w:rPr>
          <w:fldChar w:fldCharType="separate"/>
        </w:r>
        <w:r w:rsidR="008F0E11">
          <w:rPr>
            <w:webHidden/>
          </w:rPr>
          <w:t>43</w:t>
        </w:r>
        <w:r w:rsidR="008F0E11">
          <w:rPr>
            <w:webHidden/>
          </w:rPr>
          <w:fldChar w:fldCharType="end"/>
        </w:r>
      </w:hyperlink>
    </w:p>
    <w:p w14:paraId="0C781E8F" w14:textId="391815A5" w:rsidR="008F0E11" w:rsidRDefault="0005593C">
      <w:pPr>
        <w:pStyle w:val="TOC3"/>
        <w:rPr>
          <w:rFonts w:asciiTheme="minorHAnsi" w:eastAsiaTheme="minorEastAsia" w:hAnsiTheme="minorHAnsi" w:cstheme="minorBidi"/>
          <w:noProof/>
          <w:sz w:val="22"/>
          <w:szCs w:val="22"/>
          <w:lang w:val="en-US" w:eastAsia="en-US"/>
        </w:rPr>
      </w:pPr>
      <w:hyperlink w:anchor="_Toc518156658" w:history="1">
        <w:r w:rsidR="008F0E11" w:rsidRPr="009F1504">
          <w:rPr>
            <w:rStyle w:val="Hyperlink"/>
            <w:noProof/>
          </w:rPr>
          <w:t>4.4.1.</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Cách bố trí máy chiếu</w:t>
        </w:r>
        <w:r w:rsidR="008F0E11">
          <w:rPr>
            <w:noProof/>
            <w:webHidden/>
          </w:rPr>
          <w:tab/>
        </w:r>
        <w:r w:rsidR="008F0E11">
          <w:rPr>
            <w:noProof/>
            <w:webHidden/>
          </w:rPr>
          <w:fldChar w:fldCharType="begin"/>
        </w:r>
        <w:r w:rsidR="008F0E11">
          <w:rPr>
            <w:noProof/>
            <w:webHidden/>
          </w:rPr>
          <w:instrText xml:space="preserve"> PAGEREF _Toc518156658 \h </w:instrText>
        </w:r>
        <w:r w:rsidR="008F0E11">
          <w:rPr>
            <w:noProof/>
            <w:webHidden/>
          </w:rPr>
        </w:r>
        <w:r w:rsidR="008F0E11">
          <w:rPr>
            <w:noProof/>
            <w:webHidden/>
          </w:rPr>
          <w:fldChar w:fldCharType="separate"/>
        </w:r>
        <w:r w:rsidR="008F0E11">
          <w:rPr>
            <w:noProof/>
            <w:webHidden/>
          </w:rPr>
          <w:t>43</w:t>
        </w:r>
        <w:r w:rsidR="008F0E11">
          <w:rPr>
            <w:noProof/>
            <w:webHidden/>
          </w:rPr>
          <w:fldChar w:fldCharType="end"/>
        </w:r>
      </w:hyperlink>
    </w:p>
    <w:p w14:paraId="7738FD15" w14:textId="071590F5" w:rsidR="008F0E11" w:rsidRDefault="0005593C">
      <w:pPr>
        <w:pStyle w:val="TOC3"/>
        <w:rPr>
          <w:rFonts w:asciiTheme="minorHAnsi" w:eastAsiaTheme="minorEastAsia" w:hAnsiTheme="minorHAnsi" w:cstheme="minorBidi"/>
          <w:noProof/>
          <w:sz w:val="22"/>
          <w:szCs w:val="22"/>
          <w:lang w:val="en-US" w:eastAsia="en-US"/>
        </w:rPr>
      </w:pPr>
      <w:hyperlink w:anchor="_Toc518156659" w:history="1">
        <w:r w:rsidR="008F0E11" w:rsidRPr="009F1504">
          <w:rPr>
            <w:rStyle w:val="Hyperlink"/>
            <w:noProof/>
          </w:rPr>
          <w:t>4.4.2.</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Kỹ thuật ánh xạ tọa độ giữa các không gian tọa độ</w:t>
        </w:r>
        <w:r w:rsidR="008F0E11">
          <w:rPr>
            <w:noProof/>
            <w:webHidden/>
          </w:rPr>
          <w:tab/>
        </w:r>
        <w:r w:rsidR="008F0E11">
          <w:rPr>
            <w:noProof/>
            <w:webHidden/>
          </w:rPr>
          <w:fldChar w:fldCharType="begin"/>
        </w:r>
        <w:r w:rsidR="008F0E11">
          <w:rPr>
            <w:noProof/>
            <w:webHidden/>
          </w:rPr>
          <w:instrText xml:space="preserve"> PAGEREF _Toc518156659 \h </w:instrText>
        </w:r>
        <w:r w:rsidR="008F0E11">
          <w:rPr>
            <w:noProof/>
            <w:webHidden/>
          </w:rPr>
        </w:r>
        <w:r w:rsidR="008F0E11">
          <w:rPr>
            <w:noProof/>
            <w:webHidden/>
          </w:rPr>
          <w:fldChar w:fldCharType="separate"/>
        </w:r>
        <w:r w:rsidR="008F0E11">
          <w:rPr>
            <w:noProof/>
            <w:webHidden/>
          </w:rPr>
          <w:t>46</w:t>
        </w:r>
        <w:r w:rsidR="008F0E11">
          <w:rPr>
            <w:noProof/>
            <w:webHidden/>
          </w:rPr>
          <w:fldChar w:fldCharType="end"/>
        </w:r>
      </w:hyperlink>
    </w:p>
    <w:p w14:paraId="6052041D" w14:textId="2DBD6F92" w:rsidR="008F0E11" w:rsidRDefault="0005593C">
      <w:pPr>
        <w:pStyle w:val="TOC3"/>
        <w:rPr>
          <w:rFonts w:asciiTheme="minorHAnsi" w:eastAsiaTheme="minorEastAsia" w:hAnsiTheme="minorHAnsi" w:cstheme="minorBidi"/>
          <w:noProof/>
          <w:sz w:val="22"/>
          <w:szCs w:val="22"/>
          <w:lang w:val="en-US" w:eastAsia="en-US"/>
        </w:rPr>
      </w:pPr>
      <w:hyperlink w:anchor="_Toc518156660" w:history="1">
        <w:r w:rsidR="008F0E11" w:rsidRPr="009F1504">
          <w:rPr>
            <w:rStyle w:val="Hyperlink"/>
            <w:noProof/>
          </w:rPr>
          <w:t>4.4.3.</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Kiến trúc hệ thống sự kiện liên hoàn</w:t>
        </w:r>
        <w:r w:rsidR="008F0E11">
          <w:rPr>
            <w:noProof/>
            <w:webHidden/>
          </w:rPr>
          <w:tab/>
        </w:r>
        <w:r w:rsidR="008F0E11">
          <w:rPr>
            <w:noProof/>
            <w:webHidden/>
          </w:rPr>
          <w:fldChar w:fldCharType="begin"/>
        </w:r>
        <w:r w:rsidR="008F0E11">
          <w:rPr>
            <w:noProof/>
            <w:webHidden/>
          </w:rPr>
          <w:instrText xml:space="preserve"> PAGEREF _Toc518156660 \h </w:instrText>
        </w:r>
        <w:r w:rsidR="008F0E11">
          <w:rPr>
            <w:noProof/>
            <w:webHidden/>
          </w:rPr>
        </w:r>
        <w:r w:rsidR="008F0E11">
          <w:rPr>
            <w:noProof/>
            <w:webHidden/>
          </w:rPr>
          <w:fldChar w:fldCharType="separate"/>
        </w:r>
        <w:r w:rsidR="008F0E11">
          <w:rPr>
            <w:noProof/>
            <w:webHidden/>
          </w:rPr>
          <w:t>49</w:t>
        </w:r>
        <w:r w:rsidR="008F0E11">
          <w:rPr>
            <w:noProof/>
            <w:webHidden/>
          </w:rPr>
          <w:fldChar w:fldCharType="end"/>
        </w:r>
      </w:hyperlink>
    </w:p>
    <w:p w14:paraId="4574C58B" w14:textId="3B584293" w:rsidR="008F0E11" w:rsidRDefault="0005593C">
      <w:pPr>
        <w:pStyle w:val="TOC3"/>
        <w:rPr>
          <w:rFonts w:asciiTheme="minorHAnsi" w:eastAsiaTheme="minorEastAsia" w:hAnsiTheme="minorHAnsi" w:cstheme="minorBidi"/>
          <w:noProof/>
          <w:sz w:val="22"/>
          <w:szCs w:val="22"/>
          <w:lang w:val="en-US" w:eastAsia="en-US"/>
        </w:rPr>
      </w:pPr>
      <w:hyperlink w:anchor="_Toc518156661" w:history="1">
        <w:r w:rsidR="008F0E11" w:rsidRPr="009F1504">
          <w:rPr>
            <w:rStyle w:val="Hyperlink"/>
            <w:noProof/>
          </w:rPr>
          <w:t>4.4.4.</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Giao tiếp giữa các thiết bị tương tác</w:t>
        </w:r>
        <w:r w:rsidR="008F0E11">
          <w:rPr>
            <w:noProof/>
            <w:webHidden/>
          </w:rPr>
          <w:tab/>
        </w:r>
        <w:r w:rsidR="008F0E11">
          <w:rPr>
            <w:noProof/>
            <w:webHidden/>
          </w:rPr>
          <w:fldChar w:fldCharType="begin"/>
        </w:r>
        <w:r w:rsidR="008F0E11">
          <w:rPr>
            <w:noProof/>
            <w:webHidden/>
          </w:rPr>
          <w:instrText xml:space="preserve"> PAGEREF _Toc518156661 \h </w:instrText>
        </w:r>
        <w:r w:rsidR="008F0E11">
          <w:rPr>
            <w:noProof/>
            <w:webHidden/>
          </w:rPr>
        </w:r>
        <w:r w:rsidR="008F0E11">
          <w:rPr>
            <w:noProof/>
            <w:webHidden/>
          </w:rPr>
          <w:fldChar w:fldCharType="separate"/>
        </w:r>
        <w:r w:rsidR="008F0E11">
          <w:rPr>
            <w:noProof/>
            <w:webHidden/>
          </w:rPr>
          <w:t>53</w:t>
        </w:r>
        <w:r w:rsidR="008F0E11">
          <w:rPr>
            <w:noProof/>
            <w:webHidden/>
          </w:rPr>
          <w:fldChar w:fldCharType="end"/>
        </w:r>
      </w:hyperlink>
    </w:p>
    <w:p w14:paraId="2BCB4CC0" w14:textId="1F9C3D94" w:rsidR="008F0E11" w:rsidRDefault="0005593C">
      <w:pPr>
        <w:pStyle w:val="TOC3"/>
        <w:rPr>
          <w:rFonts w:asciiTheme="minorHAnsi" w:eastAsiaTheme="minorEastAsia" w:hAnsiTheme="minorHAnsi" w:cstheme="minorBidi"/>
          <w:noProof/>
          <w:sz w:val="22"/>
          <w:szCs w:val="22"/>
          <w:lang w:val="en-US" w:eastAsia="en-US"/>
        </w:rPr>
      </w:pPr>
      <w:hyperlink w:anchor="_Toc518156662" w:history="1">
        <w:r w:rsidR="008F0E11" w:rsidRPr="009F1504">
          <w:rPr>
            <w:rStyle w:val="Hyperlink"/>
            <w:noProof/>
          </w:rPr>
          <w:t>4.4.5.</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Xử lý hành động tương tác từ phía người dùng</w:t>
        </w:r>
        <w:r w:rsidR="008F0E11">
          <w:rPr>
            <w:noProof/>
            <w:webHidden/>
          </w:rPr>
          <w:tab/>
        </w:r>
        <w:r w:rsidR="008F0E11">
          <w:rPr>
            <w:noProof/>
            <w:webHidden/>
          </w:rPr>
          <w:fldChar w:fldCharType="begin"/>
        </w:r>
        <w:r w:rsidR="008F0E11">
          <w:rPr>
            <w:noProof/>
            <w:webHidden/>
          </w:rPr>
          <w:instrText xml:space="preserve"> PAGEREF _Toc518156662 \h </w:instrText>
        </w:r>
        <w:r w:rsidR="008F0E11">
          <w:rPr>
            <w:noProof/>
            <w:webHidden/>
          </w:rPr>
        </w:r>
        <w:r w:rsidR="008F0E11">
          <w:rPr>
            <w:noProof/>
            <w:webHidden/>
          </w:rPr>
          <w:fldChar w:fldCharType="separate"/>
        </w:r>
        <w:r w:rsidR="008F0E11">
          <w:rPr>
            <w:noProof/>
            <w:webHidden/>
          </w:rPr>
          <w:t>55</w:t>
        </w:r>
        <w:r w:rsidR="008F0E11">
          <w:rPr>
            <w:noProof/>
            <w:webHidden/>
          </w:rPr>
          <w:fldChar w:fldCharType="end"/>
        </w:r>
      </w:hyperlink>
    </w:p>
    <w:p w14:paraId="314C20C4" w14:textId="6FE1EAD5" w:rsidR="008F0E11" w:rsidRDefault="0005593C">
      <w:pPr>
        <w:pStyle w:val="TOC2"/>
        <w:rPr>
          <w:rFonts w:asciiTheme="minorHAnsi" w:eastAsiaTheme="minorEastAsia" w:hAnsiTheme="minorHAnsi" w:cstheme="minorBidi"/>
          <w:sz w:val="22"/>
          <w:szCs w:val="22"/>
          <w:lang w:val="en-US" w:eastAsia="en-US"/>
        </w:rPr>
      </w:pPr>
      <w:hyperlink w:anchor="_Toc518156663" w:history="1">
        <w:r w:rsidR="008F0E11" w:rsidRPr="009F1504">
          <w:rPr>
            <w:rStyle w:val="Hyperlink"/>
            <w:lang w:val="en-US"/>
          </w:rPr>
          <w:t>4.5.</w:t>
        </w:r>
        <w:r w:rsidR="008F0E11">
          <w:rPr>
            <w:rFonts w:asciiTheme="minorHAnsi" w:eastAsiaTheme="minorEastAsia" w:hAnsiTheme="minorHAnsi" w:cstheme="minorBidi"/>
            <w:sz w:val="22"/>
            <w:szCs w:val="22"/>
            <w:lang w:val="en-US" w:eastAsia="en-US"/>
          </w:rPr>
          <w:tab/>
        </w:r>
        <w:r w:rsidR="008F0E11" w:rsidRPr="009F1504">
          <w:rPr>
            <w:rStyle w:val="Hyperlink"/>
            <w:lang w:val="en-US"/>
          </w:rPr>
          <w:t>Các chức năng của hệ thống</w:t>
        </w:r>
        <w:r w:rsidR="008F0E11">
          <w:rPr>
            <w:webHidden/>
          </w:rPr>
          <w:tab/>
        </w:r>
        <w:r w:rsidR="008F0E11">
          <w:rPr>
            <w:webHidden/>
          </w:rPr>
          <w:fldChar w:fldCharType="begin"/>
        </w:r>
        <w:r w:rsidR="008F0E11">
          <w:rPr>
            <w:webHidden/>
          </w:rPr>
          <w:instrText xml:space="preserve"> PAGEREF _Toc518156663 \h </w:instrText>
        </w:r>
        <w:r w:rsidR="008F0E11">
          <w:rPr>
            <w:webHidden/>
          </w:rPr>
        </w:r>
        <w:r w:rsidR="008F0E11">
          <w:rPr>
            <w:webHidden/>
          </w:rPr>
          <w:fldChar w:fldCharType="separate"/>
        </w:r>
        <w:r w:rsidR="008F0E11">
          <w:rPr>
            <w:webHidden/>
          </w:rPr>
          <w:t>56</w:t>
        </w:r>
        <w:r w:rsidR="008F0E11">
          <w:rPr>
            <w:webHidden/>
          </w:rPr>
          <w:fldChar w:fldCharType="end"/>
        </w:r>
      </w:hyperlink>
    </w:p>
    <w:p w14:paraId="5091CFD3" w14:textId="49A6328E" w:rsidR="008F0E11" w:rsidRDefault="0005593C">
      <w:pPr>
        <w:pStyle w:val="TOC3"/>
        <w:rPr>
          <w:rFonts w:asciiTheme="minorHAnsi" w:eastAsiaTheme="minorEastAsia" w:hAnsiTheme="minorHAnsi" w:cstheme="minorBidi"/>
          <w:noProof/>
          <w:sz w:val="22"/>
          <w:szCs w:val="22"/>
          <w:lang w:val="en-US" w:eastAsia="en-US"/>
        </w:rPr>
      </w:pPr>
      <w:hyperlink w:anchor="_Toc518156664" w:history="1">
        <w:r w:rsidR="008F0E11" w:rsidRPr="009F1504">
          <w:rPr>
            <w:rStyle w:val="Hyperlink"/>
            <w:noProof/>
          </w:rPr>
          <w:t>4.5.1.</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Xem hình ảnh tại một địa điểm</w:t>
        </w:r>
        <w:r w:rsidR="008F0E11">
          <w:rPr>
            <w:noProof/>
            <w:webHidden/>
          </w:rPr>
          <w:tab/>
        </w:r>
        <w:r w:rsidR="008F0E11">
          <w:rPr>
            <w:noProof/>
            <w:webHidden/>
          </w:rPr>
          <w:fldChar w:fldCharType="begin"/>
        </w:r>
        <w:r w:rsidR="008F0E11">
          <w:rPr>
            <w:noProof/>
            <w:webHidden/>
          </w:rPr>
          <w:instrText xml:space="preserve"> PAGEREF _Toc518156664 \h </w:instrText>
        </w:r>
        <w:r w:rsidR="008F0E11">
          <w:rPr>
            <w:noProof/>
            <w:webHidden/>
          </w:rPr>
        </w:r>
        <w:r w:rsidR="008F0E11">
          <w:rPr>
            <w:noProof/>
            <w:webHidden/>
          </w:rPr>
          <w:fldChar w:fldCharType="separate"/>
        </w:r>
        <w:r w:rsidR="008F0E11">
          <w:rPr>
            <w:noProof/>
            <w:webHidden/>
          </w:rPr>
          <w:t>57</w:t>
        </w:r>
        <w:r w:rsidR="008F0E11">
          <w:rPr>
            <w:noProof/>
            <w:webHidden/>
          </w:rPr>
          <w:fldChar w:fldCharType="end"/>
        </w:r>
      </w:hyperlink>
    </w:p>
    <w:p w14:paraId="04DEBC94" w14:textId="6FFA845B" w:rsidR="008F0E11" w:rsidRDefault="0005593C">
      <w:pPr>
        <w:pStyle w:val="TOC3"/>
        <w:rPr>
          <w:rFonts w:asciiTheme="minorHAnsi" w:eastAsiaTheme="minorEastAsia" w:hAnsiTheme="minorHAnsi" w:cstheme="minorBidi"/>
          <w:noProof/>
          <w:sz w:val="22"/>
          <w:szCs w:val="22"/>
          <w:lang w:val="en-US" w:eastAsia="en-US"/>
        </w:rPr>
      </w:pPr>
      <w:hyperlink w:anchor="_Toc518156665" w:history="1">
        <w:r w:rsidR="008F0E11" w:rsidRPr="009F1504">
          <w:rPr>
            <w:rStyle w:val="Hyperlink"/>
            <w:noProof/>
          </w:rPr>
          <w:t>4.5.2.</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Tương tác với dữ liệu theo thời gian thực</w:t>
        </w:r>
        <w:r w:rsidR="008F0E11">
          <w:rPr>
            <w:noProof/>
            <w:webHidden/>
          </w:rPr>
          <w:tab/>
        </w:r>
        <w:r w:rsidR="008F0E11">
          <w:rPr>
            <w:noProof/>
            <w:webHidden/>
          </w:rPr>
          <w:fldChar w:fldCharType="begin"/>
        </w:r>
        <w:r w:rsidR="008F0E11">
          <w:rPr>
            <w:noProof/>
            <w:webHidden/>
          </w:rPr>
          <w:instrText xml:space="preserve"> PAGEREF _Toc518156665 \h </w:instrText>
        </w:r>
        <w:r w:rsidR="008F0E11">
          <w:rPr>
            <w:noProof/>
            <w:webHidden/>
          </w:rPr>
        </w:r>
        <w:r w:rsidR="008F0E11">
          <w:rPr>
            <w:noProof/>
            <w:webHidden/>
          </w:rPr>
          <w:fldChar w:fldCharType="separate"/>
        </w:r>
        <w:r w:rsidR="008F0E11">
          <w:rPr>
            <w:noProof/>
            <w:webHidden/>
          </w:rPr>
          <w:t>58</w:t>
        </w:r>
        <w:r w:rsidR="008F0E11">
          <w:rPr>
            <w:noProof/>
            <w:webHidden/>
          </w:rPr>
          <w:fldChar w:fldCharType="end"/>
        </w:r>
      </w:hyperlink>
    </w:p>
    <w:p w14:paraId="6FF534F5" w14:textId="66BAFD1D" w:rsidR="008F0E11" w:rsidRDefault="0005593C">
      <w:pPr>
        <w:pStyle w:val="TOC3"/>
        <w:rPr>
          <w:rFonts w:asciiTheme="minorHAnsi" w:eastAsiaTheme="minorEastAsia" w:hAnsiTheme="minorHAnsi" w:cstheme="minorBidi"/>
          <w:noProof/>
          <w:sz w:val="22"/>
          <w:szCs w:val="22"/>
          <w:lang w:val="en-US" w:eastAsia="en-US"/>
        </w:rPr>
      </w:pPr>
      <w:hyperlink w:anchor="_Toc518156666" w:history="1">
        <w:r w:rsidR="008F0E11" w:rsidRPr="009F1504">
          <w:rPr>
            <w:rStyle w:val="Hyperlink"/>
            <w:noProof/>
          </w:rPr>
          <w:t>4.5.3.</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Thống kê dữ liệu</w:t>
        </w:r>
        <w:r w:rsidR="008F0E11">
          <w:rPr>
            <w:noProof/>
            <w:webHidden/>
          </w:rPr>
          <w:tab/>
        </w:r>
        <w:r w:rsidR="008F0E11">
          <w:rPr>
            <w:noProof/>
            <w:webHidden/>
          </w:rPr>
          <w:fldChar w:fldCharType="begin"/>
        </w:r>
        <w:r w:rsidR="008F0E11">
          <w:rPr>
            <w:noProof/>
            <w:webHidden/>
          </w:rPr>
          <w:instrText xml:space="preserve"> PAGEREF _Toc518156666 \h </w:instrText>
        </w:r>
        <w:r w:rsidR="008F0E11">
          <w:rPr>
            <w:noProof/>
            <w:webHidden/>
          </w:rPr>
        </w:r>
        <w:r w:rsidR="008F0E11">
          <w:rPr>
            <w:noProof/>
            <w:webHidden/>
          </w:rPr>
          <w:fldChar w:fldCharType="separate"/>
        </w:r>
        <w:r w:rsidR="008F0E11">
          <w:rPr>
            <w:noProof/>
            <w:webHidden/>
          </w:rPr>
          <w:t>58</w:t>
        </w:r>
        <w:r w:rsidR="008F0E11">
          <w:rPr>
            <w:noProof/>
            <w:webHidden/>
          </w:rPr>
          <w:fldChar w:fldCharType="end"/>
        </w:r>
      </w:hyperlink>
    </w:p>
    <w:p w14:paraId="2CFD87E0" w14:textId="0764396A" w:rsidR="008F0E11" w:rsidRDefault="0005593C">
      <w:pPr>
        <w:pStyle w:val="TOC3"/>
        <w:rPr>
          <w:rFonts w:asciiTheme="minorHAnsi" w:eastAsiaTheme="minorEastAsia" w:hAnsiTheme="minorHAnsi" w:cstheme="minorBidi"/>
          <w:noProof/>
          <w:sz w:val="22"/>
          <w:szCs w:val="22"/>
          <w:lang w:val="en-US" w:eastAsia="en-US"/>
        </w:rPr>
      </w:pPr>
      <w:hyperlink w:anchor="_Toc518156667" w:history="1">
        <w:r w:rsidR="008F0E11" w:rsidRPr="009F1504">
          <w:rPr>
            <w:rStyle w:val="Hyperlink"/>
            <w:noProof/>
          </w:rPr>
          <w:t>4.5.4.</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Giao diện màn hình chính trên thiết bị</w:t>
        </w:r>
        <w:r w:rsidR="008F0E11">
          <w:rPr>
            <w:noProof/>
            <w:webHidden/>
          </w:rPr>
          <w:tab/>
        </w:r>
        <w:r w:rsidR="008F0E11">
          <w:rPr>
            <w:noProof/>
            <w:webHidden/>
          </w:rPr>
          <w:fldChar w:fldCharType="begin"/>
        </w:r>
        <w:r w:rsidR="008F0E11">
          <w:rPr>
            <w:noProof/>
            <w:webHidden/>
          </w:rPr>
          <w:instrText xml:space="preserve"> PAGEREF _Toc518156667 \h </w:instrText>
        </w:r>
        <w:r w:rsidR="008F0E11">
          <w:rPr>
            <w:noProof/>
            <w:webHidden/>
          </w:rPr>
        </w:r>
        <w:r w:rsidR="008F0E11">
          <w:rPr>
            <w:noProof/>
            <w:webHidden/>
          </w:rPr>
          <w:fldChar w:fldCharType="separate"/>
        </w:r>
        <w:r w:rsidR="008F0E11">
          <w:rPr>
            <w:noProof/>
            <w:webHidden/>
          </w:rPr>
          <w:t>60</w:t>
        </w:r>
        <w:r w:rsidR="008F0E11">
          <w:rPr>
            <w:noProof/>
            <w:webHidden/>
          </w:rPr>
          <w:fldChar w:fldCharType="end"/>
        </w:r>
      </w:hyperlink>
    </w:p>
    <w:p w14:paraId="1552735F" w14:textId="12705420" w:rsidR="008F0E11" w:rsidRDefault="0005593C">
      <w:pPr>
        <w:pStyle w:val="TOC2"/>
        <w:rPr>
          <w:rFonts w:asciiTheme="minorHAnsi" w:eastAsiaTheme="minorEastAsia" w:hAnsiTheme="minorHAnsi" w:cstheme="minorBidi"/>
          <w:sz w:val="22"/>
          <w:szCs w:val="22"/>
          <w:lang w:val="en-US" w:eastAsia="en-US"/>
        </w:rPr>
      </w:pPr>
      <w:hyperlink w:anchor="_Toc518156668" w:history="1">
        <w:r w:rsidR="008F0E11" w:rsidRPr="009F1504">
          <w:rPr>
            <w:rStyle w:val="Hyperlink"/>
            <w:lang w:val="en-US"/>
          </w:rPr>
          <w:t>4.6.</w:t>
        </w:r>
        <w:r w:rsidR="008F0E11">
          <w:rPr>
            <w:rFonts w:asciiTheme="minorHAnsi" w:eastAsiaTheme="minorEastAsia" w:hAnsiTheme="minorHAnsi" w:cstheme="minorBidi"/>
            <w:sz w:val="22"/>
            <w:szCs w:val="22"/>
            <w:lang w:val="en-US" w:eastAsia="en-US"/>
          </w:rPr>
          <w:tab/>
        </w:r>
        <w:r w:rsidR="008F0E11" w:rsidRPr="009F1504">
          <w:rPr>
            <w:rStyle w:val="Hyperlink"/>
            <w:lang w:val="en-US"/>
          </w:rPr>
          <w:t>Kết luận</w:t>
        </w:r>
        <w:r w:rsidR="008F0E11">
          <w:rPr>
            <w:webHidden/>
          </w:rPr>
          <w:tab/>
        </w:r>
        <w:r w:rsidR="008F0E11">
          <w:rPr>
            <w:webHidden/>
          </w:rPr>
          <w:fldChar w:fldCharType="begin"/>
        </w:r>
        <w:r w:rsidR="008F0E11">
          <w:rPr>
            <w:webHidden/>
          </w:rPr>
          <w:instrText xml:space="preserve"> PAGEREF _Toc518156668 \h </w:instrText>
        </w:r>
        <w:r w:rsidR="008F0E11">
          <w:rPr>
            <w:webHidden/>
          </w:rPr>
        </w:r>
        <w:r w:rsidR="008F0E11">
          <w:rPr>
            <w:webHidden/>
          </w:rPr>
          <w:fldChar w:fldCharType="separate"/>
        </w:r>
        <w:r w:rsidR="008F0E11">
          <w:rPr>
            <w:webHidden/>
          </w:rPr>
          <w:t>61</w:t>
        </w:r>
        <w:r w:rsidR="008F0E11">
          <w:rPr>
            <w:webHidden/>
          </w:rPr>
          <w:fldChar w:fldCharType="end"/>
        </w:r>
      </w:hyperlink>
    </w:p>
    <w:p w14:paraId="1720B292" w14:textId="4607F85E" w:rsidR="008F0E11" w:rsidRDefault="0005593C">
      <w:pPr>
        <w:pStyle w:val="TOC1"/>
        <w:rPr>
          <w:rFonts w:asciiTheme="minorHAnsi" w:eastAsiaTheme="minorEastAsia" w:hAnsiTheme="minorHAnsi" w:cstheme="minorBidi"/>
          <w:b w:val="0"/>
          <w:sz w:val="22"/>
          <w:szCs w:val="22"/>
          <w:lang w:eastAsia="en-US"/>
        </w:rPr>
      </w:pPr>
      <w:hyperlink w:anchor="_Toc518156669" w:history="1">
        <w:r w:rsidR="008F0E11" w:rsidRPr="009F1504">
          <w:rPr>
            <w:rStyle w:val="Hyperlink"/>
          </w:rPr>
          <w:t>Chương 5 Hệ thống chia sẻ dữ liệu hỗ trợ tangible</w:t>
        </w:r>
        <w:r w:rsidR="008F0E11">
          <w:rPr>
            <w:webHidden/>
          </w:rPr>
          <w:tab/>
        </w:r>
        <w:r w:rsidR="008F0E11">
          <w:rPr>
            <w:webHidden/>
          </w:rPr>
          <w:fldChar w:fldCharType="begin"/>
        </w:r>
        <w:r w:rsidR="008F0E11">
          <w:rPr>
            <w:webHidden/>
          </w:rPr>
          <w:instrText xml:space="preserve"> PAGEREF _Toc518156669 \h </w:instrText>
        </w:r>
        <w:r w:rsidR="008F0E11">
          <w:rPr>
            <w:webHidden/>
          </w:rPr>
        </w:r>
        <w:r w:rsidR="008F0E11">
          <w:rPr>
            <w:webHidden/>
          </w:rPr>
          <w:fldChar w:fldCharType="separate"/>
        </w:r>
        <w:r w:rsidR="008F0E11">
          <w:rPr>
            <w:webHidden/>
          </w:rPr>
          <w:t>62</w:t>
        </w:r>
        <w:r w:rsidR="008F0E11">
          <w:rPr>
            <w:webHidden/>
          </w:rPr>
          <w:fldChar w:fldCharType="end"/>
        </w:r>
      </w:hyperlink>
    </w:p>
    <w:p w14:paraId="5C6F4136" w14:textId="683D626C" w:rsidR="008F0E11" w:rsidRDefault="0005593C">
      <w:pPr>
        <w:pStyle w:val="TOC2"/>
        <w:rPr>
          <w:rFonts w:asciiTheme="minorHAnsi" w:eastAsiaTheme="minorEastAsia" w:hAnsiTheme="minorHAnsi" w:cstheme="minorBidi"/>
          <w:sz w:val="22"/>
          <w:szCs w:val="22"/>
          <w:lang w:val="en-US" w:eastAsia="en-US"/>
        </w:rPr>
      </w:pPr>
      <w:hyperlink w:anchor="_Toc518156670" w:history="1">
        <w:r w:rsidR="008F0E11" w:rsidRPr="009F1504">
          <w:rPr>
            <w:rStyle w:val="Hyperlink"/>
            <w:lang w:val="en-US"/>
          </w:rPr>
          <w:t>5.1.</w:t>
        </w:r>
        <w:r w:rsidR="008F0E11">
          <w:rPr>
            <w:rFonts w:asciiTheme="minorHAnsi" w:eastAsiaTheme="minorEastAsia" w:hAnsiTheme="minorHAnsi" w:cstheme="minorBidi"/>
            <w:sz w:val="22"/>
            <w:szCs w:val="22"/>
            <w:lang w:val="en-US" w:eastAsia="en-US"/>
          </w:rPr>
          <w:tab/>
        </w:r>
        <w:r w:rsidR="008F0E11" w:rsidRPr="009F1504">
          <w:rPr>
            <w:rStyle w:val="Hyperlink"/>
            <w:lang w:val="en-US"/>
          </w:rPr>
          <w:t>Giới thiệu tổng quan</w:t>
        </w:r>
        <w:r w:rsidR="008F0E11">
          <w:rPr>
            <w:webHidden/>
          </w:rPr>
          <w:tab/>
        </w:r>
        <w:r w:rsidR="008F0E11">
          <w:rPr>
            <w:webHidden/>
          </w:rPr>
          <w:fldChar w:fldCharType="begin"/>
        </w:r>
        <w:r w:rsidR="008F0E11">
          <w:rPr>
            <w:webHidden/>
          </w:rPr>
          <w:instrText xml:space="preserve"> PAGEREF _Toc518156670 \h </w:instrText>
        </w:r>
        <w:r w:rsidR="008F0E11">
          <w:rPr>
            <w:webHidden/>
          </w:rPr>
        </w:r>
        <w:r w:rsidR="008F0E11">
          <w:rPr>
            <w:webHidden/>
          </w:rPr>
          <w:fldChar w:fldCharType="separate"/>
        </w:r>
        <w:r w:rsidR="008F0E11">
          <w:rPr>
            <w:webHidden/>
          </w:rPr>
          <w:t>62</w:t>
        </w:r>
        <w:r w:rsidR="008F0E11">
          <w:rPr>
            <w:webHidden/>
          </w:rPr>
          <w:fldChar w:fldCharType="end"/>
        </w:r>
      </w:hyperlink>
    </w:p>
    <w:p w14:paraId="33259AF8" w14:textId="3464CEE7" w:rsidR="008F0E11" w:rsidRDefault="0005593C">
      <w:pPr>
        <w:pStyle w:val="TOC2"/>
        <w:rPr>
          <w:rFonts w:asciiTheme="minorHAnsi" w:eastAsiaTheme="minorEastAsia" w:hAnsiTheme="minorHAnsi" w:cstheme="minorBidi"/>
          <w:sz w:val="22"/>
          <w:szCs w:val="22"/>
          <w:lang w:val="en-US" w:eastAsia="en-US"/>
        </w:rPr>
      </w:pPr>
      <w:hyperlink w:anchor="_Toc518156671" w:history="1">
        <w:r w:rsidR="008F0E11" w:rsidRPr="009F1504">
          <w:rPr>
            <w:rStyle w:val="Hyperlink"/>
            <w:lang w:val="en-US"/>
          </w:rPr>
          <w:t>5.2.</w:t>
        </w:r>
        <w:r w:rsidR="008F0E11">
          <w:rPr>
            <w:rFonts w:asciiTheme="minorHAnsi" w:eastAsiaTheme="minorEastAsia" w:hAnsiTheme="minorHAnsi" w:cstheme="minorBidi"/>
            <w:sz w:val="22"/>
            <w:szCs w:val="22"/>
            <w:lang w:val="en-US" w:eastAsia="en-US"/>
          </w:rPr>
          <w:tab/>
        </w:r>
        <w:r w:rsidR="008F0E11" w:rsidRPr="009F1504">
          <w:rPr>
            <w:rStyle w:val="Hyperlink"/>
            <w:lang w:val="en-US"/>
          </w:rPr>
          <w:t>Cấu hình hệ thống</w:t>
        </w:r>
        <w:r w:rsidR="008F0E11">
          <w:rPr>
            <w:webHidden/>
          </w:rPr>
          <w:tab/>
        </w:r>
        <w:r w:rsidR="008F0E11">
          <w:rPr>
            <w:webHidden/>
          </w:rPr>
          <w:fldChar w:fldCharType="begin"/>
        </w:r>
        <w:r w:rsidR="008F0E11">
          <w:rPr>
            <w:webHidden/>
          </w:rPr>
          <w:instrText xml:space="preserve"> PAGEREF _Toc518156671 \h </w:instrText>
        </w:r>
        <w:r w:rsidR="008F0E11">
          <w:rPr>
            <w:webHidden/>
          </w:rPr>
        </w:r>
        <w:r w:rsidR="008F0E11">
          <w:rPr>
            <w:webHidden/>
          </w:rPr>
          <w:fldChar w:fldCharType="separate"/>
        </w:r>
        <w:r w:rsidR="008F0E11">
          <w:rPr>
            <w:webHidden/>
          </w:rPr>
          <w:t>62</w:t>
        </w:r>
        <w:r w:rsidR="008F0E11">
          <w:rPr>
            <w:webHidden/>
          </w:rPr>
          <w:fldChar w:fldCharType="end"/>
        </w:r>
      </w:hyperlink>
    </w:p>
    <w:p w14:paraId="44B6FA94" w14:textId="5F65E2D0" w:rsidR="008F0E11" w:rsidRDefault="0005593C">
      <w:pPr>
        <w:pStyle w:val="TOC2"/>
        <w:rPr>
          <w:rFonts w:asciiTheme="minorHAnsi" w:eastAsiaTheme="minorEastAsia" w:hAnsiTheme="minorHAnsi" w:cstheme="minorBidi"/>
          <w:sz w:val="22"/>
          <w:szCs w:val="22"/>
          <w:lang w:val="en-US" w:eastAsia="en-US"/>
        </w:rPr>
      </w:pPr>
      <w:hyperlink w:anchor="_Toc518156672" w:history="1">
        <w:r w:rsidR="008F0E11" w:rsidRPr="009F1504">
          <w:rPr>
            <w:rStyle w:val="Hyperlink"/>
            <w:lang w:val="en-US"/>
          </w:rPr>
          <w:t>5.3.</w:t>
        </w:r>
        <w:r w:rsidR="008F0E11">
          <w:rPr>
            <w:rFonts w:asciiTheme="minorHAnsi" w:eastAsiaTheme="minorEastAsia" w:hAnsiTheme="minorHAnsi" w:cstheme="minorBidi"/>
            <w:sz w:val="22"/>
            <w:szCs w:val="22"/>
            <w:lang w:val="en-US" w:eastAsia="en-US"/>
          </w:rPr>
          <w:tab/>
        </w:r>
        <w:r w:rsidR="008F0E11" w:rsidRPr="009F1504">
          <w:rPr>
            <w:rStyle w:val="Hyperlink"/>
            <w:lang w:val="en-US"/>
          </w:rPr>
          <w:t>Kịch bản sử dụng hệ thống</w:t>
        </w:r>
        <w:r w:rsidR="008F0E11">
          <w:rPr>
            <w:webHidden/>
          </w:rPr>
          <w:tab/>
        </w:r>
        <w:r w:rsidR="008F0E11">
          <w:rPr>
            <w:webHidden/>
          </w:rPr>
          <w:fldChar w:fldCharType="begin"/>
        </w:r>
        <w:r w:rsidR="008F0E11">
          <w:rPr>
            <w:webHidden/>
          </w:rPr>
          <w:instrText xml:space="preserve"> PAGEREF _Toc518156672 \h </w:instrText>
        </w:r>
        <w:r w:rsidR="008F0E11">
          <w:rPr>
            <w:webHidden/>
          </w:rPr>
        </w:r>
        <w:r w:rsidR="008F0E11">
          <w:rPr>
            <w:webHidden/>
          </w:rPr>
          <w:fldChar w:fldCharType="separate"/>
        </w:r>
        <w:r w:rsidR="008F0E11">
          <w:rPr>
            <w:webHidden/>
          </w:rPr>
          <w:t>62</w:t>
        </w:r>
        <w:r w:rsidR="008F0E11">
          <w:rPr>
            <w:webHidden/>
          </w:rPr>
          <w:fldChar w:fldCharType="end"/>
        </w:r>
      </w:hyperlink>
    </w:p>
    <w:p w14:paraId="3AB7DB7A" w14:textId="2DBA5B8D" w:rsidR="008F0E11" w:rsidRDefault="0005593C">
      <w:pPr>
        <w:pStyle w:val="TOC2"/>
        <w:rPr>
          <w:rFonts w:asciiTheme="minorHAnsi" w:eastAsiaTheme="minorEastAsia" w:hAnsiTheme="minorHAnsi" w:cstheme="minorBidi"/>
          <w:sz w:val="22"/>
          <w:szCs w:val="22"/>
          <w:lang w:val="en-US" w:eastAsia="en-US"/>
        </w:rPr>
      </w:pPr>
      <w:hyperlink w:anchor="_Toc518156673" w:history="1">
        <w:r w:rsidR="008F0E11" w:rsidRPr="009F1504">
          <w:rPr>
            <w:rStyle w:val="Hyperlink"/>
            <w:lang w:val="en-US"/>
          </w:rPr>
          <w:t>5.4.</w:t>
        </w:r>
        <w:r w:rsidR="008F0E11">
          <w:rPr>
            <w:rFonts w:asciiTheme="minorHAnsi" w:eastAsiaTheme="minorEastAsia" w:hAnsiTheme="minorHAnsi" w:cstheme="minorBidi"/>
            <w:sz w:val="22"/>
            <w:szCs w:val="22"/>
            <w:lang w:val="en-US" w:eastAsia="en-US"/>
          </w:rPr>
          <w:tab/>
        </w:r>
        <w:r w:rsidR="008F0E11" w:rsidRPr="009F1504">
          <w:rPr>
            <w:rStyle w:val="Hyperlink"/>
            <w:lang w:val="en-US"/>
          </w:rPr>
          <w:t>Một số vấn đề gặp phải và kỹ thuật áp dụng</w:t>
        </w:r>
        <w:r w:rsidR="008F0E11">
          <w:rPr>
            <w:webHidden/>
          </w:rPr>
          <w:tab/>
        </w:r>
        <w:r w:rsidR="008F0E11">
          <w:rPr>
            <w:webHidden/>
          </w:rPr>
          <w:fldChar w:fldCharType="begin"/>
        </w:r>
        <w:r w:rsidR="008F0E11">
          <w:rPr>
            <w:webHidden/>
          </w:rPr>
          <w:instrText xml:space="preserve"> PAGEREF _Toc518156673 \h </w:instrText>
        </w:r>
        <w:r w:rsidR="008F0E11">
          <w:rPr>
            <w:webHidden/>
          </w:rPr>
        </w:r>
        <w:r w:rsidR="008F0E11">
          <w:rPr>
            <w:webHidden/>
          </w:rPr>
          <w:fldChar w:fldCharType="separate"/>
        </w:r>
        <w:r w:rsidR="008F0E11">
          <w:rPr>
            <w:webHidden/>
          </w:rPr>
          <w:t>63</w:t>
        </w:r>
        <w:r w:rsidR="008F0E11">
          <w:rPr>
            <w:webHidden/>
          </w:rPr>
          <w:fldChar w:fldCharType="end"/>
        </w:r>
      </w:hyperlink>
    </w:p>
    <w:p w14:paraId="3A6BBDBF" w14:textId="1FB5220A" w:rsidR="008F0E11" w:rsidRDefault="0005593C">
      <w:pPr>
        <w:pStyle w:val="TOC3"/>
        <w:rPr>
          <w:rFonts w:asciiTheme="minorHAnsi" w:eastAsiaTheme="minorEastAsia" w:hAnsiTheme="minorHAnsi" w:cstheme="minorBidi"/>
          <w:noProof/>
          <w:sz w:val="22"/>
          <w:szCs w:val="22"/>
          <w:lang w:val="en-US" w:eastAsia="en-US"/>
        </w:rPr>
      </w:pPr>
      <w:hyperlink w:anchor="_Toc518156674" w:history="1">
        <w:r w:rsidR="008F0E11" w:rsidRPr="009F1504">
          <w:rPr>
            <w:rStyle w:val="Hyperlink"/>
            <w:noProof/>
          </w:rPr>
          <w:t>5.4.1.</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Cách bố trí máy chiếu</w:t>
        </w:r>
        <w:r w:rsidR="008F0E11">
          <w:rPr>
            <w:noProof/>
            <w:webHidden/>
          </w:rPr>
          <w:tab/>
        </w:r>
        <w:r w:rsidR="008F0E11">
          <w:rPr>
            <w:noProof/>
            <w:webHidden/>
          </w:rPr>
          <w:fldChar w:fldCharType="begin"/>
        </w:r>
        <w:r w:rsidR="008F0E11">
          <w:rPr>
            <w:noProof/>
            <w:webHidden/>
          </w:rPr>
          <w:instrText xml:space="preserve"> PAGEREF _Toc518156674 \h </w:instrText>
        </w:r>
        <w:r w:rsidR="008F0E11">
          <w:rPr>
            <w:noProof/>
            <w:webHidden/>
          </w:rPr>
        </w:r>
        <w:r w:rsidR="008F0E11">
          <w:rPr>
            <w:noProof/>
            <w:webHidden/>
          </w:rPr>
          <w:fldChar w:fldCharType="separate"/>
        </w:r>
        <w:r w:rsidR="008F0E11">
          <w:rPr>
            <w:noProof/>
            <w:webHidden/>
          </w:rPr>
          <w:t>63</w:t>
        </w:r>
        <w:r w:rsidR="008F0E11">
          <w:rPr>
            <w:noProof/>
            <w:webHidden/>
          </w:rPr>
          <w:fldChar w:fldCharType="end"/>
        </w:r>
      </w:hyperlink>
    </w:p>
    <w:p w14:paraId="525B2DD7" w14:textId="0F2BC336" w:rsidR="008F0E11" w:rsidRDefault="0005593C">
      <w:pPr>
        <w:pStyle w:val="TOC3"/>
        <w:rPr>
          <w:rFonts w:asciiTheme="minorHAnsi" w:eastAsiaTheme="minorEastAsia" w:hAnsiTheme="minorHAnsi" w:cstheme="minorBidi"/>
          <w:noProof/>
          <w:sz w:val="22"/>
          <w:szCs w:val="22"/>
          <w:lang w:val="en-US" w:eastAsia="en-US"/>
        </w:rPr>
      </w:pPr>
      <w:hyperlink w:anchor="_Toc518156675" w:history="1">
        <w:r w:rsidR="008F0E11" w:rsidRPr="009F1504">
          <w:rPr>
            <w:rStyle w:val="Hyperlink"/>
            <w:noProof/>
          </w:rPr>
          <w:t>5.4.2.</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Xử lý hành động tương tác từ phía người dùng</w:t>
        </w:r>
        <w:r w:rsidR="008F0E11">
          <w:rPr>
            <w:noProof/>
            <w:webHidden/>
          </w:rPr>
          <w:tab/>
        </w:r>
        <w:r w:rsidR="008F0E11">
          <w:rPr>
            <w:noProof/>
            <w:webHidden/>
          </w:rPr>
          <w:fldChar w:fldCharType="begin"/>
        </w:r>
        <w:r w:rsidR="008F0E11">
          <w:rPr>
            <w:noProof/>
            <w:webHidden/>
          </w:rPr>
          <w:instrText xml:space="preserve"> PAGEREF _Toc518156675 \h </w:instrText>
        </w:r>
        <w:r w:rsidR="008F0E11">
          <w:rPr>
            <w:noProof/>
            <w:webHidden/>
          </w:rPr>
        </w:r>
        <w:r w:rsidR="008F0E11">
          <w:rPr>
            <w:noProof/>
            <w:webHidden/>
          </w:rPr>
          <w:fldChar w:fldCharType="separate"/>
        </w:r>
        <w:r w:rsidR="008F0E11">
          <w:rPr>
            <w:noProof/>
            <w:webHidden/>
          </w:rPr>
          <w:t>63</w:t>
        </w:r>
        <w:r w:rsidR="008F0E11">
          <w:rPr>
            <w:noProof/>
            <w:webHidden/>
          </w:rPr>
          <w:fldChar w:fldCharType="end"/>
        </w:r>
      </w:hyperlink>
    </w:p>
    <w:p w14:paraId="0EFA68B3" w14:textId="71F9CE3C" w:rsidR="008F0E11" w:rsidRDefault="0005593C">
      <w:pPr>
        <w:pStyle w:val="TOC3"/>
        <w:rPr>
          <w:rFonts w:asciiTheme="minorHAnsi" w:eastAsiaTheme="minorEastAsia" w:hAnsiTheme="minorHAnsi" w:cstheme="minorBidi"/>
          <w:noProof/>
          <w:sz w:val="22"/>
          <w:szCs w:val="22"/>
          <w:lang w:val="en-US" w:eastAsia="en-US"/>
        </w:rPr>
      </w:pPr>
      <w:hyperlink w:anchor="_Toc518156676" w:history="1">
        <w:r w:rsidR="008F0E11" w:rsidRPr="009F1504">
          <w:rPr>
            <w:rStyle w:val="Hyperlink"/>
            <w:noProof/>
          </w:rPr>
          <w:t>5.4.3.</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Giao tiếp giữa các thiết bị tương tác</w:t>
        </w:r>
        <w:r w:rsidR="008F0E11">
          <w:rPr>
            <w:noProof/>
            <w:webHidden/>
          </w:rPr>
          <w:tab/>
        </w:r>
        <w:r w:rsidR="008F0E11">
          <w:rPr>
            <w:noProof/>
            <w:webHidden/>
          </w:rPr>
          <w:fldChar w:fldCharType="begin"/>
        </w:r>
        <w:r w:rsidR="008F0E11">
          <w:rPr>
            <w:noProof/>
            <w:webHidden/>
          </w:rPr>
          <w:instrText xml:space="preserve"> PAGEREF _Toc518156676 \h </w:instrText>
        </w:r>
        <w:r w:rsidR="008F0E11">
          <w:rPr>
            <w:noProof/>
            <w:webHidden/>
          </w:rPr>
        </w:r>
        <w:r w:rsidR="008F0E11">
          <w:rPr>
            <w:noProof/>
            <w:webHidden/>
          </w:rPr>
          <w:fldChar w:fldCharType="separate"/>
        </w:r>
        <w:r w:rsidR="008F0E11">
          <w:rPr>
            <w:noProof/>
            <w:webHidden/>
          </w:rPr>
          <w:t>64</w:t>
        </w:r>
        <w:r w:rsidR="008F0E11">
          <w:rPr>
            <w:noProof/>
            <w:webHidden/>
          </w:rPr>
          <w:fldChar w:fldCharType="end"/>
        </w:r>
      </w:hyperlink>
    </w:p>
    <w:p w14:paraId="378F5B77" w14:textId="430F6562" w:rsidR="008F0E11" w:rsidRDefault="0005593C">
      <w:pPr>
        <w:pStyle w:val="TOC2"/>
        <w:rPr>
          <w:rFonts w:asciiTheme="minorHAnsi" w:eastAsiaTheme="minorEastAsia" w:hAnsiTheme="minorHAnsi" w:cstheme="minorBidi"/>
          <w:sz w:val="22"/>
          <w:szCs w:val="22"/>
          <w:lang w:val="en-US" w:eastAsia="en-US"/>
        </w:rPr>
      </w:pPr>
      <w:hyperlink w:anchor="_Toc518156677" w:history="1">
        <w:r w:rsidR="008F0E11" w:rsidRPr="009F1504">
          <w:rPr>
            <w:rStyle w:val="Hyperlink"/>
            <w:lang w:val="en-US"/>
          </w:rPr>
          <w:t>5.5.</w:t>
        </w:r>
        <w:r w:rsidR="008F0E11">
          <w:rPr>
            <w:rFonts w:asciiTheme="minorHAnsi" w:eastAsiaTheme="minorEastAsia" w:hAnsiTheme="minorHAnsi" w:cstheme="minorBidi"/>
            <w:sz w:val="22"/>
            <w:szCs w:val="22"/>
            <w:lang w:val="en-US" w:eastAsia="en-US"/>
          </w:rPr>
          <w:tab/>
        </w:r>
        <w:r w:rsidR="008F0E11" w:rsidRPr="009F1504">
          <w:rPr>
            <w:rStyle w:val="Hyperlink"/>
            <w:lang w:val="en-US"/>
          </w:rPr>
          <w:t>Các chức năng của hệ thống</w:t>
        </w:r>
        <w:r w:rsidR="008F0E11">
          <w:rPr>
            <w:webHidden/>
          </w:rPr>
          <w:tab/>
        </w:r>
        <w:r w:rsidR="008F0E11">
          <w:rPr>
            <w:webHidden/>
          </w:rPr>
          <w:fldChar w:fldCharType="begin"/>
        </w:r>
        <w:r w:rsidR="008F0E11">
          <w:rPr>
            <w:webHidden/>
          </w:rPr>
          <w:instrText xml:space="preserve"> PAGEREF _Toc518156677 \h </w:instrText>
        </w:r>
        <w:r w:rsidR="008F0E11">
          <w:rPr>
            <w:webHidden/>
          </w:rPr>
        </w:r>
        <w:r w:rsidR="008F0E11">
          <w:rPr>
            <w:webHidden/>
          </w:rPr>
          <w:fldChar w:fldCharType="separate"/>
        </w:r>
        <w:r w:rsidR="008F0E11">
          <w:rPr>
            <w:webHidden/>
          </w:rPr>
          <w:t>65</w:t>
        </w:r>
        <w:r w:rsidR="008F0E11">
          <w:rPr>
            <w:webHidden/>
          </w:rPr>
          <w:fldChar w:fldCharType="end"/>
        </w:r>
      </w:hyperlink>
    </w:p>
    <w:p w14:paraId="11B4C62A" w14:textId="7257D870" w:rsidR="008F0E11" w:rsidRDefault="0005593C">
      <w:pPr>
        <w:pStyle w:val="TOC3"/>
        <w:rPr>
          <w:rFonts w:asciiTheme="minorHAnsi" w:eastAsiaTheme="minorEastAsia" w:hAnsiTheme="minorHAnsi" w:cstheme="minorBidi"/>
          <w:noProof/>
          <w:sz w:val="22"/>
          <w:szCs w:val="22"/>
          <w:lang w:val="en-US" w:eastAsia="en-US"/>
        </w:rPr>
      </w:pPr>
      <w:hyperlink w:anchor="_Toc518156678" w:history="1">
        <w:r w:rsidR="008F0E11" w:rsidRPr="009F1504">
          <w:rPr>
            <w:rStyle w:val="Hyperlink"/>
            <w:noProof/>
          </w:rPr>
          <w:t>5.5.1.</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Các cách thức tương tác</w:t>
        </w:r>
        <w:r w:rsidR="008F0E11">
          <w:rPr>
            <w:noProof/>
            <w:webHidden/>
          </w:rPr>
          <w:tab/>
        </w:r>
        <w:r w:rsidR="008F0E11">
          <w:rPr>
            <w:noProof/>
            <w:webHidden/>
          </w:rPr>
          <w:fldChar w:fldCharType="begin"/>
        </w:r>
        <w:r w:rsidR="008F0E11">
          <w:rPr>
            <w:noProof/>
            <w:webHidden/>
          </w:rPr>
          <w:instrText xml:space="preserve"> PAGEREF _Toc518156678 \h </w:instrText>
        </w:r>
        <w:r w:rsidR="008F0E11">
          <w:rPr>
            <w:noProof/>
            <w:webHidden/>
          </w:rPr>
        </w:r>
        <w:r w:rsidR="008F0E11">
          <w:rPr>
            <w:noProof/>
            <w:webHidden/>
          </w:rPr>
          <w:fldChar w:fldCharType="separate"/>
        </w:r>
        <w:r w:rsidR="008F0E11">
          <w:rPr>
            <w:noProof/>
            <w:webHidden/>
          </w:rPr>
          <w:t>65</w:t>
        </w:r>
        <w:r w:rsidR="008F0E11">
          <w:rPr>
            <w:noProof/>
            <w:webHidden/>
          </w:rPr>
          <w:fldChar w:fldCharType="end"/>
        </w:r>
      </w:hyperlink>
    </w:p>
    <w:p w14:paraId="5F22FC3E" w14:textId="49A0806E" w:rsidR="008F0E11" w:rsidRDefault="0005593C">
      <w:pPr>
        <w:pStyle w:val="TOC3"/>
        <w:rPr>
          <w:rFonts w:asciiTheme="minorHAnsi" w:eastAsiaTheme="minorEastAsia" w:hAnsiTheme="minorHAnsi" w:cstheme="minorBidi"/>
          <w:noProof/>
          <w:sz w:val="22"/>
          <w:szCs w:val="22"/>
          <w:lang w:val="en-US" w:eastAsia="en-US"/>
        </w:rPr>
      </w:pPr>
      <w:hyperlink w:anchor="_Toc518156679" w:history="1">
        <w:r w:rsidR="008F0E11" w:rsidRPr="009F1504">
          <w:rPr>
            <w:rStyle w:val="Hyperlink"/>
            <w:noProof/>
          </w:rPr>
          <w:t>5.5.2.</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Màn hình giao diện chính</w:t>
        </w:r>
        <w:r w:rsidR="008F0E11">
          <w:rPr>
            <w:noProof/>
            <w:webHidden/>
          </w:rPr>
          <w:tab/>
        </w:r>
        <w:r w:rsidR="008F0E11">
          <w:rPr>
            <w:noProof/>
            <w:webHidden/>
          </w:rPr>
          <w:fldChar w:fldCharType="begin"/>
        </w:r>
        <w:r w:rsidR="008F0E11">
          <w:rPr>
            <w:noProof/>
            <w:webHidden/>
          </w:rPr>
          <w:instrText xml:space="preserve"> PAGEREF _Toc518156679 \h </w:instrText>
        </w:r>
        <w:r w:rsidR="008F0E11">
          <w:rPr>
            <w:noProof/>
            <w:webHidden/>
          </w:rPr>
        </w:r>
        <w:r w:rsidR="008F0E11">
          <w:rPr>
            <w:noProof/>
            <w:webHidden/>
          </w:rPr>
          <w:fldChar w:fldCharType="separate"/>
        </w:r>
        <w:r w:rsidR="008F0E11">
          <w:rPr>
            <w:noProof/>
            <w:webHidden/>
          </w:rPr>
          <w:t>66</w:t>
        </w:r>
        <w:r w:rsidR="008F0E11">
          <w:rPr>
            <w:noProof/>
            <w:webHidden/>
          </w:rPr>
          <w:fldChar w:fldCharType="end"/>
        </w:r>
      </w:hyperlink>
    </w:p>
    <w:p w14:paraId="5C33BF32" w14:textId="5460BFFF" w:rsidR="008F0E11" w:rsidRDefault="0005593C">
      <w:pPr>
        <w:pStyle w:val="TOC2"/>
        <w:rPr>
          <w:rFonts w:asciiTheme="minorHAnsi" w:eastAsiaTheme="minorEastAsia" w:hAnsiTheme="minorHAnsi" w:cstheme="minorBidi"/>
          <w:sz w:val="22"/>
          <w:szCs w:val="22"/>
          <w:lang w:val="en-US" w:eastAsia="en-US"/>
        </w:rPr>
      </w:pPr>
      <w:hyperlink w:anchor="_Toc518156680" w:history="1">
        <w:r w:rsidR="008F0E11" w:rsidRPr="009F1504">
          <w:rPr>
            <w:rStyle w:val="Hyperlink"/>
            <w:lang w:val="en-US"/>
          </w:rPr>
          <w:t>5.6.</w:t>
        </w:r>
        <w:r w:rsidR="008F0E11">
          <w:rPr>
            <w:rFonts w:asciiTheme="minorHAnsi" w:eastAsiaTheme="minorEastAsia" w:hAnsiTheme="minorHAnsi" w:cstheme="minorBidi"/>
            <w:sz w:val="22"/>
            <w:szCs w:val="22"/>
            <w:lang w:val="en-US" w:eastAsia="en-US"/>
          </w:rPr>
          <w:tab/>
        </w:r>
        <w:r w:rsidR="008F0E11" w:rsidRPr="009F1504">
          <w:rPr>
            <w:rStyle w:val="Hyperlink"/>
            <w:lang w:val="en-US"/>
          </w:rPr>
          <w:t>Kết luận</w:t>
        </w:r>
        <w:r w:rsidR="008F0E11">
          <w:rPr>
            <w:webHidden/>
          </w:rPr>
          <w:tab/>
        </w:r>
        <w:r w:rsidR="008F0E11">
          <w:rPr>
            <w:webHidden/>
          </w:rPr>
          <w:fldChar w:fldCharType="begin"/>
        </w:r>
        <w:r w:rsidR="008F0E11">
          <w:rPr>
            <w:webHidden/>
          </w:rPr>
          <w:instrText xml:space="preserve"> PAGEREF _Toc518156680 \h </w:instrText>
        </w:r>
        <w:r w:rsidR="008F0E11">
          <w:rPr>
            <w:webHidden/>
          </w:rPr>
        </w:r>
        <w:r w:rsidR="008F0E11">
          <w:rPr>
            <w:webHidden/>
          </w:rPr>
          <w:fldChar w:fldCharType="separate"/>
        </w:r>
        <w:r w:rsidR="008F0E11">
          <w:rPr>
            <w:webHidden/>
          </w:rPr>
          <w:t>68</w:t>
        </w:r>
        <w:r w:rsidR="008F0E11">
          <w:rPr>
            <w:webHidden/>
          </w:rPr>
          <w:fldChar w:fldCharType="end"/>
        </w:r>
      </w:hyperlink>
    </w:p>
    <w:p w14:paraId="483AD7DA" w14:textId="4AF3C07A" w:rsidR="008F0E11" w:rsidRDefault="0005593C">
      <w:pPr>
        <w:pStyle w:val="TOC1"/>
        <w:rPr>
          <w:rFonts w:asciiTheme="minorHAnsi" w:eastAsiaTheme="minorEastAsia" w:hAnsiTheme="minorHAnsi" w:cstheme="minorBidi"/>
          <w:b w:val="0"/>
          <w:sz w:val="22"/>
          <w:szCs w:val="22"/>
          <w:lang w:eastAsia="en-US"/>
        </w:rPr>
      </w:pPr>
      <w:hyperlink w:anchor="_Toc518156681" w:history="1">
        <w:r w:rsidR="008F0E11" w:rsidRPr="009F1504">
          <w:rPr>
            <w:rStyle w:val="Hyperlink"/>
          </w:rPr>
          <w:t>Chương 6 Kết luận</w:t>
        </w:r>
        <w:r w:rsidR="008F0E11">
          <w:rPr>
            <w:webHidden/>
          </w:rPr>
          <w:tab/>
        </w:r>
        <w:r w:rsidR="008F0E11">
          <w:rPr>
            <w:webHidden/>
          </w:rPr>
          <w:fldChar w:fldCharType="begin"/>
        </w:r>
        <w:r w:rsidR="008F0E11">
          <w:rPr>
            <w:webHidden/>
          </w:rPr>
          <w:instrText xml:space="preserve"> PAGEREF _Toc518156681 \h </w:instrText>
        </w:r>
        <w:r w:rsidR="008F0E11">
          <w:rPr>
            <w:webHidden/>
          </w:rPr>
        </w:r>
        <w:r w:rsidR="008F0E11">
          <w:rPr>
            <w:webHidden/>
          </w:rPr>
          <w:fldChar w:fldCharType="separate"/>
        </w:r>
        <w:r w:rsidR="008F0E11">
          <w:rPr>
            <w:webHidden/>
          </w:rPr>
          <w:t>70</w:t>
        </w:r>
        <w:r w:rsidR="008F0E11">
          <w:rPr>
            <w:webHidden/>
          </w:rPr>
          <w:fldChar w:fldCharType="end"/>
        </w:r>
      </w:hyperlink>
    </w:p>
    <w:p w14:paraId="1477953F" w14:textId="2C72DFD7" w:rsidR="008F0E11" w:rsidRDefault="0005593C">
      <w:pPr>
        <w:pStyle w:val="TOC2"/>
        <w:rPr>
          <w:rFonts w:asciiTheme="minorHAnsi" w:eastAsiaTheme="minorEastAsia" w:hAnsiTheme="minorHAnsi" w:cstheme="minorBidi"/>
          <w:sz w:val="22"/>
          <w:szCs w:val="22"/>
          <w:lang w:val="en-US" w:eastAsia="en-US"/>
        </w:rPr>
      </w:pPr>
      <w:hyperlink w:anchor="_Toc518156682" w:history="1">
        <w:r w:rsidR="008F0E11" w:rsidRPr="009F1504">
          <w:rPr>
            <w:rStyle w:val="Hyperlink"/>
            <w:lang w:val="en-US"/>
          </w:rPr>
          <w:t>6.1.</w:t>
        </w:r>
        <w:r w:rsidR="008F0E11">
          <w:rPr>
            <w:rFonts w:asciiTheme="minorHAnsi" w:eastAsiaTheme="minorEastAsia" w:hAnsiTheme="minorHAnsi" w:cstheme="minorBidi"/>
            <w:sz w:val="22"/>
            <w:szCs w:val="22"/>
            <w:lang w:val="en-US" w:eastAsia="en-US"/>
          </w:rPr>
          <w:tab/>
        </w:r>
        <w:r w:rsidR="008F0E11" w:rsidRPr="009F1504">
          <w:rPr>
            <w:rStyle w:val="Hyperlink"/>
            <w:lang w:val="en-US"/>
          </w:rPr>
          <w:t>Các kết quả đạt được</w:t>
        </w:r>
        <w:r w:rsidR="008F0E11">
          <w:rPr>
            <w:webHidden/>
          </w:rPr>
          <w:tab/>
        </w:r>
        <w:r w:rsidR="008F0E11">
          <w:rPr>
            <w:webHidden/>
          </w:rPr>
          <w:fldChar w:fldCharType="begin"/>
        </w:r>
        <w:r w:rsidR="008F0E11">
          <w:rPr>
            <w:webHidden/>
          </w:rPr>
          <w:instrText xml:space="preserve"> PAGEREF _Toc518156682 \h </w:instrText>
        </w:r>
        <w:r w:rsidR="008F0E11">
          <w:rPr>
            <w:webHidden/>
          </w:rPr>
        </w:r>
        <w:r w:rsidR="008F0E11">
          <w:rPr>
            <w:webHidden/>
          </w:rPr>
          <w:fldChar w:fldCharType="separate"/>
        </w:r>
        <w:r w:rsidR="008F0E11">
          <w:rPr>
            <w:webHidden/>
          </w:rPr>
          <w:t>70</w:t>
        </w:r>
        <w:r w:rsidR="008F0E11">
          <w:rPr>
            <w:webHidden/>
          </w:rPr>
          <w:fldChar w:fldCharType="end"/>
        </w:r>
      </w:hyperlink>
    </w:p>
    <w:p w14:paraId="4AA55D90" w14:textId="46FA3238" w:rsidR="008F0E11" w:rsidRDefault="0005593C">
      <w:pPr>
        <w:pStyle w:val="TOC2"/>
        <w:rPr>
          <w:rFonts w:asciiTheme="minorHAnsi" w:eastAsiaTheme="minorEastAsia" w:hAnsiTheme="minorHAnsi" w:cstheme="minorBidi"/>
          <w:sz w:val="22"/>
          <w:szCs w:val="22"/>
          <w:lang w:val="en-US" w:eastAsia="en-US"/>
        </w:rPr>
      </w:pPr>
      <w:hyperlink w:anchor="_Toc518156683" w:history="1">
        <w:r w:rsidR="008F0E11" w:rsidRPr="009F1504">
          <w:rPr>
            <w:rStyle w:val="Hyperlink"/>
            <w:lang w:val="en-US"/>
          </w:rPr>
          <w:t>6.2.</w:t>
        </w:r>
        <w:r w:rsidR="008F0E11">
          <w:rPr>
            <w:rFonts w:asciiTheme="minorHAnsi" w:eastAsiaTheme="minorEastAsia" w:hAnsiTheme="minorHAnsi" w:cstheme="minorBidi"/>
            <w:sz w:val="22"/>
            <w:szCs w:val="22"/>
            <w:lang w:val="en-US" w:eastAsia="en-US"/>
          </w:rPr>
          <w:tab/>
        </w:r>
        <w:r w:rsidR="008F0E11" w:rsidRPr="009F1504">
          <w:rPr>
            <w:rStyle w:val="Hyperlink"/>
            <w:lang w:val="en-US"/>
          </w:rPr>
          <w:t>Hướng phát triển của đề tài</w:t>
        </w:r>
        <w:r w:rsidR="008F0E11">
          <w:rPr>
            <w:webHidden/>
          </w:rPr>
          <w:tab/>
        </w:r>
        <w:r w:rsidR="008F0E11">
          <w:rPr>
            <w:webHidden/>
          </w:rPr>
          <w:fldChar w:fldCharType="begin"/>
        </w:r>
        <w:r w:rsidR="008F0E11">
          <w:rPr>
            <w:webHidden/>
          </w:rPr>
          <w:instrText xml:space="preserve"> PAGEREF _Toc518156683 \h </w:instrText>
        </w:r>
        <w:r w:rsidR="008F0E11">
          <w:rPr>
            <w:webHidden/>
          </w:rPr>
        </w:r>
        <w:r w:rsidR="008F0E11">
          <w:rPr>
            <w:webHidden/>
          </w:rPr>
          <w:fldChar w:fldCharType="separate"/>
        </w:r>
        <w:r w:rsidR="008F0E11">
          <w:rPr>
            <w:webHidden/>
          </w:rPr>
          <w:t>71</w:t>
        </w:r>
        <w:r w:rsidR="008F0E11">
          <w:rPr>
            <w:webHidden/>
          </w:rPr>
          <w:fldChar w:fldCharType="end"/>
        </w:r>
      </w:hyperlink>
    </w:p>
    <w:p w14:paraId="450348AF" w14:textId="771AD0E7" w:rsidR="008F0E11" w:rsidRDefault="0005593C">
      <w:pPr>
        <w:pStyle w:val="TOC1"/>
        <w:rPr>
          <w:rFonts w:asciiTheme="minorHAnsi" w:eastAsiaTheme="minorEastAsia" w:hAnsiTheme="minorHAnsi" w:cstheme="minorBidi"/>
          <w:b w:val="0"/>
          <w:sz w:val="22"/>
          <w:szCs w:val="22"/>
          <w:lang w:eastAsia="en-US"/>
        </w:rPr>
      </w:pPr>
      <w:hyperlink w:anchor="_Toc518156684" w:history="1">
        <w:r w:rsidR="008F0E11" w:rsidRPr="009F1504">
          <w:rPr>
            <w:rStyle w:val="Hyperlink"/>
          </w:rPr>
          <w:t>TÀI LIỆU THAM KHẢO</w:t>
        </w:r>
        <w:r w:rsidR="008F0E11">
          <w:rPr>
            <w:webHidden/>
          </w:rPr>
          <w:tab/>
        </w:r>
        <w:r w:rsidR="008F0E11">
          <w:rPr>
            <w:webHidden/>
          </w:rPr>
          <w:fldChar w:fldCharType="begin"/>
        </w:r>
        <w:r w:rsidR="008F0E11">
          <w:rPr>
            <w:webHidden/>
          </w:rPr>
          <w:instrText xml:space="preserve"> PAGEREF _Toc518156684 \h </w:instrText>
        </w:r>
        <w:r w:rsidR="008F0E11">
          <w:rPr>
            <w:webHidden/>
          </w:rPr>
        </w:r>
        <w:r w:rsidR="008F0E11">
          <w:rPr>
            <w:webHidden/>
          </w:rPr>
          <w:fldChar w:fldCharType="separate"/>
        </w:r>
        <w:r w:rsidR="008F0E11">
          <w:rPr>
            <w:webHidden/>
          </w:rPr>
          <w:t>73</w:t>
        </w:r>
        <w:r w:rsidR="008F0E11">
          <w:rPr>
            <w:webHidden/>
          </w:rPr>
          <w:fldChar w:fldCharType="end"/>
        </w:r>
      </w:hyperlink>
    </w:p>
    <w:p w14:paraId="3BF05389" w14:textId="2F6A8CBA"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8156620"/>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7200E079" w14:textId="1A617EAD" w:rsidR="00071EE0"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8155970" w:history="1">
        <w:r w:rsidR="00071EE0" w:rsidRPr="00C41E16">
          <w:rPr>
            <w:rStyle w:val="Hyperlink"/>
            <w:noProof/>
          </w:rPr>
          <w:t>Hình 1.1 Du khách khám phá các khái niệm về các dòng chảy của nước ở Hội trường khoa học Lawrence</w:t>
        </w:r>
        <w:r w:rsidR="00071EE0" w:rsidRPr="00C41E16">
          <w:rPr>
            <w:rStyle w:val="Hyperlink"/>
            <w:noProof/>
            <w:lang w:val="en-US"/>
          </w:rPr>
          <w:t>[10]</w:t>
        </w:r>
        <w:r w:rsidR="00071EE0">
          <w:rPr>
            <w:noProof/>
            <w:webHidden/>
          </w:rPr>
          <w:tab/>
        </w:r>
        <w:r w:rsidR="00071EE0">
          <w:rPr>
            <w:noProof/>
            <w:webHidden/>
          </w:rPr>
          <w:fldChar w:fldCharType="begin"/>
        </w:r>
        <w:r w:rsidR="00071EE0">
          <w:rPr>
            <w:noProof/>
            <w:webHidden/>
          </w:rPr>
          <w:instrText xml:space="preserve"> PAGEREF _Toc518155970 \h </w:instrText>
        </w:r>
        <w:r w:rsidR="00071EE0">
          <w:rPr>
            <w:noProof/>
            <w:webHidden/>
          </w:rPr>
        </w:r>
        <w:r w:rsidR="00071EE0">
          <w:rPr>
            <w:noProof/>
            <w:webHidden/>
          </w:rPr>
          <w:fldChar w:fldCharType="separate"/>
        </w:r>
        <w:r w:rsidR="00071EE0">
          <w:rPr>
            <w:noProof/>
            <w:webHidden/>
          </w:rPr>
          <w:t>3</w:t>
        </w:r>
        <w:r w:rsidR="00071EE0">
          <w:rPr>
            <w:noProof/>
            <w:webHidden/>
          </w:rPr>
          <w:fldChar w:fldCharType="end"/>
        </w:r>
      </w:hyperlink>
    </w:p>
    <w:p w14:paraId="26B08169" w14:textId="2B12E574"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71" w:history="1">
        <w:r w:rsidR="00071EE0" w:rsidRPr="00C41E16">
          <w:rPr>
            <w:rStyle w:val="Hyperlink"/>
            <w:noProof/>
          </w:rPr>
          <w:t>Hình 1.2 Mô hình hố cát kết xuất màu theo độ cao</w:t>
        </w:r>
        <w:r w:rsidR="00071EE0">
          <w:rPr>
            <w:noProof/>
            <w:webHidden/>
          </w:rPr>
          <w:tab/>
        </w:r>
        <w:r w:rsidR="00071EE0">
          <w:rPr>
            <w:noProof/>
            <w:webHidden/>
          </w:rPr>
          <w:fldChar w:fldCharType="begin"/>
        </w:r>
        <w:r w:rsidR="00071EE0">
          <w:rPr>
            <w:noProof/>
            <w:webHidden/>
          </w:rPr>
          <w:instrText xml:space="preserve"> PAGEREF _Toc518155971 \h </w:instrText>
        </w:r>
        <w:r w:rsidR="00071EE0">
          <w:rPr>
            <w:noProof/>
            <w:webHidden/>
          </w:rPr>
        </w:r>
        <w:r w:rsidR="00071EE0">
          <w:rPr>
            <w:noProof/>
            <w:webHidden/>
          </w:rPr>
          <w:fldChar w:fldCharType="separate"/>
        </w:r>
        <w:r w:rsidR="00071EE0">
          <w:rPr>
            <w:noProof/>
            <w:webHidden/>
          </w:rPr>
          <w:t>4</w:t>
        </w:r>
        <w:r w:rsidR="00071EE0">
          <w:rPr>
            <w:noProof/>
            <w:webHidden/>
          </w:rPr>
          <w:fldChar w:fldCharType="end"/>
        </w:r>
      </w:hyperlink>
    </w:p>
    <w:p w14:paraId="5C6171EF" w14:textId="62601FF9"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72" w:history="1">
        <w:r w:rsidR="00071EE0" w:rsidRPr="00C41E16">
          <w:rPr>
            <w:rStyle w:val="Hyperlink"/>
            <w:noProof/>
          </w:rPr>
          <w:t>Hình 1.3 Đối tượng chiếu màu trắng (trái), Đối tượng được chiếu hoa văn phụ thuộc vào vị trí và góc nhìn của người xem (giữa và phải) [11]</w:t>
        </w:r>
        <w:r w:rsidR="00071EE0">
          <w:rPr>
            <w:noProof/>
            <w:webHidden/>
          </w:rPr>
          <w:tab/>
        </w:r>
        <w:r w:rsidR="00071EE0">
          <w:rPr>
            <w:noProof/>
            <w:webHidden/>
          </w:rPr>
          <w:fldChar w:fldCharType="begin"/>
        </w:r>
        <w:r w:rsidR="00071EE0">
          <w:rPr>
            <w:noProof/>
            <w:webHidden/>
          </w:rPr>
          <w:instrText xml:space="preserve"> PAGEREF _Toc518155972 \h </w:instrText>
        </w:r>
        <w:r w:rsidR="00071EE0">
          <w:rPr>
            <w:noProof/>
            <w:webHidden/>
          </w:rPr>
        </w:r>
        <w:r w:rsidR="00071EE0">
          <w:rPr>
            <w:noProof/>
            <w:webHidden/>
          </w:rPr>
          <w:fldChar w:fldCharType="separate"/>
        </w:r>
        <w:r w:rsidR="00071EE0">
          <w:rPr>
            <w:noProof/>
            <w:webHidden/>
          </w:rPr>
          <w:t>5</w:t>
        </w:r>
        <w:r w:rsidR="00071EE0">
          <w:rPr>
            <w:noProof/>
            <w:webHidden/>
          </w:rPr>
          <w:fldChar w:fldCharType="end"/>
        </w:r>
      </w:hyperlink>
    </w:p>
    <w:p w14:paraId="215CC108" w14:textId="5F3232C0"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73" w:history="1">
        <w:r w:rsidR="00071EE0" w:rsidRPr="00C41E16">
          <w:rPr>
            <w:rStyle w:val="Hyperlink"/>
            <w:noProof/>
          </w:rPr>
          <w:t>Hình 1.4 Chiếu phối cảnh lên đĩa thức ăn</w:t>
        </w:r>
        <w:r w:rsidR="00071EE0">
          <w:rPr>
            <w:noProof/>
            <w:webHidden/>
          </w:rPr>
          <w:tab/>
        </w:r>
        <w:r w:rsidR="00071EE0">
          <w:rPr>
            <w:noProof/>
            <w:webHidden/>
          </w:rPr>
          <w:fldChar w:fldCharType="begin"/>
        </w:r>
        <w:r w:rsidR="00071EE0">
          <w:rPr>
            <w:noProof/>
            <w:webHidden/>
          </w:rPr>
          <w:instrText xml:space="preserve"> PAGEREF _Toc518155973 \h </w:instrText>
        </w:r>
        <w:r w:rsidR="00071EE0">
          <w:rPr>
            <w:noProof/>
            <w:webHidden/>
          </w:rPr>
        </w:r>
        <w:r w:rsidR="00071EE0">
          <w:rPr>
            <w:noProof/>
            <w:webHidden/>
          </w:rPr>
          <w:fldChar w:fldCharType="separate"/>
        </w:r>
        <w:r w:rsidR="00071EE0">
          <w:rPr>
            <w:noProof/>
            <w:webHidden/>
          </w:rPr>
          <w:t>5</w:t>
        </w:r>
        <w:r w:rsidR="00071EE0">
          <w:rPr>
            <w:noProof/>
            <w:webHidden/>
          </w:rPr>
          <w:fldChar w:fldCharType="end"/>
        </w:r>
      </w:hyperlink>
    </w:p>
    <w:p w14:paraId="7E661643" w14:textId="7A0A7C54"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74" w:history="1">
        <w:r w:rsidR="00071EE0" w:rsidRPr="00C41E16">
          <w:rPr>
            <w:rStyle w:val="Hyperlink"/>
            <w:noProof/>
          </w:rPr>
          <w:t>Hình 1.5 Hành động Flip</w:t>
        </w:r>
        <w:r w:rsidR="00071EE0">
          <w:rPr>
            <w:noProof/>
            <w:webHidden/>
          </w:rPr>
          <w:tab/>
        </w:r>
        <w:r w:rsidR="00071EE0">
          <w:rPr>
            <w:noProof/>
            <w:webHidden/>
          </w:rPr>
          <w:fldChar w:fldCharType="begin"/>
        </w:r>
        <w:r w:rsidR="00071EE0">
          <w:rPr>
            <w:noProof/>
            <w:webHidden/>
          </w:rPr>
          <w:instrText xml:space="preserve"> PAGEREF _Toc518155974 \h </w:instrText>
        </w:r>
        <w:r w:rsidR="00071EE0">
          <w:rPr>
            <w:noProof/>
            <w:webHidden/>
          </w:rPr>
        </w:r>
        <w:r w:rsidR="00071EE0">
          <w:rPr>
            <w:noProof/>
            <w:webHidden/>
          </w:rPr>
          <w:fldChar w:fldCharType="separate"/>
        </w:r>
        <w:r w:rsidR="00071EE0">
          <w:rPr>
            <w:noProof/>
            <w:webHidden/>
          </w:rPr>
          <w:t>7</w:t>
        </w:r>
        <w:r w:rsidR="00071EE0">
          <w:rPr>
            <w:noProof/>
            <w:webHidden/>
          </w:rPr>
          <w:fldChar w:fldCharType="end"/>
        </w:r>
      </w:hyperlink>
    </w:p>
    <w:p w14:paraId="2D70F7AF" w14:textId="16C839C8"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75" w:history="1">
        <w:r w:rsidR="00071EE0" w:rsidRPr="00C41E16">
          <w:rPr>
            <w:rStyle w:val="Hyperlink"/>
            <w:noProof/>
          </w:rPr>
          <w:t>Hình 1.6 Hành động Shake</w:t>
        </w:r>
        <w:r w:rsidR="00071EE0">
          <w:rPr>
            <w:noProof/>
            <w:webHidden/>
          </w:rPr>
          <w:tab/>
        </w:r>
        <w:r w:rsidR="00071EE0">
          <w:rPr>
            <w:noProof/>
            <w:webHidden/>
          </w:rPr>
          <w:fldChar w:fldCharType="begin"/>
        </w:r>
        <w:r w:rsidR="00071EE0">
          <w:rPr>
            <w:noProof/>
            <w:webHidden/>
          </w:rPr>
          <w:instrText xml:space="preserve"> PAGEREF _Toc518155975 \h </w:instrText>
        </w:r>
        <w:r w:rsidR="00071EE0">
          <w:rPr>
            <w:noProof/>
            <w:webHidden/>
          </w:rPr>
        </w:r>
        <w:r w:rsidR="00071EE0">
          <w:rPr>
            <w:noProof/>
            <w:webHidden/>
          </w:rPr>
          <w:fldChar w:fldCharType="separate"/>
        </w:r>
        <w:r w:rsidR="00071EE0">
          <w:rPr>
            <w:noProof/>
            <w:webHidden/>
          </w:rPr>
          <w:t>7</w:t>
        </w:r>
        <w:r w:rsidR="00071EE0">
          <w:rPr>
            <w:noProof/>
            <w:webHidden/>
          </w:rPr>
          <w:fldChar w:fldCharType="end"/>
        </w:r>
      </w:hyperlink>
    </w:p>
    <w:p w14:paraId="61DACB6A" w14:textId="2E895E64"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76" w:history="1">
        <w:r w:rsidR="00071EE0" w:rsidRPr="00C41E16">
          <w:rPr>
            <w:rStyle w:val="Hyperlink"/>
            <w:noProof/>
          </w:rPr>
          <w:t>Hình 1.7 Hành động Erect</w:t>
        </w:r>
        <w:r w:rsidR="00071EE0">
          <w:rPr>
            <w:noProof/>
            <w:webHidden/>
          </w:rPr>
          <w:tab/>
        </w:r>
        <w:r w:rsidR="00071EE0">
          <w:rPr>
            <w:noProof/>
            <w:webHidden/>
          </w:rPr>
          <w:fldChar w:fldCharType="begin"/>
        </w:r>
        <w:r w:rsidR="00071EE0">
          <w:rPr>
            <w:noProof/>
            <w:webHidden/>
          </w:rPr>
          <w:instrText xml:space="preserve"> PAGEREF _Toc518155976 \h </w:instrText>
        </w:r>
        <w:r w:rsidR="00071EE0">
          <w:rPr>
            <w:noProof/>
            <w:webHidden/>
          </w:rPr>
        </w:r>
        <w:r w:rsidR="00071EE0">
          <w:rPr>
            <w:noProof/>
            <w:webHidden/>
          </w:rPr>
          <w:fldChar w:fldCharType="separate"/>
        </w:r>
        <w:r w:rsidR="00071EE0">
          <w:rPr>
            <w:noProof/>
            <w:webHidden/>
          </w:rPr>
          <w:t>8</w:t>
        </w:r>
        <w:r w:rsidR="00071EE0">
          <w:rPr>
            <w:noProof/>
            <w:webHidden/>
          </w:rPr>
          <w:fldChar w:fldCharType="end"/>
        </w:r>
      </w:hyperlink>
    </w:p>
    <w:p w14:paraId="21BA8F5B" w14:textId="152558EB"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77" w:history="1">
        <w:r w:rsidR="00071EE0" w:rsidRPr="00C41E16">
          <w:rPr>
            <w:rStyle w:val="Hyperlink"/>
            <w:noProof/>
          </w:rPr>
          <w:t>Hình 1.8 Hành động Shake Down</w:t>
        </w:r>
        <w:r w:rsidR="00071EE0">
          <w:rPr>
            <w:noProof/>
            <w:webHidden/>
          </w:rPr>
          <w:tab/>
        </w:r>
        <w:r w:rsidR="00071EE0">
          <w:rPr>
            <w:noProof/>
            <w:webHidden/>
          </w:rPr>
          <w:fldChar w:fldCharType="begin"/>
        </w:r>
        <w:r w:rsidR="00071EE0">
          <w:rPr>
            <w:noProof/>
            <w:webHidden/>
          </w:rPr>
          <w:instrText xml:space="preserve"> PAGEREF _Toc518155977 \h </w:instrText>
        </w:r>
        <w:r w:rsidR="00071EE0">
          <w:rPr>
            <w:noProof/>
            <w:webHidden/>
          </w:rPr>
        </w:r>
        <w:r w:rsidR="00071EE0">
          <w:rPr>
            <w:noProof/>
            <w:webHidden/>
          </w:rPr>
          <w:fldChar w:fldCharType="separate"/>
        </w:r>
        <w:r w:rsidR="00071EE0">
          <w:rPr>
            <w:noProof/>
            <w:webHidden/>
          </w:rPr>
          <w:t>8</w:t>
        </w:r>
        <w:r w:rsidR="00071EE0">
          <w:rPr>
            <w:noProof/>
            <w:webHidden/>
          </w:rPr>
          <w:fldChar w:fldCharType="end"/>
        </w:r>
      </w:hyperlink>
    </w:p>
    <w:p w14:paraId="0D1A547A" w14:textId="5550D654"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78" w:history="1">
        <w:r w:rsidR="00071EE0" w:rsidRPr="00C41E16">
          <w:rPr>
            <w:rStyle w:val="Hyperlink"/>
            <w:noProof/>
          </w:rPr>
          <w:t>Hình 1.9 Hành động Shake Up</w:t>
        </w:r>
        <w:r w:rsidR="00071EE0">
          <w:rPr>
            <w:noProof/>
            <w:webHidden/>
          </w:rPr>
          <w:tab/>
        </w:r>
        <w:r w:rsidR="00071EE0">
          <w:rPr>
            <w:noProof/>
            <w:webHidden/>
          </w:rPr>
          <w:fldChar w:fldCharType="begin"/>
        </w:r>
        <w:r w:rsidR="00071EE0">
          <w:rPr>
            <w:noProof/>
            <w:webHidden/>
          </w:rPr>
          <w:instrText xml:space="preserve"> PAGEREF _Toc518155978 \h </w:instrText>
        </w:r>
        <w:r w:rsidR="00071EE0">
          <w:rPr>
            <w:noProof/>
            <w:webHidden/>
          </w:rPr>
        </w:r>
        <w:r w:rsidR="00071EE0">
          <w:rPr>
            <w:noProof/>
            <w:webHidden/>
          </w:rPr>
          <w:fldChar w:fldCharType="separate"/>
        </w:r>
        <w:r w:rsidR="00071EE0">
          <w:rPr>
            <w:noProof/>
            <w:webHidden/>
          </w:rPr>
          <w:t>8</w:t>
        </w:r>
        <w:r w:rsidR="00071EE0">
          <w:rPr>
            <w:noProof/>
            <w:webHidden/>
          </w:rPr>
          <w:fldChar w:fldCharType="end"/>
        </w:r>
      </w:hyperlink>
    </w:p>
    <w:p w14:paraId="46278B8F" w14:textId="285E5E0C"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79" w:history="1">
        <w:r w:rsidR="00071EE0" w:rsidRPr="00C41E16">
          <w:rPr>
            <w:rStyle w:val="Hyperlink"/>
            <w:noProof/>
          </w:rPr>
          <w:t>Hình 2.1 Kết quả các bước trong quy trình nhận dạng vật thể</w:t>
        </w:r>
        <w:r w:rsidR="00071EE0">
          <w:rPr>
            <w:noProof/>
            <w:webHidden/>
          </w:rPr>
          <w:tab/>
        </w:r>
        <w:r w:rsidR="00071EE0">
          <w:rPr>
            <w:noProof/>
            <w:webHidden/>
          </w:rPr>
          <w:fldChar w:fldCharType="begin"/>
        </w:r>
        <w:r w:rsidR="00071EE0">
          <w:rPr>
            <w:noProof/>
            <w:webHidden/>
          </w:rPr>
          <w:instrText xml:space="preserve"> PAGEREF _Toc518155979 \h </w:instrText>
        </w:r>
        <w:r w:rsidR="00071EE0">
          <w:rPr>
            <w:noProof/>
            <w:webHidden/>
          </w:rPr>
        </w:r>
        <w:r w:rsidR="00071EE0">
          <w:rPr>
            <w:noProof/>
            <w:webHidden/>
          </w:rPr>
          <w:fldChar w:fldCharType="separate"/>
        </w:r>
        <w:r w:rsidR="00071EE0">
          <w:rPr>
            <w:noProof/>
            <w:webHidden/>
          </w:rPr>
          <w:t>16</w:t>
        </w:r>
        <w:r w:rsidR="00071EE0">
          <w:rPr>
            <w:noProof/>
            <w:webHidden/>
          </w:rPr>
          <w:fldChar w:fldCharType="end"/>
        </w:r>
      </w:hyperlink>
    </w:p>
    <w:p w14:paraId="7621D279" w14:textId="45B58372"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0" w:history="1">
        <w:r w:rsidR="00071EE0" w:rsidRPr="00C41E16">
          <w:rPr>
            <w:rStyle w:val="Hyperlink"/>
            <w:noProof/>
          </w:rPr>
          <w:t>Hình 2.2 Ví dụ về toán tử erosion.</w:t>
        </w:r>
        <w:r w:rsidR="00071EE0">
          <w:rPr>
            <w:noProof/>
            <w:webHidden/>
          </w:rPr>
          <w:tab/>
        </w:r>
        <w:r w:rsidR="00071EE0">
          <w:rPr>
            <w:noProof/>
            <w:webHidden/>
          </w:rPr>
          <w:fldChar w:fldCharType="begin"/>
        </w:r>
        <w:r w:rsidR="00071EE0">
          <w:rPr>
            <w:noProof/>
            <w:webHidden/>
          </w:rPr>
          <w:instrText xml:space="preserve"> PAGEREF _Toc518155980 \h </w:instrText>
        </w:r>
        <w:r w:rsidR="00071EE0">
          <w:rPr>
            <w:noProof/>
            <w:webHidden/>
          </w:rPr>
        </w:r>
        <w:r w:rsidR="00071EE0">
          <w:rPr>
            <w:noProof/>
            <w:webHidden/>
          </w:rPr>
          <w:fldChar w:fldCharType="separate"/>
        </w:r>
        <w:r w:rsidR="00071EE0">
          <w:rPr>
            <w:noProof/>
            <w:webHidden/>
          </w:rPr>
          <w:t>17</w:t>
        </w:r>
        <w:r w:rsidR="00071EE0">
          <w:rPr>
            <w:noProof/>
            <w:webHidden/>
          </w:rPr>
          <w:fldChar w:fldCharType="end"/>
        </w:r>
      </w:hyperlink>
    </w:p>
    <w:p w14:paraId="0A9470E2" w14:textId="074F31EA"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1" w:history="1">
        <w:r w:rsidR="00071EE0" w:rsidRPr="00C41E16">
          <w:rPr>
            <w:rStyle w:val="Hyperlink"/>
            <w:noProof/>
          </w:rPr>
          <w:t>Hình 2.3 Đăng kí tài khoản Vuforia</w:t>
        </w:r>
        <w:r w:rsidR="00071EE0">
          <w:rPr>
            <w:noProof/>
            <w:webHidden/>
          </w:rPr>
          <w:tab/>
        </w:r>
        <w:r w:rsidR="00071EE0">
          <w:rPr>
            <w:noProof/>
            <w:webHidden/>
          </w:rPr>
          <w:fldChar w:fldCharType="begin"/>
        </w:r>
        <w:r w:rsidR="00071EE0">
          <w:rPr>
            <w:noProof/>
            <w:webHidden/>
          </w:rPr>
          <w:instrText xml:space="preserve"> PAGEREF _Toc518155981 \h </w:instrText>
        </w:r>
        <w:r w:rsidR="00071EE0">
          <w:rPr>
            <w:noProof/>
            <w:webHidden/>
          </w:rPr>
        </w:r>
        <w:r w:rsidR="00071EE0">
          <w:rPr>
            <w:noProof/>
            <w:webHidden/>
          </w:rPr>
          <w:fldChar w:fldCharType="separate"/>
        </w:r>
        <w:r w:rsidR="00071EE0">
          <w:rPr>
            <w:noProof/>
            <w:webHidden/>
          </w:rPr>
          <w:t>18</w:t>
        </w:r>
        <w:r w:rsidR="00071EE0">
          <w:rPr>
            <w:noProof/>
            <w:webHidden/>
          </w:rPr>
          <w:fldChar w:fldCharType="end"/>
        </w:r>
      </w:hyperlink>
    </w:p>
    <w:p w14:paraId="7BBB4A91" w14:textId="6314ABE7"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2" w:history="1">
        <w:r w:rsidR="00071EE0" w:rsidRPr="00C41E16">
          <w:rPr>
            <w:rStyle w:val="Hyperlink"/>
            <w:noProof/>
          </w:rPr>
          <w:t>Hình 2.4 Cho phép sử dụng Vuforia trong project</w:t>
        </w:r>
        <w:r w:rsidR="00071EE0">
          <w:rPr>
            <w:noProof/>
            <w:webHidden/>
          </w:rPr>
          <w:tab/>
        </w:r>
        <w:r w:rsidR="00071EE0">
          <w:rPr>
            <w:noProof/>
            <w:webHidden/>
          </w:rPr>
          <w:fldChar w:fldCharType="begin"/>
        </w:r>
        <w:r w:rsidR="00071EE0">
          <w:rPr>
            <w:noProof/>
            <w:webHidden/>
          </w:rPr>
          <w:instrText xml:space="preserve"> PAGEREF _Toc518155982 \h </w:instrText>
        </w:r>
        <w:r w:rsidR="00071EE0">
          <w:rPr>
            <w:noProof/>
            <w:webHidden/>
          </w:rPr>
        </w:r>
        <w:r w:rsidR="00071EE0">
          <w:rPr>
            <w:noProof/>
            <w:webHidden/>
          </w:rPr>
          <w:fldChar w:fldCharType="separate"/>
        </w:r>
        <w:r w:rsidR="00071EE0">
          <w:rPr>
            <w:noProof/>
            <w:webHidden/>
          </w:rPr>
          <w:t>19</w:t>
        </w:r>
        <w:r w:rsidR="00071EE0">
          <w:rPr>
            <w:noProof/>
            <w:webHidden/>
          </w:rPr>
          <w:fldChar w:fldCharType="end"/>
        </w:r>
      </w:hyperlink>
    </w:p>
    <w:p w14:paraId="5B288CEB" w14:textId="768C9375"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3" w:history="1">
        <w:r w:rsidR="00071EE0" w:rsidRPr="00C41E16">
          <w:rPr>
            <w:rStyle w:val="Hyperlink"/>
            <w:noProof/>
          </w:rPr>
          <w:t>Hình 2.5 Giao diện lấy App Key</w:t>
        </w:r>
        <w:r w:rsidR="00071EE0">
          <w:rPr>
            <w:noProof/>
            <w:webHidden/>
          </w:rPr>
          <w:tab/>
        </w:r>
        <w:r w:rsidR="00071EE0">
          <w:rPr>
            <w:noProof/>
            <w:webHidden/>
          </w:rPr>
          <w:fldChar w:fldCharType="begin"/>
        </w:r>
        <w:r w:rsidR="00071EE0">
          <w:rPr>
            <w:noProof/>
            <w:webHidden/>
          </w:rPr>
          <w:instrText xml:space="preserve"> PAGEREF _Toc518155983 \h </w:instrText>
        </w:r>
        <w:r w:rsidR="00071EE0">
          <w:rPr>
            <w:noProof/>
            <w:webHidden/>
          </w:rPr>
        </w:r>
        <w:r w:rsidR="00071EE0">
          <w:rPr>
            <w:noProof/>
            <w:webHidden/>
          </w:rPr>
          <w:fldChar w:fldCharType="separate"/>
        </w:r>
        <w:r w:rsidR="00071EE0">
          <w:rPr>
            <w:noProof/>
            <w:webHidden/>
          </w:rPr>
          <w:t>19</w:t>
        </w:r>
        <w:r w:rsidR="00071EE0">
          <w:rPr>
            <w:noProof/>
            <w:webHidden/>
          </w:rPr>
          <w:fldChar w:fldCharType="end"/>
        </w:r>
      </w:hyperlink>
    </w:p>
    <w:p w14:paraId="3DB2F11B" w14:textId="145D144C"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4" w:history="1">
        <w:r w:rsidR="00071EE0" w:rsidRPr="00C41E16">
          <w:rPr>
            <w:rStyle w:val="Hyperlink"/>
            <w:noProof/>
          </w:rPr>
          <w:t>Hình 2.6 Gắn App Key vào project</w:t>
        </w:r>
        <w:r w:rsidR="00071EE0">
          <w:rPr>
            <w:noProof/>
            <w:webHidden/>
          </w:rPr>
          <w:tab/>
        </w:r>
        <w:r w:rsidR="00071EE0">
          <w:rPr>
            <w:noProof/>
            <w:webHidden/>
          </w:rPr>
          <w:fldChar w:fldCharType="begin"/>
        </w:r>
        <w:r w:rsidR="00071EE0">
          <w:rPr>
            <w:noProof/>
            <w:webHidden/>
          </w:rPr>
          <w:instrText xml:space="preserve"> PAGEREF _Toc518155984 \h </w:instrText>
        </w:r>
        <w:r w:rsidR="00071EE0">
          <w:rPr>
            <w:noProof/>
            <w:webHidden/>
          </w:rPr>
        </w:r>
        <w:r w:rsidR="00071EE0">
          <w:rPr>
            <w:noProof/>
            <w:webHidden/>
          </w:rPr>
          <w:fldChar w:fldCharType="separate"/>
        </w:r>
        <w:r w:rsidR="00071EE0">
          <w:rPr>
            <w:noProof/>
            <w:webHidden/>
          </w:rPr>
          <w:t>19</w:t>
        </w:r>
        <w:r w:rsidR="00071EE0">
          <w:rPr>
            <w:noProof/>
            <w:webHidden/>
          </w:rPr>
          <w:fldChar w:fldCharType="end"/>
        </w:r>
      </w:hyperlink>
    </w:p>
    <w:p w14:paraId="14D87B91" w14:textId="78C0110F"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5" w:history="1">
        <w:r w:rsidR="00071EE0" w:rsidRPr="00C41E16">
          <w:rPr>
            <w:rStyle w:val="Hyperlink"/>
            <w:noProof/>
          </w:rPr>
          <w:t>Hình 2.7 Tạo Database hình ảnh nhận diện</w:t>
        </w:r>
        <w:r w:rsidR="00071EE0">
          <w:rPr>
            <w:noProof/>
            <w:webHidden/>
          </w:rPr>
          <w:tab/>
        </w:r>
        <w:r w:rsidR="00071EE0">
          <w:rPr>
            <w:noProof/>
            <w:webHidden/>
          </w:rPr>
          <w:fldChar w:fldCharType="begin"/>
        </w:r>
        <w:r w:rsidR="00071EE0">
          <w:rPr>
            <w:noProof/>
            <w:webHidden/>
          </w:rPr>
          <w:instrText xml:space="preserve"> PAGEREF _Toc518155985 \h </w:instrText>
        </w:r>
        <w:r w:rsidR="00071EE0">
          <w:rPr>
            <w:noProof/>
            <w:webHidden/>
          </w:rPr>
        </w:r>
        <w:r w:rsidR="00071EE0">
          <w:rPr>
            <w:noProof/>
            <w:webHidden/>
          </w:rPr>
          <w:fldChar w:fldCharType="separate"/>
        </w:r>
        <w:r w:rsidR="00071EE0">
          <w:rPr>
            <w:noProof/>
            <w:webHidden/>
          </w:rPr>
          <w:t>20</w:t>
        </w:r>
        <w:r w:rsidR="00071EE0">
          <w:rPr>
            <w:noProof/>
            <w:webHidden/>
          </w:rPr>
          <w:fldChar w:fldCharType="end"/>
        </w:r>
      </w:hyperlink>
    </w:p>
    <w:p w14:paraId="50092C96" w14:textId="1E31DDA4"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6" w:history="1">
        <w:r w:rsidR="00071EE0" w:rsidRPr="00C41E16">
          <w:rPr>
            <w:rStyle w:val="Hyperlink"/>
            <w:noProof/>
          </w:rPr>
          <w:t>Hình 2.8 Tải Database về project</w:t>
        </w:r>
        <w:r w:rsidR="00071EE0">
          <w:rPr>
            <w:noProof/>
            <w:webHidden/>
          </w:rPr>
          <w:tab/>
        </w:r>
        <w:r w:rsidR="00071EE0">
          <w:rPr>
            <w:noProof/>
            <w:webHidden/>
          </w:rPr>
          <w:fldChar w:fldCharType="begin"/>
        </w:r>
        <w:r w:rsidR="00071EE0">
          <w:rPr>
            <w:noProof/>
            <w:webHidden/>
          </w:rPr>
          <w:instrText xml:space="preserve"> PAGEREF _Toc518155986 \h </w:instrText>
        </w:r>
        <w:r w:rsidR="00071EE0">
          <w:rPr>
            <w:noProof/>
            <w:webHidden/>
          </w:rPr>
        </w:r>
        <w:r w:rsidR="00071EE0">
          <w:rPr>
            <w:noProof/>
            <w:webHidden/>
          </w:rPr>
          <w:fldChar w:fldCharType="separate"/>
        </w:r>
        <w:r w:rsidR="00071EE0">
          <w:rPr>
            <w:noProof/>
            <w:webHidden/>
          </w:rPr>
          <w:t>21</w:t>
        </w:r>
        <w:r w:rsidR="00071EE0">
          <w:rPr>
            <w:noProof/>
            <w:webHidden/>
          </w:rPr>
          <w:fldChar w:fldCharType="end"/>
        </w:r>
      </w:hyperlink>
    </w:p>
    <w:p w14:paraId="0B005834" w14:textId="1C507D70"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7" w:history="1">
        <w:r w:rsidR="00071EE0" w:rsidRPr="00C41E16">
          <w:rPr>
            <w:rStyle w:val="Hyperlink"/>
            <w:noProof/>
          </w:rPr>
          <w:t>Hình 2.9 Chọn Target theo hình ảnh từ Database</w:t>
        </w:r>
        <w:r w:rsidR="00071EE0">
          <w:rPr>
            <w:noProof/>
            <w:webHidden/>
          </w:rPr>
          <w:tab/>
        </w:r>
        <w:r w:rsidR="00071EE0">
          <w:rPr>
            <w:noProof/>
            <w:webHidden/>
          </w:rPr>
          <w:fldChar w:fldCharType="begin"/>
        </w:r>
        <w:r w:rsidR="00071EE0">
          <w:rPr>
            <w:noProof/>
            <w:webHidden/>
          </w:rPr>
          <w:instrText xml:space="preserve"> PAGEREF _Toc518155987 \h </w:instrText>
        </w:r>
        <w:r w:rsidR="00071EE0">
          <w:rPr>
            <w:noProof/>
            <w:webHidden/>
          </w:rPr>
        </w:r>
        <w:r w:rsidR="00071EE0">
          <w:rPr>
            <w:noProof/>
            <w:webHidden/>
          </w:rPr>
          <w:fldChar w:fldCharType="separate"/>
        </w:r>
        <w:r w:rsidR="00071EE0">
          <w:rPr>
            <w:noProof/>
            <w:webHidden/>
          </w:rPr>
          <w:t>21</w:t>
        </w:r>
        <w:r w:rsidR="00071EE0">
          <w:rPr>
            <w:noProof/>
            <w:webHidden/>
          </w:rPr>
          <w:fldChar w:fldCharType="end"/>
        </w:r>
      </w:hyperlink>
    </w:p>
    <w:p w14:paraId="274470F9" w14:textId="4C78A1FA"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8" w:history="1">
        <w:r w:rsidR="00071EE0" w:rsidRPr="00C41E16">
          <w:rPr>
            <w:rStyle w:val="Hyperlink"/>
            <w:noProof/>
          </w:rPr>
          <w:t>Hình 2.10 Dựa vào độ tương phản</w:t>
        </w:r>
        <w:r w:rsidR="00071EE0">
          <w:rPr>
            <w:noProof/>
            <w:webHidden/>
          </w:rPr>
          <w:tab/>
        </w:r>
        <w:r w:rsidR="00071EE0">
          <w:rPr>
            <w:noProof/>
            <w:webHidden/>
          </w:rPr>
          <w:fldChar w:fldCharType="begin"/>
        </w:r>
        <w:r w:rsidR="00071EE0">
          <w:rPr>
            <w:noProof/>
            <w:webHidden/>
          </w:rPr>
          <w:instrText xml:space="preserve"> PAGEREF _Toc518155988 \h </w:instrText>
        </w:r>
        <w:r w:rsidR="00071EE0">
          <w:rPr>
            <w:noProof/>
            <w:webHidden/>
          </w:rPr>
        </w:r>
        <w:r w:rsidR="00071EE0">
          <w:rPr>
            <w:noProof/>
            <w:webHidden/>
          </w:rPr>
          <w:fldChar w:fldCharType="separate"/>
        </w:r>
        <w:r w:rsidR="00071EE0">
          <w:rPr>
            <w:noProof/>
            <w:webHidden/>
          </w:rPr>
          <w:t>21</w:t>
        </w:r>
        <w:r w:rsidR="00071EE0">
          <w:rPr>
            <w:noProof/>
            <w:webHidden/>
          </w:rPr>
          <w:fldChar w:fldCharType="end"/>
        </w:r>
      </w:hyperlink>
    </w:p>
    <w:p w14:paraId="07AECF23" w14:textId="0714316D"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9" w:history="1">
        <w:r w:rsidR="00071EE0" w:rsidRPr="00C41E16">
          <w:rPr>
            <w:rStyle w:val="Hyperlink"/>
            <w:noProof/>
          </w:rPr>
          <w:t>Hình 2.11 Độ tương phản ảnh Grayscale tương ứng với histogram</w:t>
        </w:r>
        <w:r w:rsidR="00071EE0">
          <w:rPr>
            <w:noProof/>
            <w:webHidden/>
          </w:rPr>
          <w:tab/>
        </w:r>
        <w:r w:rsidR="00071EE0">
          <w:rPr>
            <w:noProof/>
            <w:webHidden/>
          </w:rPr>
          <w:fldChar w:fldCharType="begin"/>
        </w:r>
        <w:r w:rsidR="00071EE0">
          <w:rPr>
            <w:noProof/>
            <w:webHidden/>
          </w:rPr>
          <w:instrText xml:space="preserve"> PAGEREF _Toc518155989 \h </w:instrText>
        </w:r>
        <w:r w:rsidR="00071EE0">
          <w:rPr>
            <w:noProof/>
            <w:webHidden/>
          </w:rPr>
        </w:r>
        <w:r w:rsidR="00071EE0">
          <w:rPr>
            <w:noProof/>
            <w:webHidden/>
          </w:rPr>
          <w:fldChar w:fldCharType="separate"/>
        </w:r>
        <w:r w:rsidR="00071EE0">
          <w:rPr>
            <w:noProof/>
            <w:webHidden/>
          </w:rPr>
          <w:t>22</w:t>
        </w:r>
        <w:r w:rsidR="00071EE0">
          <w:rPr>
            <w:noProof/>
            <w:webHidden/>
          </w:rPr>
          <w:fldChar w:fldCharType="end"/>
        </w:r>
      </w:hyperlink>
    </w:p>
    <w:p w14:paraId="584D1A8D" w14:textId="057A3B16"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0" w:history="1">
        <w:r w:rsidR="00071EE0" w:rsidRPr="00C41E16">
          <w:rPr>
            <w:rStyle w:val="Hyperlink"/>
            <w:noProof/>
          </w:rPr>
          <w:t>Hình 2.12 Cấu tạo Kinect v2</w:t>
        </w:r>
        <w:r w:rsidR="00071EE0">
          <w:rPr>
            <w:noProof/>
            <w:webHidden/>
          </w:rPr>
          <w:tab/>
        </w:r>
        <w:r w:rsidR="00071EE0">
          <w:rPr>
            <w:noProof/>
            <w:webHidden/>
          </w:rPr>
          <w:fldChar w:fldCharType="begin"/>
        </w:r>
        <w:r w:rsidR="00071EE0">
          <w:rPr>
            <w:noProof/>
            <w:webHidden/>
          </w:rPr>
          <w:instrText xml:space="preserve"> PAGEREF _Toc518155990 \h </w:instrText>
        </w:r>
        <w:r w:rsidR="00071EE0">
          <w:rPr>
            <w:noProof/>
            <w:webHidden/>
          </w:rPr>
        </w:r>
        <w:r w:rsidR="00071EE0">
          <w:rPr>
            <w:noProof/>
            <w:webHidden/>
          </w:rPr>
          <w:fldChar w:fldCharType="separate"/>
        </w:r>
        <w:r w:rsidR="00071EE0">
          <w:rPr>
            <w:noProof/>
            <w:webHidden/>
          </w:rPr>
          <w:t>25</w:t>
        </w:r>
        <w:r w:rsidR="00071EE0">
          <w:rPr>
            <w:noProof/>
            <w:webHidden/>
          </w:rPr>
          <w:fldChar w:fldCharType="end"/>
        </w:r>
      </w:hyperlink>
    </w:p>
    <w:p w14:paraId="21006CD7" w14:textId="0E991334"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1" w:history="1">
        <w:r w:rsidR="00071EE0" w:rsidRPr="00C41E16">
          <w:rPr>
            <w:rStyle w:val="Hyperlink"/>
            <w:noProof/>
          </w:rPr>
          <w:t>Hình 2.13 Dữ liệu hình ảnh từ Kinect v2</w:t>
        </w:r>
        <w:r w:rsidR="00071EE0">
          <w:rPr>
            <w:noProof/>
            <w:webHidden/>
          </w:rPr>
          <w:tab/>
        </w:r>
        <w:r w:rsidR="00071EE0">
          <w:rPr>
            <w:noProof/>
            <w:webHidden/>
          </w:rPr>
          <w:fldChar w:fldCharType="begin"/>
        </w:r>
        <w:r w:rsidR="00071EE0">
          <w:rPr>
            <w:noProof/>
            <w:webHidden/>
          </w:rPr>
          <w:instrText xml:space="preserve"> PAGEREF _Toc518155991 \h </w:instrText>
        </w:r>
        <w:r w:rsidR="00071EE0">
          <w:rPr>
            <w:noProof/>
            <w:webHidden/>
          </w:rPr>
        </w:r>
        <w:r w:rsidR="00071EE0">
          <w:rPr>
            <w:noProof/>
            <w:webHidden/>
          </w:rPr>
          <w:fldChar w:fldCharType="separate"/>
        </w:r>
        <w:r w:rsidR="00071EE0">
          <w:rPr>
            <w:noProof/>
            <w:webHidden/>
          </w:rPr>
          <w:t>26</w:t>
        </w:r>
        <w:r w:rsidR="00071EE0">
          <w:rPr>
            <w:noProof/>
            <w:webHidden/>
          </w:rPr>
          <w:fldChar w:fldCharType="end"/>
        </w:r>
      </w:hyperlink>
    </w:p>
    <w:p w14:paraId="285C30E0" w14:textId="663B237F"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2" w:history="1">
        <w:r w:rsidR="00071EE0" w:rsidRPr="00C41E16">
          <w:rPr>
            <w:rStyle w:val="Hyperlink"/>
            <w:noProof/>
          </w:rPr>
          <w:t>Hình 2.14 Dữ liệu độ sâu từ Kinect v2</w:t>
        </w:r>
        <w:r w:rsidR="00071EE0">
          <w:rPr>
            <w:noProof/>
            <w:webHidden/>
          </w:rPr>
          <w:tab/>
        </w:r>
        <w:r w:rsidR="00071EE0">
          <w:rPr>
            <w:noProof/>
            <w:webHidden/>
          </w:rPr>
          <w:fldChar w:fldCharType="begin"/>
        </w:r>
        <w:r w:rsidR="00071EE0">
          <w:rPr>
            <w:noProof/>
            <w:webHidden/>
          </w:rPr>
          <w:instrText xml:space="preserve"> PAGEREF _Toc518155992 \h </w:instrText>
        </w:r>
        <w:r w:rsidR="00071EE0">
          <w:rPr>
            <w:noProof/>
            <w:webHidden/>
          </w:rPr>
        </w:r>
        <w:r w:rsidR="00071EE0">
          <w:rPr>
            <w:noProof/>
            <w:webHidden/>
          </w:rPr>
          <w:fldChar w:fldCharType="separate"/>
        </w:r>
        <w:r w:rsidR="00071EE0">
          <w:rPr>
            <w:noProof/>
            <w:webHidden/>
          </w:rPr>
          <w:t>26</w:t>
        </w:r>
        <w:r w:rsidR="00071EE0">
          <w:rPr>
            <w:noProof/>
            <w:webHidden/>
          </w:rPr>
          <w:fldChar w:fldCharType="end"/>
        </w:r>
      </w:hyperlink>
    </w:p>
    <w:p w14:paraId="73CBC0C3" w14:textId="5E371B8A"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3" w:history="1">
        <w:r w:rsidR="00071EE0" w:rsidRPr="00C41E16">
          <w:rPr>
            <w:rStyle w:val="Hyperlink"/>
            <w:noProof/>
          </w:rPr>
          <w:t>Hình 2.15 Dữ liệu khung xương của Kinect v2</w:t>
        </w:r>
        <w:r w:rsidR="00071EE0">
          <w:rPr>
            <w:noProof/>
            <w:webHidden/>
          </w:rPr>
          <w:tab/>
        </w:r>
        <w:r w:rsidR="00071EE0">
          <w:rPr>
            <w:noProof/>
            <w:webHidden/>
          </w:rPr>
          <w:fldChar w:fldCharType="begin"/>
        </w:r>
        <w:r w:rsidR="00071EE0">
          <w:rPr>
            <w:noProof/>
            <w:webHidden/>
          </w:rPr>
          <w:instrText xml:space="preserve"> PAGEREF _Toc518155993 \h </w:instrText>
        </w:r>
        <w:r w:rsidR="00071EE0">
          <w:rPr>
            <w:noProof/>
            <w:webHidden/>
          </w:rPr>
        </w:r>
        <w:r w:rsidR="00071EE0">
          <w:rPr>
            <w:noProof/>
            <w:webHidden/>
          </w:rPr>
          <w:fldChar w:fldCharType="separate"/>
        </w:r>
        <w:r w:rsidR="00071EE0">
          <w:rPr>
            <w:noProof/>
            <w:webHidden/>
          </w:rPr>
          <w:t>27</w:t>
        </w:r>
        <w:r w:rsidR="00071EE0">
          <w:rPr>
            <w:noProof/>
            <w:webHidden/>
          </w:rPr>
          <w:fldChar w:fldCharType="end"/>
        </w:r>
      </w:hyperlink>
    </w:p>
    <w:p w14:paraId="6AAEEC4D" w14:textId="3CDB41CC"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4" w:history="1">
        <w:r w:rsidR="00071EE0" w:rsidRPr="00C41E16">
          <w:rPr>
            <w:rStyle w:val="Hyperlink"/>
            <w:noProof/>
          </w:rPr>
          <w:t>Hình 3.1 Giao diện Unity3D</w:t>
        </w:r>
        <w:r w:rsidR="00071EE0">
          <w:rPr>
            <w:noProof/>
            <w:webHidden/>
          </w:rPr>
          <w:tab/>
        </w:r>
        <w:r w:rsidR="00071EE0">
          <w:rPr>
            <w:noProof/>
            <w:webHidden/>
          </w:rPr>
          <w:fldChar w:fldCharType="begin"/>
        </w:r>
        <w:r w:rsidR="00071EE0">
          <w:rPr>
            <w:noProof/>
            <w:webHidden/>
          </w:rPr>
          <w:instrText xml:space="preserve"> PAGEREF _Toc518155994 \h </w:instrText>
        </w:r>
        <w:r w:rsidR="00071EE0">
          <w:rPr>
            <w:noProof/>
            <w:webHidden/>
          </w:rPr>
        </w:r>
        <w:r w:rsidR="00071EE0">
          <w:rPr>
            <w:noProof/>
            <w:webHidden/>
          </w:rPr>
          <w:fldChar w:fldCharType="separate"/>
        </w:r>
        <w:r w:rsidR="00071EE0">
          <w:rPr>
            <w:noProof/>
            <w:webHidden/>
          </w:rPr>
          <w:t>29</w:t>
        </w:r>
        <w:r w:rsidR="00071EE0">
          <w:rPr>
            <w:noProof/>
            <w:webHidden/>
          </w:rPr>
          <w:fldChar w:fldCharType="end"/>
        </w:r>
      </w:hyperlink>
    </w:p>
    <w:p w14:paraId="53AC42BA" w14:textId="59276E8B"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5" w:history="1">
        <w:r w:rsidR="00071EE0" w:rsidRPr="00C41E16">
          <w:rPr>
            <w:rStyle w:val="Hyperlink"/>
            <w:noProof/>
          </w:rPr>
          <w:t>Hình 3.2 Thông số cơ bản của Camera</w:t>
        </w:r>
        <w:r w:rsidR="00071EE0">
          <w:rPr>
            <w:noProof/>
            <w:webHidden/>
          </w:rPr>
          <w:tab/>
        </w:r>
        <w:r w:rsidR="00071EE0">
          <w:rPr>
            <w:noProof/>
            <w:webHidden/>
          </w:rPr>
          <w:fldChar w:fldCharType="begin"/>
        </w:r>
        <w:r w:rsidR="00071EE0">
          <w:rPr>
            <w:noProof/>
            <w:webHidden/>
          </w:rPr>
          <w:instrText xml:space="preserve"> PAGEREF _Toc518155995 \h </w:instrText>
        </w:r>
        <w:r w:rsidR="00071EE0">
          <w:rPr>
            <w:noProof/>
            <w:webHidden/>
          </w:rPr>
        </w:r>
        <w:r w:rsidR="00071EE0">
          <w:rPr>
            <w:noProof/>
            <w:webHidden/>
          </w:rPr>
          <w:fldChar w:fldCharType="separate"/>
        </w:r>
        <w:r w:rsidR="00071EE0">
          <w:rPr>
            <w:noProof/>
            <w:webHidden/>
          </w:rPr>
          <w:t>31</w:t>
        </w:r>
        <w:r w:rsidR="00071EE0">
          <w:rPr>
            <w:noProof/>
            <w:webHidden/>
          </w:rPr>
          <w:fldChar w:fldCharType="end"/>
        </w:r>
      </w:hyperlink>
    </w:p>
    <w:p w14:paraId="1288C3F9" w14:textId="45FA1822"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6" w:history="1">
        <w:r w:rsidR="00071EE0" w:rsidRPr="00C41E16">
          <w:rPr>
            <w:rStyle w:val="Hyperlink"/>
            <w:noProof/>
          </w:rPr>
          <w:t>Hình 3.3 Sử dụng Material để lợp màu cho Object</w:t>
        </w:r>
        <w:r w:rsidR="00071EE0">
          <w:rPr>
            <w:noProof/>
            <w:webHidden/>
          </w:rPr>
          <w:tab/>
        </w:r>
        <w:r w:rsidR="00071EE0">
          <w:rPr>
            <w:noProof/>
            <w:webHidden/>
          </w:rPr>
          <w:fldChar w:fldCharType="begin"/>
        </w:r>
        <w:r w:rsidR="00071EE0">
          <w:rPr>
            <w:noProof/>
            <w:webHidden/>
          </w:rPr>
          <w:instrText xml:space="preserve"> PAGEREF _Toc518155996 \h </w:instrText>
        </w:r>
        <w:r w:rsidR="00071EE0">
          <w:rPr>
            <w:noProof/>
            <w:webHidden/>
          </w:rPr>
        </w:r>
        <w:r w:rsidR="00071EE0">
          <w:rPr>
            <w:noProof/>
            <w:webHidden/>
          </w:rPr>
          <w:fldChar w:fldCharType="separate"/>
        </w:r>
        <w:r w:rsidR="00071EE0">
          <w:rPr>
            <w:noProof/>
            <w:webHidden/>
          </w:rPr>
          <w:t>32</w:t>
        </w:r>
        <w:r w:rsidR="00071EE0">
          <w:rPr>
            <w:noProof/>
            <w:webHidden/>
          </w:rPr>
          <w:fldChar w:fldCharType="end"/>
        </w:r>
      </w:hyperlink>
    </w:p>
    <w:p w14:paraId="23D2D83D" w14:textId="16000F64"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7" w:history="1">
        <w:r w:rsidR="00071EE0" w:rsidRPr="00C41E16">
          <w:rPr>
            <w:rStyle w:val="Hyperlink"/>
            <w:noProof/>
          </w:rPr>
          <w:t>Hình 3.4 Colider với Object Cube</w:t>
        </w:r>
        <w:r w:rsidR="00071EE0">
          <w:rPr>
            <w:noProof/>
            <w:webHidden/>
          </w:rPr>
          <w:tab/>
        </w:r>
        <w:r w:rsidR="00071EE0">
          <w:rPr>
            <w:noProof/>
            <w:webHidden/>
          </w:rPr>
          <w:fldChar w:fldCharType="begin"/>
        </w:r>
        <w:r w:rsidR="00071EE0">
          <w:rPr>
            <w:noProof/>
            <w:webHidden/>
          </w:rPr>
          <w:instrText xml:space="preserve"> PAGEREF _Toc518155997 \h </w:instrText>
        </w:r>
        <w:r w:rsidR="00071EE0">
          <w:rPr>
            <w:noProof/>
            <w:webHidden/>
          </w:rPr>
        </w:r>
        <w:r w:rsidR="00071EE0">
          <w:rPr>
            <w:noProof/>
            <w:webHidden/>
          </w:rPr>
          <w:fldChar w:fldCharType="separate"/>
        </w:r>
        <w:r w:rsidR="00071EE0">
          <w:rPr>
            <w:noProof/>
            <w:webHidden/>
          </w:rPr>
          <w:t>33</w:t>
        </w:r>
        <w:r w:rsidR="00071EE0">
          <w:rPr>
            <w:noProof/>
            <w:webHidden/>
          </w:rPr>
          <w:fldChar w:fldCharType="end"/>
        </w:r>
      </w:hyperlink>
    </w:p>
    <w:p w14:paraId="6ABE5926" w14:textId="10ED2675"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8" w:history="1">
        <w:r w:rsidR="00071EE0" w:rsidRPr="00C41E16">
          <w:rPr>
            <w:rStyle w:val="Hyperlink"/>
            <w:noProof/>
          </w:rPr>
          <w:t>Hình 3.5 Minh họa Raycasting trong Unity</w:t>
        </w:r>
        <w:r w:rsidR="00071EE0">
          <w:rPr>
            <w:noProof/>
            <w:webHidden/>
          </w:rPr>
          <w:tab/>
        </w:r>
        <w:r w:rsidR="00071EE0">
          <w:rPr>
            <w:noProof/>
            <w:webHidden/>
          </w:rPr>
          <w:fldChar w:fldCharType="begin"/>
        </w:r>
        <w:r w:rsidR="00071EE0">
          <w:rPr>
            <w:noProof/>
            <w:webHidden/>
          </w:rPr>
          <w:instrText xml:space="preserve"> PAGEREF _Toc518155998 \h </w:instrText>
        </w:r>
        <w:r w:rsidR="00071EE0">
          <w:rPr>
            <w:noProof/>
            <w:webHidden/>
          </w:rPr>
        </w:r>
        <w:r w:rsidR="00071EE0">
          <w:rPr>
            <w:noProof/>
            <w:webHidden/>
          </w:rPr>
          <w:fldChar w:fldCharType="separate"/>
        </w:r>
        <w:r w:rsidR="00071EE0">
          <w:rPr>
            <w:noProof/>
            <w:webHidden/>
          </w:rPr>
          <w:t>35</w:t>
        </w:r>
        <w:r w:rsidR="00071EE0">
          <w:rPr>
            <w:noProof/>
            <w:webHidden/>
          </w:rPr>
          <w:fldChar w:fldCharType="end"/>
        </w:r>
      </w:hyperlink>
    </w:p>
    <w:p w14:paraId="236F0177" w14:textId="40B83140"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9" w:history="1">
        <w:r w:rsidR="00071EE0" w:rsidRPr="00C41E16">
          <w:rPr>
            <w:rStyle w:val="Hyperlink"/>
            <w:noProof/>
          </w:rPr>
          <w:t>Hình 3.6 Các thành phần cơ bản của Light Component.</w:t>
        </w:r>
        <w:r w:rsidR="00071EE0">
          <w:rPr>
            <w:noProof/>
            <w:webHidden/>
          </w:rPr>
          <w:tab/>
        </w:r>
        <w:r w:rsidR="00071EE0">
          <w:rPr>
            <w:noProof/>
            <w:webHidden/>
          </w:rPr>
          <w:fldChar w:fldCharType="begin"/>
        </w:r>
        <w:r w:rsidR="00071EE0">
          <w:rPr>
            <w:noProof/>
            <w:webHidden/>
          </w:rPr>
          <w:instrText xml:space="preserve"> PAGEREF _Toc518155999 \h </w:instrText>
        </w:r>
        <w:r w:rsidR="00071EE0">
          <w:rPr>
            <w:noProof/>
            <w:webHidden/>
          </w:rPr>
        </w:r>
        <w:r w:rsidR="00071EE0">
          <w:rPr>
            <w:noProof/>
            <w:webHidden/>
          </w:rPr>
          <w:fldChar w:fldCharType="separate"/>
        </w:r>
        <w:r w:rsidR="00071EE0">
          <w:rPr>
            <w:noProof/>
            <w:webHidden/>
          </w:rPr>
          <w:t>36</w:t>
        </w:r>
        <w:r w:rsidR="00071EE0">
          <w:rPr>
            <w:noProof/>
            <w:webHidden/>
          </w:rPr>
          <w:fldChar w:fldCharType="end"/>
        </w:r>
      </w:hyperlink>
    </w:p>
    <w:p w14:paraId="7497F2F7" w14:textId="5D5B30F7"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0" w:history="1">
        <w:r w:rsidR="00071EE0" w:rsidRPr="00C41E16">
          <w:rPr>
            <w:rStyle w:val="Hyperlink"/>
            <w:noProof/>
          </w:rPr>
          <w:t>Hình 3.7 Các loại Light trong Unity</w:t>
        </w:r>
        <w:r w:rsidR="00071EE0">
          <w:rPr>
            <w:noProof/>
            <w:webHidden/>
          </w:rPr>
          <w:tab/>
        </w:r>
        <w:r w:rsidR="00071EE0">
          <w:rPr>
            <w:noProof/>
            <w:webHidden/>
          </w:rPr>
          <w:fldChar w:fldCharType="begin"/>
        </w:r>
        <w:r w:rsidR="00071EE0">
          <w:rPr>
            <w:noProof/>
            <w:webHidden/>
          </w:rPr>
          <w:instrText xml:space="preserve"> PAGEREF _Toc518156000 \h </w:instrText>
        </w:r>
        <w:r w:rsidR="00071EE0">
          <w:rPr>
            <w:noProof/>
            <w:webHidden/>
          </w:rPr>
        </w:r>
        <w:r w:rsidR="00071EE0">
          <w:rPr>
            <w:noProof/>
            <w:webHidden/>
          </w:rPr>
          <w:fldChar w:fldCharType="separate"/>
        </w:r>
        <w:r w:rsidR="00071EE0">
          <w:rPr>
            <w:noProof/>
            <w:webHidden/>
          </w:rPr>
          <w:t>37</w:t>
        </w:r>
        <w:r w:rsidR="00071EE0">
          <w:rPr>
            <w:noProof/>
            <w:webHidden/>
          </w:rPr>
          <w:fldChar w:fldCharType="end"/>
        </w:r>
      </w:hyperlink>
    </w:p>
    <w:p w14:paraId="0450EB8A" w14:textId="64F7DB86"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1" w:history="1">
        <w:r w:rsidR="00071EE0" w:rsidRPr="00C41E16">
          <w:rPr>
            <w:rStyle w:val="Hyperlink"/>
            <w:noProof/>
          </w:rPr>
          <w:t>Hình 3.8 Mô phỏng cách sử dụng position trong hệ thống</w:t>
        </w:r>
        <w:r w:rsidR="00071EE0">
          <w:rPr>
            <w:noProof/>
            <w:webHidden/>
          </w:rPr>
          <w:tab/>
        </w:r>
        <w:r w:rsidR="00071EE0">
          <w:rPr>
            <w:noProof/>
            <w:webHidden/>
          </w:rPr>
          <w:fldChar w:fldCharType="begin"/>
        </w:r>
        <w:r w:rsidR="00071EE0">
          <w:rPr>
            <w:noProof/>
            <w:webHidden/>
          </w:rPr>
          <w:instrText xml:space="preserve"> PAGEREF _Toc518156001 \h </w:instrText>
        </w:r>
        <w:r w:rsidR="00071EE0">
          <w:rPr>
            <w:noProof/>
            <w:webHidden/>
          </w:rPr>
        </w:r>
        <w:r w:rsidR="00071EE0">
          <w:rPr>
            <w:noProof/>
            <w:webHidden/>
          </w:rPr>
          <w:fldChar w:fldCharType="separate"/>
        </w:r>
        <w:r w:rsidR="00071EE0">
          <w:rPr>
            <w:noProof/>
            <w:webHidden/>
          </w:rPr>
          <w:t>38</w:t>
        </w:r>
        <w:r w:rsidR="00071EE0">
          <w:rPr>
            <w:noProof/>
            <w:webHidden/>
          </w:rPr>
          <w:fldChar w:fldCharType="end"/>
        </w:r>
      </w:hyperlink>
    </w:p>
    <w:p w14:paraId="2F68BFB6" w14:textId="2C757565"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2" w:history="1">
        <w:r w:rsidR="00071EE0" w:rsidRPr="00C41E16">
          <w:rPr>
            <w:rStyle w:val="Hyperlink"/>
            <w:noProof/>
          </w:rPr>
          <w:t>Hình 4.1 Cấu hình thiết lập của hệ thống</w:t>
        </w:r>
        <w:r w:rsidR="00071EE0">
          <w:rPr>
            <w:noProof/>
            <w:webHidden/>
          </w:rPr>
          <w:tab/>
        </w:r>
        <w:r w:rsidR="00071EE0">
          <w:rPr>
            <w:noProof/>
            <w:webHidden/>
          </w:rPr>
          <w:fldChar w:fldCharType="begin"/>
        </w:r>
        <w:r w:rsidR="00071EE0">
          <w:rPr>
            <w:noProof/>
            <w:webHidden/>
          </w:rPr>
          <w:instrText xml:space="preserve"> PAGEREF _Toc518156002 \h </w:instrText>
        </w:r>
        <w:r w:rsidR="00071EE0">
          <w:rPr>
            <w:noProof/>
            <w:webHidden/>
          </w:rPr>
        </w:r>
        <w:r w:rsidR="00071EE0">
          <w:rPr>
            <w:noProof/>
            <w:webHidden/>
          </w:rPr>
          <w:fldChar w:fldCharType="separate"/>
        </w:r>
        <w:r w:rsidR="00071EE0">
          <w:rPr>
            <w:noProof/>
            <w:webHidden/>
          </w:rPr>
          <w:t>40</w:t>
        </w:r>
        <w:r w:rsidR="00071EE0">
          <w:rPr>
            <w:noProof/>
            <w:webHidden/>
          </w:rPr>
          <w:fldChar w:fldCharType="end"/>
        </w:r>
      </w:hyperlink>
    </w:p>
    <w:p w14:paraId="608F73E5" w14:textId="4082C159"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3" w:history="1">
        <w:r w:rsidR="00071EE0" w:rsidRPr="00C41E16">
          <w:rPr>
            <w:rStyle w:val="Hyperlink"/>
            <w:noProof/>
          </w:rPr>
          <w:t>Hình 4.2 Hình ảnh chính diện của hệ thống thực tế</w:t>
        </w:r>
        <w:r w:rsidR="00071EE0">
          <w:rPr>
            <w:noProof/>
            <w:webHidden/>
          </w:rPr>
          <w:tab/>
        </w:r>
        <w:r w:rsidR="00071EE0">
          <w:rPr>
            <w:noProof/>
            <w:webHidden/>
          </w:rPr>
          <w:fldChar w:fldCharType="begin"/>
        </w:r>
        <w:r w:rsidR="00071EE0">
          <w:rPr>
            <w:noProof/>
            <w:webHidden/>
          </w:rPr>
          <w:instrText xml:space="preserve"> PAGEREF _Toc518156003 \h </w:instrText>
        </w:r>
        <w:r w:rsidR="00071EE0">
          <w:rPr>
            <w:noProof/>
            <w:webHidden/>
          </w:rPr>
        </w:r>
        <w:r w:rsidR="00071EE0">
          <w:rPr>
            <w:noProof/>
            <w:webHidden/>
          </w:rPr>
          <w:fldChar w:fldCharType="separate"/>
        </w:r>
        <w:r w:rsidR="00071EE0">
          <w:rPr>
            <w:noProof/>
            <w:webHidden/>
          </w:rPr>
          <w:t>41</w:t>
        </w:r>
        <w:r w:rsidR="00071EE0">
          <w:rPr>
            <w:noProof/>
            <w:webHidden/>
          </w:rPr>
          <w:fldChar w:fldCharType="end"/>
        </w:r>
      </w:hyperlink>
    </w:p>
    <w:p w14:paraId="7A5DFCAB" w14:textId="0B5D1485"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4" w:history="1">
        <w:r w:rsidR="00071EE0" w:rsidRPr="00C41E16">
          <w:rPr>
            <w:rStyle w:val="Hyperlink"/>
            <w:noProof/>
          </w:rPr>
          <w:t>Hình 4.3 Hình ảnh bàn hứng ảnh chiếu</w:t>
        </w:r>
        <w:r w:rsidR="00071EE0">
          <w:rPr>
            <w:noProof/>
            <w:webHidden/>
          </w:rPr>
          <w:tab/>
        </w:r>
        <w:r w:rsidR="00071EE0">
          <w:rPr>
            <w:noProof/>
            <w:webHidden/>
          </w:rPr>
          <w:fldChar w:fldCharType="begin"/>
        </w:r>
        <w:r w:rsidR="00071EE0">
          <w:rPr>
            <w:noProof/>
            <w:webHidden/>
          </w:rPr>
          <w:instrText xml:space="preserve"> PAGEREF _Toc518156004 \h </w:instrText>
        </w:r>
        <w:r w:rsidR="00071EE0">
          <w:rPr>
            <w:noProof/>
            <w:webHidden/>
          </w:rPr>
        </w:r>
        <w:r w:rsidR="00071EE0">
          <w:rPr>
            <w:noProof/>
            <w:webHidden/>
          </w:rPr>
          <w:fldChar w:fldCharType="separate"/>
        </w:r>
        <w:r w:rsidR="00071EE0">
          <w:rPr>
            <w:noProof/>
            <w:webHidden/>
          </w:rPr>
          <w:t>42</w:t>
        </w:r>
        <w:r w:rsidR="00071EE0">
          <w:rPr>
            <w:noProof/>
            <w:webHidden/>
          </w:rPr>
          <w:fldChar w:fldCharType="end"/>
        </w:r>
      </w:hyperlink>
    </w:p>
    <w:p w14:paraId="02B31C38" w14:textId="58B9150D"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5" w:history="1">
        <w:r w:rsidR="00071EE0" w:rsidRPr="00C41E16">
          <w:rPr>
            <w:rStyle w:val="Hyperlink"/>
            <w:noProof/>
          </w:rPr>
          <w:t>Hình 4.4 Giá trượt giữ máy chiếu theo phương thẳng đứng</w:t>
        </w:r>
        <w:r w:rsidR="00071EE0">
          <w:rPr>
            <w:noProof/>
            <w:webHidden/>
          </w:rPr>
          <w:tab/>
        </w:r>
        <w:r w:rsidR="00071EE0">
          <w:rPr>
            <w:noProof/>
            <w:webHidden/>
          </w:rPr>
          <w:fldChar w:fldCharType="begin"/>
        </w:r>
        <w:r w:rsidR="00071EE0">
          <w:rPr>
            <w:noProof/>
            <w:webHidden/>
          </w:rPr>
          <w:instrText xml:space="preserve"> PAGEREF _Toc518156005 \h </w:instrText>
        </w:r>
        <w:r w:rsidR="00071EE0">
          <w:rPr>
            <w:noProof/>
            <w:webHidden/>
          </w:rPr>
        </w:r>
        <w:r w:rsidR="00071EE0">
          <w:rPr>
            <w:noProof/>
            <w:webHidden/>
          </w:rPr>
          <w:fldChar w:fldCharType="separate"/>
        </w:r>
        <w:r w:rsidR="00071EE0">
          <w:rPr>
            <w:noProof/>
            <w:webHidden/>
          </w:rPr>
          <w:t>42</w:t>
        </w:r>
        <w:r w:rsidR="00071EE0">
          <w:rPr>
            <w:noProof/>
            <w:webHidden/>
          </w:rPr>
          <w:fldChar w:fldCharType="end"/>
        </w:r>
      </w:hyperlink>
    </w:p>
    <w:p w14:paraId="2C4E39A1" w14:textId="13A27432"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6" w:history="1">
        <w:r w:rsidR="00071EE0" w:rsidRPr="00C41E16">
          <w:rPr>
            <w:rStyle w:val="Hyperlink"/>
            <w:noProof/>
          </w:rPr>
          <w:t>Hình 4.5 Cách bố trí máy chiếu trên cao</w:t>
        </w:r>
        <w:r w:rsidR="00071EE0">
          <w:rPr>
            <w:noProof/>
            <w:webHidden/>
          </w:rPr>
          <w:tab/>
        </w:r>
        <w:r w:rsidR="00071EE0">
          <w:rPr>
            <w:noProof/>
            <w:webHidden/>
          </w:rPr>
          <w:fldChar w:fldCharType="begin"/>
        </w:r>
        <w:r w:rsidR="00071EE0">
          <w:rPr>
            <w:noProof/>
            <w:webHidden/>
          </w:rPr>
          <w:instrText xml:space="preserve"> PAGEREF _Toc518156006 \h </w:instrText>
        </w:r>
        <w:r w:rsidR="00071EE0">
          <w:rPr>
            <w:noProof/>
            <w:webHidden/>
          </w:rPr>
        </w:r>
        <w:r w:rsidR="00071EE0">
          <w:rPr>
            <w:noProof/>
            <w:webHidden/>
          </w:rPr>
          <w:fldChar w:fldCharType="separate"/>
        </w:r>
        <w:r w:rsidR="00071EE0">
          <w:rPr>
            <w:noProof/>
            <w:webHidden/>
          </w:rPr>
          <w:t>44</w:t>
        </w:r>
        <w:r w:rsidR="00071EE0">
          <w:rPr>
            <w:noProof/>
            <w:webHidden/>
          </w:rPr>
          <w:fldChar w:fldCharType="end"/>
        </w:r>
      </w:hyperlink>
    </w:p>
    <w:p w14:paraId="5005B28D" w14:textId="51B53518"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7" w:history="1">
        <w:r w:rsidR="00071EE0" w:rsidRPr="00C41E16">
          <w:rPr>
            <w:rStyle w:val="Hyperlink"/>
            <w:noProof/>
          </w:rPr>
          <w:t>Hình 4.6 Cách bố trí máy chiếu dưới đất theo phương vuông góc</w:t>
        </w:r>
        <w:r w:rsidR="00071EE0">
          <w:rPr>
            <w:noProof/>
            <w:webHidden/>
          </w:rPr>
          <w:tab/>
        </w:r>
        <w:r w:rsidR="00071EE0">
          <w:rPr>
            <w:noProof/>
            <w:webHidden/>
          </w:rPr>
          <w:fldChar w:fldCharType="begin"/>
        </w:r>
        <w:r w:rsidR="00071EE0">
          <w:rPr>
            <w:noProof/>
            <w:webHidden/>
          </w:rPr>
          <w:instrText xml:space="preserve"> PAGEREF _Toc518156007 \h </w:instrText>
        </w:r>
        <w:r w:rsidR="00071EE0">
          <w:rPr>
            <w:noProof/>
            <w:webHidden/>
          </w:rPr>
        </w:r>
        <w:r w:rsidR="00071EE0">
          <w:rPr>
            <w:noProof/>
            <w:webHidden/>
          </w:rPr>
          <w:fldChar w:fldCharType="separate"/>
        </w:r>
        <w:r w:rsidR="00071EE0">
          <w:rPr>
            <w:noProof/>
            <w:webHidden/>
          </w:rPr>
          <w:t>44</w:t>
        </w:r>
        <w:r w:rsidR="00071EE0">
          <w:rPr>
            <w:noProof/>
            <w:webHidden/>
          </w:rPr>
          <w:fldChar w:fldCharType="end"/>
        </w:r>
      </w:hyperlink>
    </w:p>
    <w:p w14:paraId="059FACA2" w14:textId="3593101A"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8" w:history="1">
        <w:r w:rsidR="00071EE0" w:rsidRPr="00C41E16">
          <w:rPr>
            <w:rStyle w:val="Hyperlink"/>
            <w:noProof/>
          </w:rPr>
          <w:t>Hình 4.7 Cách bố trí máy chiếu dưới đất kém theo gương</w:t>
        </w:r>
        <w:r w:rsidR="00071EE0">
          <w:rPr>
            <w:noProof/>
            <w:webHidden/>
          </w:rPr>
          <w:tab/>
        </w:r>
        <w:r w:rsidR="00071EE0">
          <w:rPr>
            <w:noProof/>
            <w:webHidden/>
          </w:rPr>
          <w:fldChar w:fldCharType="begin"/>
        </w:r>
        <w:r w:rsidR="00071EE0">
          <w:rPr>
            <w:noProof/>
            <w:webHidden/>
          </w:rPr>
          <w:instrText xml:space="preserve"> PAGEREF _Toc518156008 \h </w:instrText>
        </w:r>
        <w:r w:rsidR="00071EE0">
          <w:rPr>
            <w:noProof/>
            <w:webHidden/>
          </w:rPr>
        </w:r>
        <w:r w:rsidR="00071EE0">
          <w:rPr>
            <w:noProof/>
            <w:webHidden/>
          </w:rPr>
          <w:fldChar w:fldCharType="separate"/>
        </w:r>
        <w:r w:rsidR="00071EE0">
          <w:rPr>
            <w:noProof/>
            <w:webHidden/>
          </w:rPr>
          <w:t>45</w:t>
        </w:r>
        <w:r w:rsidR="00071EE0">
          <w:rPr>
            <w:noProof/>
            <w:webHidden/>
          </w:rPr>
          <w:fldChar w:fldCharType="end"/>
        </w:r>
      </w:hyperlink>
    </w:p>
    <w:p w14:paraId="59AE7B6C" w14:textId="18D515FA"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9" w:history="1">
        <w:r w:rsidR="00071EE0" w:rsidRPr="00C41E16">
          <w:rPr>
            <w:rStyle w:val="Hyperlink"/>
            <w:noProof/>
          </w:rPr>
          <w:t>Hình 4.8 Xác định vùng thao tác của hệ thống</w:t>
        </w:r>
        <w:r w:rsidR="00071EE0">
          <w:rPr>
            <w:noProof/>
            <w:webHidden/>
          </w:rPr>
          <w:tab/>
        </w:r>
        <w:r w:rsidR="00071EE0">
          <w:rPr>
            <w:noProof/>
            <w:webHidden/>
          </w:rPr>
          <w:fldChar w:fldCharType="begin"/>
        </w:r>
        <w:r w:rsidR="00071EE0">
          <w:rPr>
            <w:noProof/>
            <w:webHidden/>
          </w:rPr>
          <w:instrText xml:space="preserve"> PAGEREF _Toc518156009 \h </w:instrText>
        </w:r>
        <w:r w:rsidR="00071EE0">
          <w:rPr>
            <w:noProof/>
            <w:webHidden/>
          </w:rPr>
        </w:r>
        <w:r w:rsidR="00071EE0">
          <w:rPr>
            <w:noProof/>
            <w:webHidden/>
          </w:rPr>
          <w:fldChar w:fldCharType="separate"/>
        </w:r>
        <w:r w:rsidR="00071EE0">
          <w:rPr>
            <w:noProof/>
            <w:webHidden/>
          </w:rPr>
          <w:t>47</w:t>
        </w:r>
        <w:r w:rsidR="00071EE0">
          <w:rPr>
            <w:noProof/>
            <w:webHidden/>
          </w:rPr>
          <w:fldChar w:fldCharType="end"/>
        </w:r>
      </w:hyperlink>
    </w:p>
    <w:p w14:paraId="15C1BD65" w14:textId="158C52EA"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0" w:history="1">
        <w:r w:rsidR="00071EE0" w:rsidRPr="00C41E16">
          <w:rPr>
            <w:rStyle w:val="Hyperlink"/>
            <w:noProof/>
          </w:rPr>
          <w:t>Hình 4.9 Lấy mẫu Calibration theo hai trục X, Y</w:t>
        </w:r>
        <w:r w:rsidR="00071EE0">
          <w:rPr>
            <w:noProof/>
            <w:webHidden/>
          </w:rPr>
          <w:tab/>
        </w:r>
        <w:r w:rsidR="00071EE0">
          <w:rPr>
            <w:noProof/>
            <w:webHidden/>
          </w:rPr>
          <w:fldChar w:fldCharType="begin"/>
        </w:r>
        <w:r w:rsidR="00071EE0">
          <w:rPr>
            <w:noProof/>
            <w:webHidden/>
          </w:rPr>
          <w:instrText xml:space="preserve"> PAGEREF _Toc518156010 \h </w:instrText>
        </w:r>
        <w:r w:rsidR="00071EE0">
          <w:rPr>
            <w:noProof/>
            <w:webHidden/>
          </w:rPr>
        </w:r>
        <w:r w:rsidR="00071EE0">
          <w:rPr>
            <w:noProof/>
            <w:webHidden/>
          </w:rPr>
          <w:fldChar w:fldCharType="separate"/>
        </w:r>
        <w:r w:rsidR="00071EE0">
          <w:rPr>
            <w:noProof/>
            <w:webHidden/>
          </w:rPr>
          <w:t>48</w:t>
        </w:r>
        <w:r w:rsidR="00071EE0">
          <w:rPr>
            <w:noProof/>
            <w:webHidden/>
          </w:rPr>
          <w:fldChar w:fldCharType="end"/>
        </w:r>
      </w:hyperlink>
    </w:p>
    <w:p w14:paraId="448B9964" w14:textId="002EC3FE"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1" w:history="1">
        <w:r w:rsidR="00071EE0" w:rsidRPr="00C41E16">
          <w:rPr>
            <w:rStyle w:val="Hyperlink"/>
            <w:noProof/>
          </w:rPr>
          <w:t>Hình 4.10 Hệ tọa độ của hệ thống cảm biến trên thiết bị di động</w:t>
        </w:r>
        <w:r w:rsidR="00071EE0">
          <w:rPr>
            <w:noProof/>
            <w:webHidden/>
          </w:rPr>
          <w:tab/>
        </w:r>
        <w:r w:rsidR="00071EE0">
          <w:rPr>
            <w:noProof/>
            <w:webHidden/>
          </w:rPr>
          <w:fldChar w:fldCharType="begin"/>
        </w:r>
        <w:r w:rsidR="00071EE0">
          <w:rPr>
            <w:noProof/>
            <w:webHidden/>
          </w:rPr>
          <w:instrText xml:space="preserve"> PAGEREF _Toc518156011 \h </w:instrText>
        </w:r>
        <w:r w:rsidR="00071EE0">
          <w:rPr>
            <w:noProof/>
            <w:webHidden/>
          </w:rPr>
        </w:r>
        <w:r w:rsidR="00071EE0">
          <w:rPr>
            <w:noProof/>
            <w:webHidden/>
          </w:rPr>
          <w:fldChar w:fldCharType="separate"/>
        </w:r>
        <w:r w:rsidR="00071EE0">
          <w:rPr>
            <w:noProof/>
            <w:webHidden/>
          </w:rPr>
          <w:t>55</w:t>
        </w:r>
        <w:r w:rsidR="00071EE0">
          <w:rPr>
            <w:noProof/>
            <w:webHidden/>
          </w:rPr>
          <w:fldChar w:fldCharType="end"/>
        </w:r>
      </w:hyperlink>
    </w:p>
    <w:p w14:paraId="3A887908" w14:textId="28C1304C"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2" w:history="1">
        <w:r w:rsidR="00071EE0" w:rsidRPr="00C41E16">
          <w:rPr>
            <w:rStyle w:val="Hyperlink"/>
            <w:noProof/>
          </w:rPr>
          <w:t>Hình 4.11 Xem chi tiết hình ảnh bản đồ tại một địa điểm</w:t>
        </w:r>
        <w:r w:rsidR="00071EE0">
          <w:rPr>
            <w:noProof/>
            <w:webHidden/>
          </w:rPr>
          <w:tab/>
        </w:r>
        <w:r w:rsidR="00071EE0">
          <w:rPr>
            <w:noProof/>
            <w:webHidden/>
          </w:rPr>
          <w:fldChar w:fldCharType="begin"/>
        </w:r>
        <w:r w:rsidR="00071EE0">
          <w:rPr>
            <w:noProof/>
            <w:webHidden/>
          </w:rPr>
          <w:instrText xml:space="preserve"> PAGEREF _Toc518156012 \h </w:instrText>
        </w:r>
        <w:r w:rsidR="00071EE0">
          <w:rPr>
            <w:noProof/>
            <w:webHidden/>
          </w:rPr>
        </w:r>
        <w:r w:rsidR="00071EE0">
          <w:rPr>
            <w:noProof/>
            <w:webHidden/>
          </w:rPr>
          <w:fldChar w:fldCharType="separate"/>
        </w:r>
        <w:r w:rsidR="00071EE0">
          <w:rPr>
            <w:noProof/>
            <w:webHidden/>
          </w:rPr>
          <w:t>57</w:t>
        </w:r>
        <w:r w:rsidR="00071EE0">
          <w:rPr>
            <w:noProof/>
            <w:webHidden/>
          </w:rPr>
          <w:fldChar w:fldCharType="end"/>
        </w:r>
      </w:hyperlink>
    </w:p>
    <w:p w14:paraId="2097EA5F" w14:textId="14D78BD9"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3" w:history="1">
        <w:r w:rsidR="00071EE0" w:rsidRPr="00C41E16">
          <w:rPr>
            <w:rStyle w:val="Hyperlink"/>
            <w:noProof/>
          </w:rPr>
          <w:t>Hình 4.12 Ảnh Heat map thể hiện mức độ ô nhiễm không khí</w:t>
        </w:r>
        <w:r w:rsidR="00071EE0">
          <w:rPr>
            <w:noProof/>
            <w:webHidden/>
          </w:rPr>
          <w:tab/>
        </w:r>
        <w:r w:rsidR="00071EE0">
          <w:rPr>
            <w:noProof/>
            <w:webHidden/>
          </w:rPr>
          <w:fldChar w:fldCharType="begin"/>
        </w:r>
        <w:r w:rsidR="00071EE0">
          <w:rPr>
            <w:noProof/>
            <w:webHidden/>
          </w:rPr>
          <w:instrText xml:space="preserve"> PAGEREF _Toc518156013 \h </w:instrText>
        </w:r>
        <w:r w:rsidR="00071EE0">
          <w:rPr>
            <w:noProof/>
            <w:webHidden/>
          </w:rPr>
        </w:r>
        <w:r w:rsidR="00071EE0">
          <w:rPr>
            <w:noProof/>
            <w:webHidden/>
          </w:rPr>
          <w:fldChar w:fldCharType="separate"/>
        </w:r>
        <w:r w:rsidR="00071EE0">
          <w:rPr>
            <w:noProof/>
            <w:webHidden/>
          </w:rPr>
          <w:t>58</w:t>
        </w:r>
        <w:r w:rsidR="00071EE0">
          <w:rPr>
            <w:noProof/>
            <w:webHidden/>
          </w:rPr>
          <w:fldChar w:fldCharType="end"/>
        </w:r>
      </w:hyperlink>
    </w:p>
    <w:p w14:paraId="7F06F668" w14:textId="7A70D79E"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4" w:history="1">
        <w:r w:rsidR="00071EE0" w:rsidRPr="00C41E16">
          <w:rPr>
            <w:rStyle w:val="Hyperlink"/>
            <w:noProof/>
          </w:rPr>
          <w:t>Hình 4.13 Thống kê thông tin theo tập các địa điểm đã chọn</w:t>
        </w:r>
        <w:r w:rsidR="00071EE0">
          <w:rPr>
            <w:noProof/>
            <w:webHidden/>
          </w:rPr>
          <w:tab/>
        </w:r>
        <w:r w:rsidR="00071EE0">
          <w:rPr>
            <w:noProof/>
            <w:webHidden/>
          </w:rPr>
          <w:fldChar w:fldCharType="begin"/>
        </w:r>
        <w:r w:rsidR="00071EE0">
          <w:rPr>
            <w:noProof/>
            <w:webHidden/>
          </w:rPr>
          <w:instrText xml:space="preserve"> PAGEREF _Toc518156014 \h </w:instrText>
        </w:r>
        <w:r w:rsidR="00071EE0">
          <w:rPr>
            <w:noProof/>
            <w:webHidden/>
          </w:rPr>
        </w:r>
        <w:r w:rsidR="00071EE0">
          <w:rPr>
            <w:noProof/>
            <w:webHidden/>
          </w:rPr>
          <w:fldChar w:fldCharType="separate"/>
        </w:r>
        <w:r w:rsidR="00071EE0">
          <w:rPr>
            <w:noProof/>
            <w:webHidden/>
          </w:rPr>
          <w:t>59</w:t>
        </w:r>
        <w:r w:rsidR="00071EE0">
          <w:rPr>
            <w:noProof/>
            <w:webHidden/>
          </w:rPr>
          <w:fldChar w:fldCharType="end"/>
        </w:r>
      </w:hyperlink>
    </w:p>
    <w:p w14:paraId="4927E0F4" w14:textId="6C85F45C"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5" w:history="1">
        <w:r w:rsidR="00071EE0" w:rsidRPr="00C41E16">
          <w:rPr>
            <w:rStyle w:val="Hyperlink"/>
            <w:noProof/>
          </w:rPr>
          <w:t>Hình 4.14 Màn hình một số chức năng trên thiết bị di động</w:t>
        </w:r>
        <w:r w:rsidR="00071EE0">
          <w:rPr>
            <w:noProof/>
            <w:webHidden/>
          </w:rPr>
          <w:tab/>
        </w:r>
        <w:r w:rsidR="00071EE0">
          <w:rPr>
            <w:noProof/>
            <w:webHidden/>
          </w:rPr>
          <w:fldChar w:fldCharType="begin"/>
        </w:r>
        <w:r w:rsidR="00071EE0">
          <w:rPr>
            <w:noProof/>
            <w:webHidden/>
          </w:rPr>
          <w:instrText xml:space="preserve"> PAGEREF _Toc518156015 \h </w:instrText>
        </w:r>
        <w:r w:rsidR="00071EE0">
          <w:rPr>
            <w:noProof/>
            <w:webHidden/>
          </w:rPr>
        </w:r>
        <w:r w:rsidR="00071EE0">
          <w:rPr>
            <w:noProof/>
            <w:webHidden/>
          </w:rPr>
          <w:fldChar w:fldCharType="separate"/>
        </w:r>
        <w:r w:rsidR="00071EE0">
          <w:rPr>
            <w:noProof/>
            <w:webHidden/>
          </w:rPr>
          <w:t>60</w:t>
        </w:r>
        <w:r w:rsidR="00071EE0">
          <w:rPr>
            <w:noProof/>
            <w:webHidden/>
          </w:rPr>
          <w:fldChar w:fldCharType="end"/>
        </w:r>
      </w:hyperlink>
    </w:p>
    <w:p w14:paraId="19EDBD25" w14:textId="379BE6BC"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6" w:history="1">
        <w:r w:rsidR="00071EE0" w:rsidRPr="00C41E16">
          <w:rPr>
            <w:rStyle w:val="Hyperlink"/>
            <w:noProof/>
          </w:rPr>
          <w:t>Hình 5.1 Chuyển đổi ảnh giữa điện thoại và mặt bàn</w:t>
        </w:r>
        <w:r w:rsidR="00071EE0">
          <w:rPr>
            <w:noProof/>
            <w:webHidden/>
          </w:rPr>
          <w:tab/>
        </w:r>
        <w:r w:rsidR="00071EE0">
          <w:rPr>
            <w:noProof/>
            <w:webHidden/>
          </w:rPr>
          <w:fldChar w:fldCharType="begin"/>
        </w:r>
        <w:r w:rsidR="00071EE0">
          <w:rPr>
            <w:noProof/>
            <w:webHidden/>
          </w:rPr>
          <w:instrText xml:space="preserve"> PAGEREF _Toc518156016 \h </w:instrText>
        </w:r>
        <w:r w:rsidR="00071EE0">
          <w:rPr>
            <w:noProof/>
            <w:webHidden/>
          </w:rPr>
        </w:r>
        <w:r w:rsidR="00071EE0">
          <w:rPr>
            <w:noProof/>
            <w:webHidden/>
          </w:rPr>
          <w:fldChar w:fldCharType="separate"/>
        </w:r>
        <w:r w:rsidR="00071EE0">
          <w:rPr>
            <w:noProof/>
            <w:webHidden/>
          </w:rPr>
          <w:t>66</w:t>
        </w:r>
        <w:r w:rsidR="00071EE0">
          <w:rPr>
            <w:noProof/>
            <w:webHidden/>
          </w:rPr>
          <w:fldChar w:fldCharType="end"/>
        </w:r>
      </w:hyperlink>
    </w:p>
    <w:p w14:paraId="507DF960" w14:textId="464D8660"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7" w:history="1">
        <w:r w:rsidR="00071EE0" w:rsidRPr="00C41E16">
          <w:rPr>
            <w:rStyle w:val="Hyperlink"/>
            <w:noProof/>
          </w:rPr>
          <w:t>Hình 5.2 Giao diện màn hình điện thoại chế độ Truyền ảnh</w:t>
        </w:r>
        <w:r w:rsidR="00071EE0">
          <w:rPr>
            <w:noProof/>
            <w:webHidden/>
          </w:rPr>
          <w:tab/>
        </w:r>
        <w:r w:rsidR="00071EE0">
          <w:rPr>
            <w:noProof/>
            <w:webHidden/>
          </w:rPr>
          <w:fldChar w:fldCharType="begin"/>
        </w:r>
        <w:r w:rsidR="00071EE0">
          <w:rPr>
            <w:noProof/>
            <w:webHidden/>
          </w:rPr>
          <w:instrText xml:space="preserve"> PAGEREF _Toc518156017 \h </w:instrText>
        </w:r>
        <w:r w:rsidR="00071EE0">
          <w:rPr>
            <w:noProof/>
            <w:webHidden/>
          </w:rPr>
        </w:r>
        <w:r w:rsidR="00071EE0">
          <w:rPr>
            <w:noProof/>
            <w:webHidden/>
          </w:rPr>
          <w:fldChar w:fldCharType="separate"/>
        </w:r>
        <w:r w:rsidR="00071EE0">
          <w:rPr>
            <w:noProof/>
            <w:webHidden/>
          </w:rPr>
          <w:t>66</w:t>
        </w:r>
        <w:r w:rsidR="00071EE0">
          <w:rPr>
            <w:noProof/>
            <w:webHidden/>
          </w:rPr>
          <w:fldChar w:fldCharType="end"/>
        </w:r>
      </w:hyperlink>
    </w:p>
    <w:p w14:paraId="0BD4B5EA" w14:textId="3AB4E031"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8" w:history="1">
        <w:r w:rsidR="00071EE0" w:rsidRPr="00C41E16">
          <w:rPr>
            <w:rStyle w:val="Hyperlink"/>
            <w:noProof/>
          </w:rPr>
          <w:t>Hình 5.3 Giao diện nhập tin nhắn chú thích</w:t>
        </w:r>
        <w:r w:rsidR="00071EE0">
          <w:rPr>
            <w:noProof/>
            <w:webHidden/>
          </w:rPr>
          <w:tab/>
        </w:r>
        <w:r w:rsidR="00071EE0">
          <w:rPr>
            <w:noProof/>
            <w:webHidden/>
          </w:rPr>
          <w:fldChar w:fldCharType="begin"/>
        </w:r>
        <w:r w:rsidR="00071EE0">
          <w:rPr>
            <w:noProof/>
            <w:webHidden/>
          </w:rPr>
          <w:instrText xml:space="preserve"> PAGEREF _Toc518156018 \h </w:instrText>
        </w:r>
        <w:r w:rsidR="00071EE0">
          <w:rPr>
            <w:noProof/>
            <w:webHidden/>
          </w:rPr>
        </w:r>
        <w:r w:rsidR="00071EE0">
          <w:rPr>
            <w:noProof/>
            <w:webHidden/>
          </w:rPr>
          <w:fldChar w:fldCharType="separate"/>
        </w:r>
        <w:r w:rsidR="00071EE0">
          <w:rPr>
            <w:noProof/>
            <w:webHidden/>
          </w:rPr>
          <w:t>67</w:t>
        </w:r>
        <w:r w:rsidR="00071EE0">
          <w:rPr>
            <w:noProof/>
            <w:webHidden/>
          </w:rPr>
          <w:fldChar w:fldCharType="end"/>
        </w:r>
      </w:hyperlink>
    </w:p>
    <w:p w14:paraId="7A5383E8" w14:textId="2429F00A"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9" w:history="1">
        <w:r w:rsidR="00071EE0" w:rsidRPr="00C41E16">
          <w:rPr>
            <w:rStyle w:val="Hyperlink"/>
            <w:noProof/>
          </w:rPr>
          <w:t>Hình 5.4 Giao diện chọn ảnh và tin nhắn chuẩn bị gửi</w:t>
        </w:r>
        <w:r w:rsidR="00071EE0">
          <w:rPr>
            <w:noProof/>
            <w:webHidden/>
          </w:rPr>
          <w:tab/>
        </w:r>
        <w:r w:rsidR="00071EE0">
          <w:rPr>
            <w:noProof/>
            <w:webHidden/>
          </w:rPr>
          <w:fldChar w:fldCharType="begin"/>
        </w:r>
        <w:r w:rsidR="00071EE0">
          <w:rPr>
            <w:noProof/>
            <w:webHidden/>
          </w:rPr>
          <w:instrText xml:space="preserve"> PAGEREF _Toc518156019 \h </w:instrText>
        </w:r>
        <w:r w:rsidR="00071EE0">
          <w:rPr>
            <w:noProof/>
            <w:webHidden/>
          </w:rPr>
        </w:r>
        <w:r w:rsidR="00071EE0">
          <w:rPr>
            <w:noProof/>
            <w:webHidden/>
          </w:rPr>
          <w:fldChar w:fldCharType="separate"/>
        </w:r>
        <w:r w:rsidR="00071EE0">
          <w:rPr>
            <w:noProof/>
            <w:webHidden/>
          </w:rPr>
          <w:t>67</w:t>
        </w:r>
        <w:r w:rsidR="00071EE0">
          <w:rPr>
            <w:noProof/>
            <w:webHidden/>
          </w:rPr>
          <w:fldChar w:fldCharType="end"/>
        </w:r>
      </w:hyperlink>
    </w:p>
    <w:p w14:paraId="70F85A6F" w14:textId="59B2447E"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20" w:history="1">
        <w:r w:rsidR="00071EE0" w:rsidRPr="00C41E16">
          <w:rPr>
            <w:rStyle w:val="Hyperlink"/>
            <w:noProof/>
          </w:rPr>
          <w:t>Hình 5.5 Giao diện chế độ nhận ảnh</w:t>
        </w:r>
        <w:r w:rsidR="00071EE0">
          <w:rPr>
            <w:noProof/>
            <w:webHidden/>
          </w:rPr>
          <w:tab/>
        </w:r>
        <w:r w:rsidR="00071EE0">
          <w:rPr>
            <w:noProof/>
            <w:webHidden/>
          </w:rPr>
          <w:fldChar w:fldCharType="begin"/>
        </w:r>
        <w:r w:rsidR="00071EE0">
          <w:rPr>
            <w:noProof/>
            <w:webHidden/>
          </w:rPr>
          <w:instrText xml:space="preserve"> PAGEREF _Toc518156020 \h </w:instrText>
        </w:r>
        <w:r w:rsidR="00071EE0">
          <w:rPr>
            <w:noProof/>
            <w:webHidden/>
          </w:rPr>
        </w:r>
        <w:r w:rsidR="00071EE0">
          <w:rPr>
            <w:noProof/>
            <w:webHidden/>
          </w:rPr>
          <w:fldChar w:fldCharType="separate"/>
        </w:r>
        <w:r w:rsidR="00071EE0">
          <w:rPr>
            <w:noProof/>
            <w:webHidden/>
          </w:rPr>
          <w:t>68</w:t>
        </w:r>
        <w:r w:rsidR="00071EE0">
          <w:rPr>
            <w:noProof/>
            <w:webHidden/>
          </w:rPr>
          <w:fldChar w:fldCharType="end"/>
        </w:r>
      </w:hyperlink>
    </w:p>
    <w:p w14:paraId="02B2379C" w14:textId="2C960793" w:rsidR="00071EE0"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21" w:history="1">
        <w:r w:rsidR="00071EE0" w:rsidRPr="00C41E16">
          <w:rPr>
            <w:rStyle w:val="Hyperlink"/>
            <w:noProof/>
          </w:rPr>
          <w:t>Hình 5.6 Giao diện chế độ nhận ảnh, ảnh đã được nhận</w:t>
        </w:r>
        <w:r w:rsidR="00071EE0">
          <w:rPr>
            <w:noProof/>
            <w:webHidden/>
          </w:rPr>
          <w:tab/>
        </w:r>
        <w:r w:rsidR="00071EE0">
          <w:rPr>
            <w:noProof/>
            <w:webHidden/>
          </w:rPr>
          <w:fldChar w:fldCharType="begin"/>
        </w:r>
        <w:r w:rsidR="00071EE0">
          <w:rPr>
            <w:noProof/>
            <w:webHidden/>
          </w:rPr>
          <w:instrText xml:space="preserve"> PAGEREF _Toc518156021 \h </w:instrText>
        </w:r>
        <w:r w:rsidR="00071EE0">
          <w:rPr>
            <w:noProof/>
            <w:webHidden/>
          </w:rPr>
        </w:r>
        <w:r w:rsidR="00071EE0">
          <w:rPr>
            <w:noProof/>
            <w:webHidden/>
          </w:rPr>
          <w:fldChar w:fldCharType="separate"/>
        </w:r>
        <w:r w:rsidR="00071EE0">
          <w:rPr>
            <w:noProof/>
            <w:webHidden/>
          </w:rPr>
          <w:t>68</w:t>
        </w:r>
        <w:r w:rsidR="00071EE0">
          <w:rPr>
            <w:noProof/>
            <w:webHidden/>
          </w:rPr>
          <w:fldChar w:fldCharType="end"/>
        </w:r>
      </w:hyperlink>
    </w:p>
    <w:p w14:paraId="6DEE4EF9" w14:textId="28C03D6A" w:rsidR="00675633" w:rsidRDefault="00DE1746" w:rsidP="006B55B4">
      <w:pPr>
        <w:pStyle w:val="Pagetitle"/>
        <w:rPr>
          <w:lang w:val="en-US"/>
        </w:rPr>
      </w:pPr>
      <w:r>
        <w:rPr>
          <w:noProof/>
          <w:szCs w:val="24"/>
          <w:lang w:val="en-US" w:eastAsia="en-US"/>
        </w:rPr>
        <w:lastRenderedPageBreak/>
        <w:fldChar w:fldCharType="end"/>
      </w:r>
      <w:bookmarkStart w:id="128" w:name="_Toc518156621"/>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6A589E7D" w14:textId="71618A6D"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C32F9A">
          <w:rPr>
            <w:noProof/>
            <w:webHidden/>
          </w:rPr>
          <w:t>52</w:t>
        </w:r>
        <w:r w:rsidR="00BA03F3">
          <w:rPr>
            <w:noProof/>
            <w:webHidden/>
          </w:rPr>
          <w:fldChar w:fldCharType="end"/>
        </w:r>
      </w:hyperlink>
    </w:p>
    <w:p w14:paraId="64C52150" w14:textId="4C6A767F" w:rsidR="00BA03F3"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C32F9A">
          <w:rPr>
            <w:noProof/>
            <w:webHidden/>
          </w:rPr>
          <w:t>53</w:t>
        </w:r>
        <w:r w:rsidR="00BA03F3">
          <w:rPr>
            <w:noProof/>
            <w:webHidden/>
          </w:rPr>
          <w:fldChar w:fldCharType="end"/>
        </w:r>
      </w:hyperlink>
    </w:p>
    <w:p w14:paraId="799BD639" w14:textId="51CDE36B" w:rsidR="00BA03F3"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C32F9A">
          <w:rPr>
            <w:noProof/>
            <w:webHidden/>
          </w:rPr>
          <w:t>54</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8156622"/>
      <w:r w:rsidR="004A71F6" w:rsidRPr="00562157">
        <w:rPr>
          <w:lang w:val="en-US"/>
        </w:rPr>
        <w:t xml:space="preserve">DANH MỤC CÁC </w:t>
      </w:r>
      <w:r w:rsidR="004A71F6">
        <w:rPr>
          <w:lang w:val="en-US"/>
        </w:rPr>
        <w:t>SƠ ĐỒ</w:t>
      </w:r>
      <w:bookmarkEnd w:id="129"/>
    </w:p>
    <w:p w14:paraId="71E4148D" w14:textId="18CF5D0D" w:rsidR="008F0E11"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8156685" w:history="1">
        <w:r w:rsidR="008F0E11" w:rsidRPr="00F24347">
          <w:rPr>
            <w:rStyle w:val="Hyperlink"/>
            <w:noProof/>
          </w:rPr>
          <w:t>Sơ đồ 2</w:t>
        </w:r>
        <w:r w:rsidR="008F0E11" w:rsidRPr="00F24347">
          <w:rPr>
            <w:rStyle w:val="Hyperlink"/>
            <w:noProof/>
          </w:rPr>
          <w:noBreakHyphen/>
          <w:t>1 Quy trình nhận dạng vật thể bằng xử lý ảnh cơ bản</w:t>
        </w:r>
        <w:r w:rsidR="008F0E11">
          <w:rPr>
            <w:noProof/>
            <w:webHidden/>
          </w:rPr>
          <w:tab/>
        </w:r>
        <w:r w:rsidR="008F0E11">
          <w:rPr>
            <w:noProof/>
            <w:webHidden/>
          </w:rPr>
          <w:fldChar w:fldCharType="begin"/>
        </w:r>
        <w:r w:rsidR="008F0E11">
          <w:rPr>
            <w:noProof/>
            <w:webHidden/>
          </w:rPr>
          <w:instrText xml:space="preserve"> PAGEREF _Toc518156685 \h </w:instrText>
        </w:r>
        <w:r w:rsidR="008F0E11">
          <w:rPr>
            <w:noProof/>
            <w:webHidden/>
          </w:rPr>
        </w:r>
        <w:r w:rsidR="008F0E11">
          <w:rPr>
            <w:noProof/>
            <w:webHidden/>
          </w:rPr>
          <w:fldChar w:fldCharType="separate"/>
        </w:r>
        <w:r w:rsidR="008F0E11">
          <w:rPr>
            <w:noProof/>
            <w:webHidden/>
          </w:rPr>
          <w:t>15</w:t>
        </w:r>
        <w:r w:rsidR="008F0E11">
          <w:rPr>
            <w:noProof/>
            <w:webHidden/>
          </w:rPr>
          <w:fldChar w:fldCharType="end"/>
        </w:r>
      </w:hyperlink>
    </w:p>
    <w:p w14:paraId="55F54B46" w14:textId="00DA0307" w:rsidR="008F0E11"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686" w:history="1">
        <w:r w:rsidR="008F0E11" w:rsidRPr="00F24347">
          <w:rPr>
            <w:rStyle w:val="Hyperlink"/>
            <w:noProof/>
          </w:rPr>
          <w:t>Sơ đồ 3</w:t>
        </w:r>
        <w:r w:rsidR="008F0E11" w:rsidRPr="00F24347">
          <w:rPr>
            <w:rStyle w:val="Hyperlink"/>
            <w:noProof/>
          </w:rPr>
          <w:noBreakHyphen/>
          <w:t>1 Cơ chế kết xuất đồ họa trong Unity</w:t>
        </w:r>
        <w:r w:rsidR="008F0E11">
          <w:rPr>
            <w:noProof/>
            <w:webHidden/>
          </w:rPr>
          <w:tab/>
        </w:r>
        <w:r w:rsidR="008F0E11">
          <w:rPr>
            <w:noProof/>
            <w:webHidden/>
          </w:rPr>
          <w:fldChar w:fldCharType="begin"/>
        </w:r>
        <w:r w:rsidR="008F0E11">
          <w:rPr>
            <w:noProof/>
            <w:webHidden/>
          </w:rPr>
          <w:instrText xml:space="preserve"> PAGEREF _Toc518156686 \h </w:instrText>
        </w:r>
        <w:r w:rsidR="008F0E11">
          <w:rPr>
            <w:noProof/>
            <w:webHidden/>
          </w:rPr>
        </w:r>
        <w:r w:rsidR="008F0E11">
          <w:rPr>
            <w:noProof/>
            <w:webHidden/>
          </w:rPr>
          <w:fldChar w:fldCharType="separate"/>
        </w:r>
        <w:r w:rsidR="008F0E11">
          <w:rPr>
            <w:noProof/>
            <w:webHidden/>
          </w:rPr>
          <w:t>32</w:t>
        </w:r>
        <w:r w:rsidR="008F0E11">
          <w:rPr>
            <w:noProof/>
            <w:webHidden/>
          </w:rPr>
          <w:fldChar w:fldCharType="end"/>
        </w:r>
      </w:hyperlink>
    </w:p>
    <w:p w14:paraId="3E55A58E" w14:textId="3B11A371" w:rsidR="008F0E11"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687" w:history="1">
        <w:r w:rsidR="008F0E11" w:rsidRPr="00F24347">
          <w:rPr>
            <w:rStyle w:val="Hyperlink"/>
            <w:noProof/>
          </w:rPr>
          <w:t>Sơ đồ 4</w:t>
        </w:r>
        <w:r w:rsidR="008F0E11" w:rsidRPr="00F24347">
          <w:rPr>
            <w:rStyle w:val="Hyperlink"/>
            <w:noProof/>
          </w:rPr>
          <w:noBreakHyphen/>
          <w:t>1 Hệ thống sự kiện</w:t>
        </w:r>
        <w:r w:rsidR="008F0E11">
          <w:rPr>
            <w:noProof/>
            <w:webHidden/>
          </w:rPr>
          <w:tab/>
        </w:r>
        <w:r w:rsidR="008F0E11">
          <w:rPr>
            <w:noProof/>
            <w:webHidden/>
          </w:rPr>
          <w:fldChar w:fldCharType="begin"/>
        </w:r>
        <w:r w:rsidR="008F0E11">
          <w:rPr>
            <w:noProof/>
            <w:webHidden/>
          </w:rPr>
          <w:instrText xml:space="preserve"> PAGEREF _Toc518156687 \h </w:instrText>
        </w:r>
        <w:r w:rsidR="008F0E11">
          <w:rPr>
            <w:noProof/>
            <w:webHidden/>
          </w:rPr>
        </w:r>
        <w:r w:rsidR="008F0E11">
          <w:rPr>
            <w:noProof/>
            <w:webHidden/>
          </w:rPr>
          <w:fldChar w:fldCharType="separate"/>
        </w:r>
        <w:r w:rsidR="008F0E11">
          <w:rPr>
            <w:noProof/>
            <w:webHidden/>
          </w:rPr>
          <w:t>50</w:t>
        </w:r>
        <w:r w:rsidR="008F0E11">
          <w:rPr>
            <w:noProof/>
            <w:webHidden/>
          </w:rPr>
          <w:fldChar w:fldCharType="end"/>
        </w:r>
      </w:hyperlink>
    </w:p>
    <w:p w14:paraId="76BD0C5A" w14:textId="225F6CFE" w:rsidR="008F0E11"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688" w:history="1">
        <w:r w:rsidR="008F0E11" w:rsidRPr="00F24347">
          <w:rPr>
            <w:rStyle w:val="Hyperlink"/>
            <w:noProof/>
          </w:rPr>
          <w:t>Sơ đồ 4</w:t>
        </w:r>
        <w:r w:rsidR="008F0E11" w:rsidRPr="00F24347">
          <w:rPr>
            <w:rStyle w:val="Hyperlink"/>
            <w:noProof/>
          </w:rPr>
          <w:noBreakHyphen/>
          <w:t>2 Hệ thống sự kiện liên hoàn</w:t>
        </w:r>
        <w:r w:rsidR="008F0E11">
          <w:rPr>
            <w:noProof/>
            <w:webHidden/>
          </w:rPr>
          <w:tab/>
        </w:r>
        <w:r w:rsidR="008F0E11">
          <w:rPr>
            <w:noProof/>
            <w:webHidden/>
          </w:rPr>
          <w:fldChar w:fldCharType="begin"/>
        </w:r>
        <w:r w:rsidR="008F0E11">
          <w:rPr>
            <w:noProof/>
            <w:webHidden/>
          </w:rPr>
          <w:instrText xml:space="preserve"> PAGEREF _Toc518156688 \h </w:instrText>
        </w:r>
        <w:r w:rsidR="008F0E11">
          <w:rPr>
            <w:noProof/>
            <w:webHidden/>
          </w:rPr>
        </w:r>
        <w:r w:rsidR="008F0E11">
          <w:rPr>
            <w:noProof/>
            <w:webHidden/>
          </w:rPr>
          <w:fldChar w:fldCharType="separate"/>
        </w:r>
        <w:r w:rsidR="008F0E11">
          <w:rPr>
            <w:noProof/>
            <w:webHidden/>
          </w:rPr>
          <w:t>51</w:t>
        </w:r>
        <w:r w:rsidR="008F0E11">
          <w:rPr>
            <w:noProof/>
            <w:webHidden/>
          </w:rPr>
          <w:fldChar w:fldCharType="end"/>
        </w:r>
      </w:hyperlink>
    </w:p>
    <w:p w14:paraId="4D8FDBBF" w14:textId="06D84BBB" w:rsidR="008F0E11"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689" w:history="1">
        <w:r w:rsidR="008F0E11" w:rsidRPr="00F24347">
          <w:rPr>
            <w:rStyle w:val="Hyperlink"/>
            <w:noProof/>
          </w:rPr>
          <w:t>Sơ đồ 4</w:t>
        </w:r>
        <w:r w:rsidR="008F0E11" w:rsidRPr="00F24347">
          <w:rPr>
            <w:rStyle w:val="Hyperlink"/>
            <w:noProof/>
          </w:rPr>
          <w:noBreakHyphen/>
          <w:t>3 Sơ đồ lớp của Comparator</w:t>
        </w:r>
        <w:r w:rsidR="008F0E11">
          <w:rPr>
            <w:noProof/>
            <w:webHidden/>
          </w:rPr>
          <w:tab/>
        </w:r>
        <w:r w:rsidR="008F0E11">
          <w:rPr>
            <w:noProof/>
            <w:webHidden/>
          </w:rPr>
          <w:fldChar w:fldCharType="begin"/>
        </w:r>
        <w:r w:rsidR="008F0E11">
          <w:rPr>
            <w:noProof/>
            <w:webHidden/>
          </w:rPr>
          <w:instrText xml:space="preserve"> PAGEREF _Toc518156689 \h </w:instrText>
        </w:r>
        <w:r w:rsidR="008F0E11">
          <w:rPr>
            <w:noProof/>
            <w:webHidden/>
          </w:rPr>
        </w:r>
        <w:r w:rsidR="008F0E11">
          <w:rPr>
            <w:noProof/>
            <w:webHidden/>
          </w:rPr>
          <w:fldChar w:fldCharType="separate"/>
        </w:r>
        <w:r w:rsidR="008F0E11">
          <w:rPr>
            <w:noProof/>
            <w:webHidden/>
          </w:rPr>
          <w:t>51</w:t>
        </w:r>
        <w:r w:rsidR="008F0E11">
          <w:rPr>
            <w:noProof/>
            <w:webHidden/>
          </w:rPr>
          <w:fldChar w:fldCharType="end"/>
        </w:r>
      </w:hyperlink>
    </w:p>
    <w:p w14:paraId="22EDFC64" w14:textId="24BE8350" w:rsidR="008F0E11"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690" w:history="1">
        <w:r w:rsidR="008F0E11" w:rsidRPr="00F24347">
          <w:rPr>
            <w:rStyle w:val="Hyperlink"/>
            <w:noProof/>
          </w:rPr>
          <w:t>Sơ đồ 4</w:t>
        </w:r>
        <w:r w:rsidR="008F0E11" w:rsidRPr="00F24347">
          <w:rPr>
            <w:rStyle w:val="Hyperlink"/>
            <w:noProof/>
          </w:rPr>
          <w:noBreakHyphen/>
          <w:t>4 Sơ đồ lớp của Action</w:t>
        </w:r>
        <w:r w:rsidR="008F0E11">
          <w:rPr>
            <w:noProof/>
            <w:webHidden/>
          </w:rPr>
          <w:tab/>
        </w:r>
        <w:r w:rsidR="008F0E11">
          <w:rPr>
            <w:noProof/>
            <w:webHidden/>
          </w:rPr>
          <w:fldChar w:fldCharType="begin"/>
        </w:r>
        <w:r w:rsidR="008F0E11">
          <w:rPr>
            <w:noProof/>
            <w:webHidden/>
          </w:rPr>
          <w:instrText xml:space="preserve"> PAGEREF _Toc518156690 \h </w:instrText>
        </w:r>
        <w:r w:rsidR="008F0E11">
          <w:rPr>
            <w:noProof/>
            <w:webHidden/>
          </w:rPr>
        </w:r>
        <w:r w:rsidR="008F0E11">
          <w:rPr>
            <w:noProof/>
            <w:webHidden/>
          </w:rPr>
          <w:fldChar w:fldCharType="separate"/>
        </w:r>
        <w:r w:rsidR="008F0E11">
          <w:rPr>
            <w:noProof/>
            <w:webHidden/>
          </w:rPr>
          <w:t>52</w:t>
        </w:r>
        <w:r w:rsidR="008F0E11">
          <w:rPr>
            <w:noProof/>
            <w:webHidden/>
          </w:rPr>
          <w:fldChar w:fldCharType="end"/>
        </w:r>
      </w:hyperlink>
    </w:p>
    <w:p w14:paraId="1EF83F2E" w14:textId="15C10CFD" w:rsidR="008F0E11"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691" w:history="1">
        <w:r w:rsidR="008F0E11" w:rsidRPr="00F24347">
          <w:rPr>
            <w:rStyle w:val="Hyperlink"/>
            <w:noProof/>
          </w:rPr>
          <w:t>Sơ đồ 4</w:t>
        </w:r>
        <w:r w:rsidR="008F0E11" w:rsidRPr="00F24347">
          <w:rPr>
            <w:rStyle w:val="Hyperlink"/>
            <w:noProof/>
          </w:rPr>
          <w:noBreakHyphen/>
          <w:t>5 Sơ đồ lớp của Operator</w:t>
        </w:r>
        <w:r w:rsidR="008F0E11">
          <w:rPr>
            <w:noProof/>
            <w:webHidden/>
          </w:rPr>
          <w:tab/>
        </w:r>
        <w:r w:rsidR="008F0E11">
          <w:rPr>
            <w:noProof/>
            <w:webHidden/>
          </w:rPr>
          <w:fldChar w:fldCharType="begin"/>
        </w:r>
        <w:r w:rsidR="008F0E11">
          <w:rPr>
            <w:noProof/>
            <w:webHidden/>
          </w:rPr>
          <w:instrText xml:space="preserve"> PAGEREF _Toc518156691 \h </w:instrText>
        </w:r>
        <w:r w:rsidR="008F0E11">
          <w:rPr>
            <w:noProof/>
            <w:webHidden/>
          </w:rPr>
        </w:r>
        <w:r w:rsidR="008F0E11">
          <w:rPr>
            <w:noProof/>
            <w:webHidden/>
          </w:rPr>
          <w:fldChar w:fldCharType="separate"/>
        </w:r>
        <w:r w:rsidR="008F0E11">
          <w:rPr>
            <w:noProof/>
            <w:webHidden/>
          </w:rPr>
          <w:t>53</w:t>
        </w:r>
        <w:r w:rsidR="008F0E11">
          <w:rPr>
            <w:noProof/>
            <w:webHidden/>
          </w:rPr>
          <w:fldChar w:fldCharType="end"/>
        </w:r>
      </w:hyperlink>
    </w:p>
    <w:p w14:paraId="349C79B0" w14:textId="0FD9F35B" w:rsidR="008F0E11"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692" w:history="1">
        <w:r w:rsidR="008F0E11" w:rsidRPr="00F24347">
          <w:rPr>
            <w:rStyle w:val="Hyperlink"/>
            <w:noProof/>
          </w:rPr>
          <w:t>Sơ đồ 4</w:t>
        </w:r>
        <w:r w:rsidR="008F0E11" w:rsidRPr="00F24347">
          <w:rPr>
            <w:rStyle w:val="Hyperlink"/>
            <w:noProof/>
          </w:rPr>
          <w:noBreakHyphen/>
          <w:t>6 Cấu trúc module của hệ thống</w:t>
        </w:r>
        <w:r w:rsidR="008F0E11">
          <w:rPr>
            <w:noProof/>
            <w:webHidden/>
          </w:rPr>
          <w:tab/>
        </w:r>
        <w:r w:rsidR="008F0E11">
          <w:rPr>
            <w:noProof/>
            <w:webHidden/>
          </w:rPr>
          <w:fldChar w:fldCharType="begin"/>
        </w:r>
        <w:r w:rsidR="008F0E11">
          <w:rPr>
            <w:noProof/>
            <w:webHidden/>
          </w:rPr>
          <w:instrText xml:space="preserve"> PAGEREF _Toc518156692 \h </w:instrText>
        </w:r>
        <w:r w:rsidR="008F0E11">
          <w:rPr>
            <w:noProof/>
            <w:webHidden/>
          </w:rPr>
        </w:r>
        <w:r w:rsidR="008F0E11">
          <w:rPr>
            <w:noProof/>
            <w:webHidden/>
          </w:rPr>
          <w:fldChar w:fldCharType="separate"/>
        </w:r>
        <w:r w:rsidR="008F0E11">
          <w:rPr>
            <w:noProof/>
            <w:webHidden/>
          </w:rPr>
          <w:t>54</w:t>
        </w:r>
        <w:r w:rsidR="008F0E11">
          <w:rPr>
            <w:noProof/>
            <w:webHidden/>
          </w:rPr>
          <w:fldChar w:fldCharType="end"/>
        </w:r>
      </w:hyperlink>
    </w:p>
    <w:p w14:paraId="71F534B1" w14:textId="26032833" w:rsidR="008F0E11" w:rsidRDefault="0005593C">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693" w:history="1">
        <w:r w:rsidR="008F0E11" w:rsidRPr="00F24347">
          <w:rPr>
            <w:rStyle w:val="Hyperlink"/>
            <w:noProof/>
          </w:rPr>
          <w:t>Sơ đồ 5</w:t>
        </w:r>
        <w:r w:rsidR="008F0E11" w:rsidRPr="00F24347">
          <w:rPr>
            <w:rStyle w:val="Hyperlink"/>
            <w:noProof/>
          </w:rPr>
          <w:noBreakHyphen/>
          <w:t>1 Sơ đồ kiến trúc hệ thống</w:t>
        </w:r>
        <w:r w:rsidR="008F0E11">
          <w:rPr>
            <w:noProof/>
            <w:webHidden/>
          </w:rPr>
          <w:tab/>
        </w:r>
        <w:r w:rsidR="008F0E11">
          <w:rPr>
            <w:noProof/>
            <w:webHidden/>
          </w:rPr>
          <w:fldChar w:fldCharType="begin"/>
        </w:r>
        <w:r w:rsidR="008F0E11">
          <w:rPr>
            <w:noProof/>
            <w:webHidden/>
          </w:rPr>
          <w:instrText xml:space="preserve"> PAGEREF _Toc518156693 \h </w:instrText>
        </w:r>
        <w:r w:rsidR="008F0E11">
          <w:rPr>
            <w:noProof/>
            <w:webHidden/>
          </w:rPr>
        </w:r>
        <w:r w:rsidR="008F0E11">
          <w:rPr>
            <w:noProof/>
            <w:webHidden/>
          </w:rPr>
          <w:fldChar w:fldCharType="separate"/>
        </w:r>
        <w:r w:rsidR="008F0E11">
          <w:rPr>
            <w:noProof/>
            <w:webHidden/>
          </w:rPr>
          <w:t>64</w:t>
        </w:r>
        <w:r w:rsidR="008F0E11">
          <w:rPr>
            <w:noProof/>
            <w:webHidden/>
          </w:rPr>
          <w:fldChar w:fldCharType="end"/>
        </w:r>
      </w:hyperlink>
    </w:p>
    <w:p w14:paraId="00E6C695" w14:textId="62304C18"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8156623"/>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80ADB34" w14:textId="77777777"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w:t>
      </w:r>
      <w:proofErr w:type="gramStart"/>
      <w:r>
        <w:rPr>
          <w:lang w:val="en-US"/>
        </w:rPr>
        <w:t>nhóm,..</w:t>
      </w:r>
      <w:proofErr w:type="gramEnd"/>
      <w:r>
        <w:rPr>
          <w:lang w:val="en-US"/>
        </w:rPr>
        <w:t xml:space="preserve">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77777777" w:rsidR="00A405B9" w:rsidRDefault="00A405B9" w:rsidP="00A405B9">
      <w:pPr>
        <w:rPr>
          <w:lang w:val="en-US"/>
        </w:rPr>
      </w:pPr>
      <w:r>
        <w:rPr>
          <w:lang w:val="en-US"/>
        </w:rPr>
        <w:t xml:space="preserve">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w:t>
      </w:r>
      <w:proofErr w:type="gramStart"/>
      <w:r>
        <w:rPr>
          <w:lang w:val="en-US"/>
        </w:rPr>
        <w:t>nhau,..</w:t>
      </w:r>
      <w:proofErr w:type="gramEnd"/>
      <w:r>
        <w:rPr>
          <w:lang w:val="en-US"/>
        </w:rPr>
        <w:t xml:space="preserve"> 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8156624"/>
      <w:r w:rsidRPr="00562157">
        <w:rPr>
          <w:lang w:val="en-US"/>
        </w:rPr>
        <w:t>Mở đầu</w:t>
      </w:r>
      <w:bookmarkEnd w:id="154"/>
      <w:bookmarkEnd w:id="155"/>
      <w:bookmarkEnd w:id="156"/>
      <w:bookmarkEnd w:id="157"/>
      <w:bookmarkEnd w:id="158"/>
      <w:bookmarkEnd w:id="159"/>
      <w:bookmarkEnd w:id="160"/>
      <w:bookmarkEnd w:id="161"/>
      <w:bookmarkEnd w:id="162"/>
    </w:p>
    <w:p w14:paraId="54613BC5" w14:textId="77777777"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w:t>
      </w:r>
      <w:proofErr w:type="gramStart"/>
      <w:r w:rsidRPr="00562157">
        <w:rPr>
          <w:lang w:val="en-US"/>
        </w:rPr>
        <w:t>chương  này</w:t>
      </w:r>
      <w:proofErr w:type="gramEnd"/>
      <w:r w:rsidR="005568E7" w:rsidRPr="00562157">
        <w:rPr>
          <w:lang w:val="en-US"/>
        </w:rPr>
        <w:t>.</w:t>
      </w:r>
    </w:p>
    <w:p w14:paraId="313EE137"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8156625"/>
      <w:bookmarkStart w:id="170" w:name="_Toc329630367"/>
      <w:bookmarkStart w:id="171" w:name="_Toc329635650"/>
      <w:r w:rsidRPr="00562157">
        <w:rPr>
          <w:lang w:val="en-US"/>
        </w:rPr>
        <w:t>Giới thiệu chung</w:t>
      </w:r>
      <w:bookmarkEnd w:id="165"/>
      <w:bookmarkEnd w:id="166"/>
      <w:bookmarkEnd w:id="167"/>
      <w:bookmarkEnd w:id="168"/>
      <w:bookmarkEnd w:id="169"/>
    </w:p>
    <w:p w14:paraId="5452BCFE" w14:textId="77777777" w:rsidR="00D53824" w:rsidRPr="00562157" w:rsidRDefault="00F80AB0" w:rsidP="00CD778B">
      <w:pPr>
        <w:pStyle w:val="Heading3"/>
      </w:pPr>
      <w:bookmarkStart w:id="172" w:name="_Toc518156626"/>
      <w:r>
        <w:t>Tangible và môi trường tương tác Tangible</w:t>
      </w:r>
      <w:bookmarkEnd w:id="172"/>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3B3CECBD"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w:t>
      </w:r>
      <w:proofErr w:type="gramStart"/>
      <w:r w:rsidR="002A0BE8" w:rsidRPr="002A0BE8">
        <w:rPr>
          <w:color w:val="000000"/>
          <w:sz w:val="26"/>
          <w:szCs w:val="26"/>
        </w:rPr>
        <w:t>là  một</w:t>
      </w:r>
      <w:proofErr w:type="gramEnd"/>
      <w:r w:rsidR="002A0BE8" w:rsidRPr="002A0BE8">
        <w:rPr>
          <w:color w:val="000000"/>
          <w:sz w:val="26"/>
          <w:szCs w:val="26"/>
        </w:rPr>
        <w:t xml:space="preserve">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Hornecker</w:t>
      </w:r>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Klemmer</w:t>
      </w:r>
      <w:r w:rsidR="004613D3">
        <w:rPr>
          <w:color w:val="000000"/>
          <w:sz w:val="26"/>
          <w:szCs w:val="26"/>
        </w:rPr>
        <w:t xml:space="preserve"> và các cộng sự của ông</w:t>
      </w:r>
      <w:r w:rsidR="002A0BE8" w:rsidRPr="002A0BE8">
        <w:rPr>
          <w:color w:val="000000"/>
          <w:sz w:val="26"/>
          <w:szCs w:val="26"/>
        </w:rPr>
        <w:t xml:space="preserve"> </w:t>
      </w:r>
      <w:r w:rsidR="00D16E5B">
        <w:rPr>
          <w:color w:val="000000"/>
          <w:sz w:val="26"/>
          <w:szCs w:val="26"/>
        </w:rPr>
        <w:fldChar w:fldCharType="begin" w:fldLock="1"/>
      </w:r>
      <w:r w:rsidR="00F92616">
        <w:rPr>
          <w:color w:val="000000"/>
          <w:sz w:val="26"/>
          <w:szCs w:val="26"/>
        </w:rPr>
        <w:instrText>ADDIN CSL_CITATION { "citationItems" : [ { "id" : "ITEM-1", "itemData" : { "author" : [ { "dropping-particle" : "", "family" : "Klemmer", "given" : "Scott Robert", "non-dropping-particle" : "", "parse-names" : false, "suffix" : "" }, { "dropping-particle" : "", "family" : "Landay", "given" : "James Anthony", "non-dropping-particle" : "", "parse-names" : false, "suffix" : "" }, { "dropping-particle" : "", "family" : "Mankoff", "given" : "Jennifer", "non-dropping-particle" : "", "parse-names" : false, "suffix" : "" }, { "dropping-particle" : "", "family" : "Winograd", "given" : "Terry", "non-dropping-particle" : "", "parse-names" : false, "suffix" : "" }, { "dropping-particle" : "", "family" : "Wright", "given" : "Paul K", "non-dropping-particle" : "", "parse-names" : false, "suffix" : "" } ], "id" : "ITEM-1", "issued" : { "date-parts" : [ [ "1999" ] ] }, "title" : "Tangible User Interface Input: Tools and Techniques", "type" : "article-journal" }, "uris" : [ "http://www.mendeley.com/documents/?uuid=1fd8c9f4-547c-3b8e-b968-655ec403ecdf" ] } ], "mendeley" : { "formattedCitation" : "[3]", "plainTextFormattedCitation" : "[3]", "previouslyFormattedCitation" : "[3]" }, "properties" : { "noteIndex" : 0 }, "schema" : "https://github.com/citation-style-language/schema/raw/master/csl-citation.json" }</w:instrText>
      </w:r>
      <w:r w:rsidR="00D16E5B">
        <w:rPr>
          <w:color w:val="000000"/>
          <w:sz w:val="26"/>
          <w:szCs w:val="26"/>
        </w:rPr>
        <w:fldChar w:fldCharType="separate"/>
      </w:r>
      <w:r w:rsidR="00D16E5B" w:rsidRPr="00D16E5B">
        <w:rPr>
          <w:noProof/>
          <w:color w:val="000000"/>
          <w:sz w:val="26"/>
          <w:szCs w:val="26"/>
        </w:rPr>
        <w:t>[3]</w:t>
      </w:r>
      <w:r w:rsidR="00D16E5B">
        <w:rPr>
          <w:color w:val="000000"/>
          <w:sz w:val="26"/>
          <w:szCs w:val="26"/>
        </w:rPr>
        <w:fldChar w:fldCharType="end"/>
      </w:r>
      <w:r w:rsidR="002A0BE8" w:rsidRPr="002A0BE8">
        <w:rPr>
          <w:color w:val="000000"/>
          <w:sz w:val="26"/>
          <w:szCs w:val="26"/>
        </w:rPr>
        <w:t xml:space="preserve"> đã kết hợp giấy </w:t>
      </w:r>
      <w:r w:rsidR="00393A7D">
        <w:rPr>
          <w:color w:val="000000"/>
          <w:sz w:val="26"/>
          <w:szCs w:val="26"/>
        </w:rPr>
        <w:t>ghi chú</w:t>
      </w:r>
      <w:r w:rsidR="002A0BE8" w:rsidRPr="002A0BE8">
        <w:rPr>
          <w:color w:val="000000"/>
          <w:sz w:val="26"/>
          <w:szCs w:val="26"/>
        </w:rPr>
        <w:t xml:space="preserve"> và bảng chiếu để xây dựng bảng làm việc nhóm, nhóm MIT Media</w:t>
      </w:r>
      <w:r w:rsidR="00BA03F3">
        <w:rPr>
          <w:color w:val="000000"/>
          <w:sz w:val="26"/>
          <w:szCs w:val="26"/>
        </w:rPr>
        <w:t xml:space="preserve"> Lab</w:t>
      </w:r>
      <w:r w:rsidR="002A0BE8" w:rsidRPr="002A0BE8">
        <w:rPr>
          <w:color w:val="000000"/>
          <w:sz w:val="26"/>
          <w:szCs w:val="26"/>
        </w:rPr>
        <w:t xml:space="preserve"> </w:t>
      </w:r>
      <w:r w:rsidR="006D3C13">
        <w:rPr>
          <w:color w:val="000000"/>
          <w:sz w:val="26"/>
          <w:szCs w:val="26"/>
        </w:rPr>
        <w:fldChar w:fldCharType="begin" w:fldLock="1"/>
      </w:r>
      <w:r w:rsidR="00F92616">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4]", "plainTextFormattedCitation" : "[4]", "previouslyFormattedCitation" : "[4]" }, "properties" : { "noteIndex" : 0 }, "schema" : "https://github.com/citation-style-language/schema/raw/master/csl-citation.json" }</w:instrText>
      </w:r>
      <w:r w:rsidR="006D3C13">
        <w:rPr>
          <w:color w:val="000000"/>
          <w:sz w:val="26"/>
          <w:szCs w:val="26"/>
        </w:rPr>
        <w:fldChar w:fldCharType="separate"/>
      </w:r>
      <w:r w:rsidR="00D16E5B" w:rsidRPr="00D16E5B">
        <w:rPr>
          <w:noProof/>
          <w:color w:val="000000"/>
          <w:sz w:val="26"/>
          <w:szCs w:val="26"/>
        </w:rPr>
        <w:t>[4]</w:t>
      </w:r>
      <w:r w:rsidR="006D3C13">
        <w:rPr>
          <w:color w:val="000000"/>
          <w:sz w:val="26"/>
          <w:szCs w:val="26"/>
        </w:rPr>
        <w:fldChar w:fldCharType="end"/>
      </w:r>
      <w:r w:rsidR="002A0BE8" w:rsidRPr="002A0BE8">
        <w:rPr>
          <w:color w:val="000000"/>
          <w:sz w:val="26"/>
          <w:szCs w:val="26"/>
        </w:rPr>
        <w:t xml:space="preserve"> đã dùng nút vặn như </w:t>
      </w:r>
      <w:r w:rsidR="007951B5">
        <w:rPr>
          <w:color w:val="000000"/>
          <w:sz w:val="26"/>
          <w:szCs w:val="26"/>
        </w:rPr>
        <w:t>một</w:t>
      </w:r>
      <w:r w:rsidR="002A0BE8" w:rsidRPr="002A0BE8">
        <w:rPr>
          <w:color w:val="000000"/>
          <w:sz w:val="26"/>
          <w:szCs w:val="26"/>
        </w:rPr>
        <w:t xml:space="preserve"> token vật lý để truy xuất cơ sở dữ liệu, thay đổi thông tin hiển thị</w:t>
      </w:r>
      <w:r w:rsidR="008578D4">
        <w:rPr>
          <w:color w:val="000000"/>
          <w:sz w:val="26"/>
          <w:szCs w:val="26"/>
        </w:rPr>
        <w:t>.</w:t>
      </w:r>
    </w:p>
    <w:p w14:paraId="5A59D338" w14:textId="3F8567FC"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Lab – Tangible Media Group. MIT Media Lab được thành lập bởi Nicholas Negroponte và Jerome Wiesner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PingPongPlus</w:t>
      </w:r>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5]", "plainTextFormattedCitation" : "[5]", "previouslyFormattedCitation" : "[5]"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5]</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r w:rsidR="00BA03F3">
        <w:rPr>
          <w:color w:val="000000"/>
          <w:szCs w:val="26"/>
        </w:rPr>
        <w:t>T</w:t>
      </w:r>
      <w:r w:rsidR="00B67720" w:rsidRPr="002A0BE8">
        <w:rPr>
          <w:color w:val="000000"/>
          <w:szCs w:val="26"/>
        </w:rPr>
        <w:t xml:space="preserve">abletop </w:t>
      </w:r>
      <w:r w:rsidR="000E3E7B">
        <w:rPr>
          <w:color w:val="000000"/>
          <w:szCs w:val="26"/>
        </w:rPr>
        <w:t>T</w:t>
      </w:r>
      <w:r w:rsidR="00B67720" w:rsidRPr="002A0BE8">
        <w:rPr>
          <w:color w:val="000000"/>
          <w:szCs w:val="26"/>
        </w:rPr>
        <w:t xml:space="preserve">angible </w:t>
      </w:r>
      <w:r w:rsidR="00B67720" w:rsidRPr="002A0BE8">
        <w:rPr>
          <w:color w:val="000000"/>
          <w:szCs w:val="26"/>
        </w:rPr>
        <w:lastRenderedPageBreak/>
        <w:t>sử dụng nền tảng theo dõi đối tượng  (</w:t>
      </w:r>
      <w:r w:rsidR="00EB6C8D">
        <w:rPr>
          <w:color w:val="000000"/>
          <w:szCs w:val="26"/>
        </w:rPr>
        <w:t>o</w:t>
      </w:r>
      <w:r w:rsidR="00B67720" w:rsidRPr="002A0BE8">
        <w:rPr>
          <w:color w:val="000000"/>
          <w:szCs w:val="26"/>
        </w:rPr>
        <w:t>bject tracking platform)</w:t>
      </w:r>
      <w:r w:rsidR="00EB6C8D">
        <w:rPr>
          <w:color w:val="000000"/>
          <w:szCs w:val="26"/>
        </w:rPr>
        <w:t xml:space="preserve"> - </w:t>
      </w:r>
      <w:r w:rsidR="00B67720" w:rsidRPr="002A0BE8">
        <w:rPr>
          <w:color w:val="000000"/>
          <w:szCs w:val="26"/>
        </w:rPr>
        <w:t xml:space="preserve">được đề xuất từ hệ thống Sensetable </w:t>
      </w:r>
      <w:r w:rsidR="00EB6C8D" w:rsidRPr="002A0BE8">
        <w:rPr>
          <w:color w:val="000000"/>
          <w:szCs w:val="26"/>
        </w:rPr>
        <w:t xml:space="preserve">của James Patten và cộng sự </w:t>
      </w:r>
      <w:r w:rsidR="00EB6C8D">
        <w:rPr>
          <w:color w:val="000000"/>
          <w:szCs w:val="26"/>
        </w:rPr>
        <w:fldChar w:fldCharType="begin" w:fldLock="1"/>
      </w:r>
      <w:r w:rsidR="00F92616">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6]", "plainTextFormattedCitation" : "[6]", "previouslyFormattedCitation" : "[6]"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6]</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cho thiết bị điều khiển âm nhạc điện tử của nhóm Ben Recht</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7]", "plainTextFormattedCitation" : "[7]", "previouslyFormattedCitation" : "[7]"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7]</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DeVincenzi và các cộng sự </w:t>
      </w:r>
      <w:r w:rsidR="00EB6C8D">
        <w:rPr>
          <w:color w:val="000000"/>
          <w:szCs w:val="26"/>
        </w:rPr>
        <w:fldChar w:fldCharType="begin" w:fldLock="1"/>
      </w:r>
      <w:r w:rsidR="00F92616">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8]", "plainTextFormattedCitation" : "[8]", "previouslyFormattedCitation" : "[8]"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8]</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Kinected Conference </w:t>
      </w:r>
      <w:r w:rsidR="00EB6C8D">
        <w:rPr>
          <w:color w:val="000000"/>
          <w:szCs w:val="26"/>
        </w:rPr>
        <w:t>có thể</w:t>
      </w:r>
      <w:r w:rsidR="00B67720" w:rsidRPr="002A0BE8">
        <w:rPr>
          <w:color w:val="000000"/>
          <w:szCs w:val="26"/>
        </w:rPr>
        <w:t xml:space="preserve">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PneUI của Lining Yao </w:t>
      </w:r>
      <w:r w:rsidR="00911FEB">
        <w:rPr>
          <w:color w:val="000000"/>
          <w:szCs w:val="26"/>
        </w:rPr>
        <w:fldChar w:fldCharType="begin" w:fldLock="1"/>
      </w:r>
      <w:r w:rsidR="00F92616">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9]", "plainTextFormattedCitation" : "[9]", "previouslyFormattedCitation" : "[9]" }, "properties" : { "noteIndex" : 0 }, "schema" : "https://github.com/citation-style-language/schema/raw/master/csl-citation.json" }</w:instrText>
      </w:r>
      <w:r w:rsidR="00911FEB">
        <w:rPr>
          <w:color w:val="000000"/>
          <w:szCs w:val="26"/>
        </w:rPr>
        <w:fldChar w:fldCharType="separate"/>
      </w:r>
      <w:r w:rsidR="00D16E5B" w:rsidRPr="00D16E5B">
        <w:rPr>
          <w:noProof/>
          <w:color w:val="000000"/>
          <w:szCs w:val="26"/>
        </w:rPr>
        <w:t>[9]</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013EA711" w:rsidR="009D14E3" w:rsidRDefault="009D14E3" w:rsidP="002A0BE8">
      <w:pPr>
        <w:rPr>
          <w:color w:val="000000"/>
          <w:szCs w:val="26"/>
        </w:rPr>
      </w:pPr>
      <w:r>
        <w:rPr>
          <w:color w:val="000000"/>
          <w:szCs w:val="26"/>
        </w:rPr>
        <w:t>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hy vọng với những thông tin và kết quả đạt được trong lu</w:t>
      </w:r>
      <w:r w:rsidR="00C05F9F">
        <w:rPr>
          <w:color w:val="000000"/>
          <w:szCs w:val="26"/>
        </w:rPr>
        <w:t>ậ</w:t>
      </w:r>
      <w:r>
        <w:rPr>
          <w:color w:val="000000"/>
          <w:szCs w:val="26"/>
        </w:rPr>
        <w:t>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3" w:name="_Ref517906094"/>
      <w:bookmarkStart w:id="174" w:name="_Toc518156627"/>
      <w:r w:rsidRPr="00DD703D">
        <w:t>Các kỹ thuật tương tác trong môi trường hỗ trợ tương tác Tangible</w:t>
      </w:r>
      <w:r>
        <w:t>s</w:t>
      </w:r>
      <w:bookmarkEnd w:id="173"/>
      <w:bookmarkEnd w:id="174"/>
    </w:p>
    <w:p w14:paraId="6051FC9A" w14:textId="5B7DF49B" w:rsidR="000121DE" w:rsidRPr="000121DE" w:rsidRDefault="000121DE" w:rsidP="000121DE">
      <w:r>
        <w:rPr>
          <w:lang w:val="en-US"/>
        </w:rPr>
        <w:t xml:space="preserve">Có nhiều kỹ thuật tương tác khác nhau đã được các nhóm nghiên cứu trên thế giới tìm hiểu và phát triển. Những kỹ thuật tương tác này được chia làm ba nhóm khác nhau: tương tác trực tiếp vào môi trường, tương tác </w:t>
      </w:r>
      <w:r w:rsidR="008613D4">
        <w:rPr>
          <w:lang w:val="en-US"/>
        </w:rPr>
        <w:t>vào một phần</w:t>
      </w:r>
      <w:r>
        <w:rPr>
          <w:lang w:val="en-US"/>
        </w:rPr>
        <w:t xml:space="preserve"> môi trường để kích hoạt sự kiện và tương tác thông qua thiết bị </w:t>
      </w:r>
      <w:r w:rsidR="00364543">
        <w:rPr>
          <w:lang w:val="en-US"/>
        </w:rPr>
        <w:t>trung gian</w:t>
      </w:r>
      <w:r>
        <w:rPr>
          <w:lang w:val="en-US"/>
        </w:rPr>
        <w:t>.</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261AD8">
      <w:pPr>
        <w:rPr>
          <w:lang w:val="en-US"/>
        </w:rPr>
      </w:pPr>
      <w:r w:rsidRPr="00102987">
        <w:rPr>
          <w:lang w:val="en-US"/>
        </w:rPr>
        <w:t xml:space="preserve">Đối với các kỹ thuật tương tác trực tiếp vào môi trường, người dùng trực tiếp tiếp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w:t>
      </w:r>
      <w:r w:rsidRPr="00102987">
        <w:rPr>
          <w:lang w:val="en-US"/>
        </w:rPr>
        <w:lastRenderedPageBreak/>
        <w:t>dùng rất tốt, vì người dùng nhận thức được sự thay đổi thông tin dữ liệu do chính tác động của mình vào môi trường.</w:t>
      </w:r>
    </w:p>
    <w:p w14:paraId="015058CA" w14:textId="2F8425C1" w:rsidR="000113F3" w:rsidRDefault="00102987" w:rsidP="00261AD8">
      <w:pPr>
        <w:rPr>
          <w:szCs w:val="26"/>
          <w:lang w:val="en-US"/>
        </w:rPr>
      </w:pPr>
      <w:r>
        <w:rPr>
          <w:szCs w:val="26"/>
          <w:lang w:val="en-US"/>
        </w:rPr>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Oliver Kreylo</w:t>
      </w:r>
      <w:r w:rsidR="0054103E">
        <w:rPr>
          <w:szCs w:val="26"/>
          <w:lang w:val="en-US"/>
        </w:rPr>
        <w:t xml:space="preserve"> cùng các cộng sự đã thực hiện dự án Sandbox </w:t>
      </w:r>
      <w:r w:rsidR="00911FEB" w:rsidRPr="00911FEB">
        <w:rPr>
          <w:szCs w:val="26"/>
          <w:lang w:val="en-US"/>
        </w:rPr>
        <w:fldChar w:fldCharType="begin" w:fldLock="1"/>
      </w:r>
      <w:r w:rsidR="00F92616">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10]" }, "properties" : { "noteIndex" : 0 }, "schema" : "https://github.com/citation-style-language/schema/raw/master/csl-citation.json" }</w:instrText>
      </w:r>
      <w:r w:rsidR="00911FEB" w:rsidRPr="00911FEB">
        <w:rPr>
          <w:szCs w:val="26"/>
          <w:lang w:val="en-US"/>
        </w:rPr>
        <w:fldChar w:fldCharType="separate"/>
      </w:r>
      <w:r w:rsidR="00D16E5B" w:rsidRPr="00D16E5B">
        <w:rPr>
          <w:noProof/>
          <w:szCs w:val="26"/>
          <w:lang w:val="en-US"/>
        </w:rPr>
        <w:t>[10]</w:t>
      </w:r>
      <w:r w:rsidR="00911FEB" w:rsidRPr="00911FEB">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w:t>
      </w:r>
      <w:r w:rsidR="000A2FF0">
        <w:rPr>
          <w:szCs w:val="26"/>
          <w:lang w:val="en-US"/>
        </w:rPr>
        <w:t>y</w:t>
      </w:r>
      <w:r w:rsidR="005A38C1">
        <w:rPr>
          <w:szCs w:val="26"/>
          <w:lang w:val="en-US"/>
        </w:rPr>
        <w:t xml:space="preserve">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6F0B4A">
        <w:t xml:space="preserve">Hình </w:t>
      </w:r>
      <w:r w:rsidR="006F0B4A">
        <w:rPr>
          <w:noProof/>
        </w:rPr>
        <w:t>1</w:t>
      </w:r>
      <w:r w:rsidR="006F0B4A">
        <w:t>.</w:t>
      </w:r>
      <w:r w:rsidR="006F0B4A">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0E3684E6" w:rsidR="005A38C1" w:rsidRDefault="005A38C1" w:rsidP="005A38C1">
      <w:pPr>
        <w:pStyle w:val="Caption"/>
        <w:rPr>
          <w:szCs w:val="26"/>
          <w:lang w:val="en-US"/>
        </w:rPr>
      </w:pPr>
      <w:bookmarkStart w:id="175" w:name="_Ref517904352"/>
      <w:bookmarkStart w:id="176" w:name="_Toc518155970"/>
      <w:r>
        <w:t xml:space="preserve">Hình </w:t>
      </w:r>
      <w:r w:rsidR="00071EE0">
        <w:fldChar w:fldCharType="begin"/>
      </w:r>
      <w:r w:rsidR="00071EE0">
        <w:instrText xml:space="preserve"> STYLEREF 1 \s </w:instrText>
      </w:r>
      <w:r w:rsidR="00071EE0">
        <w:fldChar w:fldCharType="separate"/>
      </w:r>
      <w:r w:rsidR="00071EE0">
        <w:rPr>
          <w:noProof/>
        </w:rPr>
        <w:t>1</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w:t>
      </w:r>
      <w:r w:rsidR="00071EE0">
        <w:fldChar w:fldCharType="end"/>
      </w:r>
      <w:bookmarkEnd w:id="175"/>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r>
        <w:rPr>
          <w:szCs w:val="26"/>
          <w:lang w:val="en-US"/>
        </w:rPr>
        <w:fldChar w:fldCharType="begin" w:fldLock="1"/>
      </w:r>
      <w:r w:rsidR="00F92616">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10]" }, "properties" : { "noteIndex" : 0 }, "schema" : "https://github.com/citation-style-language/schema/raw/master/csl-citation.json" }</w:instrText>
      </w:r>
      <w:r>
        <w:rPr>
          <w:szCs w:val="26"/>
          <w:lang w:val="en-US"/>
        </w:rPr>
        <w:fldChar w:fldCharType="separate"/>
      </w:r>
      <w:r w:rsidR="00D16E5B" w:rsidRPr="00D16E5B">
        <w:rPr>
          <w:b w:val="0"/>
          <w:noProof/>
          <w:szCs w:val="26"/>
          <w:lang w:val="en-US"/>
        </w:rPr>
        <w:t>[10]</w:t>
      </w:r>
      <w:bookmarkEnd w:id="176"/>
      <w:r>
        <w:rPr>
          <w:szCs w:val="26"/>
          <w:lang w:val="en-US"/>
        </w:rPr>
        <w:fldChar w:fldCharType="end"/>
      </w:r>
    </w:p>
    <w:p w14:paraId="72BB944F" w14:textId="0A95AA5D" w:rsidR="005A38C1" w:rsidRDefault="00202461" w:rsidP="005A38C1">
      <w:pPr>
        <w:rPr>
          <w:lang w:val="en-US"/>
        </w:rPr>
      </w:pPr>
      <w:r>
        <w:rPr>
          <w:lang w:val="en-US"/>
        </w:rPr>
        <w:t xml:space="preserve">Lấy cảm hứng ý tưởng từ </w:t>
      </w:r>
      <w:r w:rsidR="007A36CC">
        <w:rPr>
          <w:lang w:val="en-US"/>
        </w:rPr>
        <w:t>dự án</w:t>
      </w:r>
      <w:r>
        <w:rPr>
          <w:lang w:val="en-US"/>
        </w:rPr>
        <w:t xml:space="preserve">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738509A8"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t>.</w:t>
      </w:r>
      <w:r>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w:t>
      </w:r>
      <w:r>
        <w:rPr>
          <w:lang w:val="en-US"/>
        </w:rPr>
        <w:lastRenderedPageBreak/>
        <w:t xml:space="preserve">liệu. Ngoài ra mô hình này chỉ phù hợp cho một đó lĩnh vực như địa lý, khó có thể áp dụng sang nhiều lĩnh vực khác như toán học, sinh </w:t>
      </w:r>
      <w:proofErr w:type="gramStart"/>
      <w:r>
        <w:rPr>
          <w:lang w:val="en-US"/>
        </w:rPr>
        <w:t>học,...</w:t>
      </w:r>
      <w:proofErr w:type="gramEnd"/>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2DE9F479" w:rsidR="0083077A" w:rsidRDefault="0083077A" w:rsidP="0083077A">
      <w:pPr>
        <w:pStyle w:val="Caption"/>
        <w:rPr>
          <w:noProof/>
        </w:rPr>
      </w:pPr>
      <w:bookmarkStart w:id="177" w:name="_Ref517385107"/>
      <w:bookmarkStart w:id="178" w:name="_Toc518155971"/>
      <w:r>
        <w:t xml:space="preserve">Hình </w:t>
      </w:r>
      <w:r w:rsidR="00071EE0">
        <w:fldChar w:fldCharType="begin"/>
      </w:r>
      <w:r w:rsidR="00071EE0">
        <w:instrText xml:space="preserve"> STYLEREF 1 \s </w:instrText>
      </w:r>
      <w:r w:rsidR="00071EE0">
        <w:fldChar w:fldCharType="separate"/>
      </w:r>
      <w:r w:rsidR="00071EE0">
        <w:rPr>
          <w:noProof/>
        </w:rPr>
        <w:t>1</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2</w:t>
      </w:r>
      <w:r w:rsidR="00071EE0">
        <w:fldChar w:fldCharType="end"/>
      </w:r>
      <w:bookmarkEnd w:id="177"/>
      <w:r>
        <w:t xml:space="preserve"> </w:t>
      </w:r>
      <w:r>
        <w:rPr>
          <w:noProof/>
        </w:rPr>
        <w:t xml:space="preserve">Mô hình hố cát </w:t>
      </w:r>
      <w:r w:rsidR="00DB37AA">
        <w:rPr>
          <w:noProof/>
        </w:rPr>
        <w:t>kết xuất</w:t>
      </w:r>
      <w:r>
        <w:rPr>
          <w:noProof/>
        </w:rPr>
        <w:t xml:space="preserve"> màu theo độ cao</w:t>
      </w:r>
      <w:bookmarkEnd w:id="178"/>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5CFEB901"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F92616">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1]", "plainTextFormattedCitation" : "[11]", "previouslyFormattedCitation" : "[11]" }, "properties" : { "noteIndex" : 0 }, "schema" : "https://github.com/citation-style-language/schema/raw/master/csl-citation.json" }</w:instrText>
      </w:r>
      <w:r w:rsidR="00661241">
        <w:rPr>
          <w:lang w:val="en-US"/>
        </w:rPr>
        <w:fldChar w:fldCharType="separate"/>
      </w:r>
      <w:r w:rsidR="00D16E5B" w:rsidRPr="00D16E5B">
        <w:rPr>
          <w:noProof/>
          <w:lang w:val="en-US"/>
        </w:rPr>
        <w:t>[11]</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trình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283E1BE6" w:rsidR="002A4CF7" w:rsidRDefault="0055477A" w:rsidP="00891A68">
      <w:pPr>
        <w:rPr>
          <w:lang w:val="en-US"/>
        </w:rPr>
      </w:pPr>
      <w:r w:rsidRPr="0055477A">
        <w:rPr>
          <w:lang w:val="en-US"/>
        </w:rPr>
        <w:t>Ramesh Raskar</w:t>
      </w:r>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sidR="00F92616">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2]", "plainTextFormattedCitation" : "[12]", "previouslyFormattedCitation" : "[12]" }, "properties" : { "noteIndex" : 0 }, "schema" : "https://github.com/citation-style-language/schema/raw/master/csl-citation.json" }</w:instrText>
      </w:r>
      <w:r>
        <w:rPr>
          <w:lang w:val="en-US"/>
        </w:rPr>
        <w:fldChar w:fldCharType="separate"/>
      </w:r>
      <w:r w:rsidR="00D16E5B" w:rsidRPr="00D16E5B">
        <w:rPr>
          <w:noProof/>
          <w:lang w:val="en-US"/>
        </w:rPr>
        <w:t>[12]</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C32F9A">
        <w:t xml:space="preserve">Hình </w:t>
      </w:r>
      <w:r w:rsidR="00C32F9A">
        <w:rPr>
          <w:noProof/>
        </w:rPr>
        <w:t>1</w:t>
      </w:r>
      <w:r w:rsidR="00C32F9A">
        <w:t>.</w:t>
      </w:r>
      <w:r w:rsidR="00C32F9A">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 xml:space="preserve">“Hide Out”. Dự </w:t>
      </w:r>
      <w:r w:rsidR="005704AB">
        <w:rPr>
          <w:lang w:val="en-US"/>
        </w:rPr>
        <w:lastRenderedPageBreak/>
        <w:t>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4FC5C6D8" w:rsidR="002A4CF7" w:rsidRDefault="0055477A" w:rsidP="003553BA">
      <w:pPr>
        <w:pStyle w:val="Caption"/>
        <w:rPr>
          <w:noProof/>
        </w:rPr>
      </w:pPr>
      <w:bookmarkStart w:id="179" w:name="_Ref517690495"/>
      <w:bookmarkStart w:id="180" w:name="_Toc518155972"/>
      <w:r>
        <w:t xml:space="preserve">Hình </w:t>
      </w:r>
      <w:r w:rsidR="00071EE0">
        <w:fldChar w:fldCharType="begin"/>
      </w:r>
      <w:r w:rsidR="00071EE0">
        <w:instrText xml:space="preserve"> STYLEREF 1 \s </w:instrText>
      </w:r>
      <w:r w:rsidR="00071EE0">
        <w:fldChar w:fldCharType="separate"/>
      </w:r>
      <w:r w:rsidR="00071EE0">
        <w:rPr>
          <w:noProof/>
        </w:rPr>
        <w:t>1</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3</w:t>
      </w:r>
      <w:r w:rsidR="00071EE0">
        <w:fldChar w:fldCharType="end"/>
      </w:r>
      <w:bookmarkEnd w:id="179"/>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0"/>
    </w:p>
    <w:p w14:paraId="3ADBD6A9" w14:textId="34768176" w:rsidR="00B82E3D" w:rsidRPr="00B82E3D" w:rsidRDefault="000658C5" w:rsidP="00B82E3D">
      <w:r>
        <w:t>Đối với nhóm kĩ thuật này, c</w:t>
      </w:r>
      <w:r w:rsidR="00B82E3D">
        <w:t>húng em đã thực nghiệm</w:t>
      </w:r>
      <w:r w:rsidR="004F5988">
        <w:t xml:space="preserve"> thông qua việc xây dựng </w:t>
      </w:r>
      <w:r w:rsidR="004D66EA">
        <w:t>một</w:t>
      </w:r>
      <w:r w:rsidR="004F5988">
        <w:t xml:space="preserve">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chiếu trực diện phía trên. Hình ảnh chiếu ra được chiếu nghiêng một góc 8</w:t>
      </w:r>
      <w:r w:rsidR="004B4FA9">
        <w:t>0 độ</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C32F9A">
        <w:t xml:space="preserve">Hình </w:t>
      </w:r>
      <w:r w:rsidR="00C32F9A">
        <w:rPr>
          <w:noProof/>
        </w:rPr>
        <w:t>1</w:t>
      </w:r>
      <w:r w:rsidR="00C32F9A">
        <w:t>.</w:t>
      </w:r>
      <w:r w:rsidR="00C32F9A">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2EB6032D" w:rsidR="00D53824" w:rsidRDefault="00AD6866" w:rsidP="00AD6866">
      <w:pPr>
        <w:pStyle w:val="Caption"/>
        <w:rPr>
          <w:noProof/>
        </w:rPr>
      </w:pPr>
      <w:bookmarkStart w:id="181" w:name="_Ref517731770"/>
      <w:bookmarkStart w:id="182" w:name="_Toc518155973"/>
      <w:r>
        <w:t xml:space="preserve">Hình </w:t>
      </w:r>
      <w:r w:rsidR="00071EE0">
        <w:fldChar w:fldCharType="begin"/>
      </w:r>
      <w:r w:rsidR="00071EE0">
        <w:instrText xml:space="preserve"> STYLEREF 1 \s </w:instrText>
      </w:r>
      <w:r w:rsidR="00071EE0">
        <w:fldChar w:fldCharType="separate"/>
      </w:r>
      <w:r w:rsidR="00071EE0">
        <w:rPr>
          <w:noProof/>
        </w:rPr>
        <w:t>1</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4</w:t>
      </w:r>
      <w:r w:rsidR="00071EE0">
        <w:fldChar w:fldCharType="end"/>
      </w:r>
      <w:bookmarkEnd w:id="181"/>
      <w:r>
        <w:rPr>
          <w:noProof/>
        </w:rPr>
        <w:t xml:space="preserve"> Chiếu phố</w:t>
      </w:r>
      <w:r w:rsidR="00EA5C3B">
        <w:rPr>
          <w:noProof/>
        </w:rPr>
        <w:t>i</w:t>
      </w:r>
      <w:r>
        <w:rPr>
          <w:noProof/>
        </w:rPr>
        <w:t xml:space="preserve"> cảnh lên đĩa thức ăn</w:t>
      </w:r>
      <w:bookmarkEnd w:id="182"/>
    </w:p>
    <w:p w14:paraId="42B3A2A7" w14:textId="582BE8AA" w:rsidR="00D66D83" w:rsidRDefault="002C4D6F" w:rsidP="00563409">
      <w:pPr>
        <w:pStyle w:val="Bullet4"/>
        <w:rPr>
          <w:lang w:val="en-US"/>
        </w:rPr>
      </w:pPr>
      <w:bookmarkStart w:id="183"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p w14:paraId="2789B466" w14:textId="28151357" w:rsidR="00563409" w:rsidRPr="00563409" w:rsidRDefault="00563409" w:rsidP="00FB1441">
      <w:pPr>
        <w:rPr>
          <w:lang w:val="en-US"/>
        </w:rPr>
      </w:pPr>
      <w:r>
        <w:rPr>
          <w:lang w:val="en-US"/>
        </w:rPr>
        <w:t>Kỹ thuật này tận dụng khả năng xử lý và sức mạnh về đ</w:t>
      </w:r>
      <w:r w:rsidR="00FB1441">
        <w:rPr>
          <w:lang w:val="en-US"/>
        </w:rPr>
        <w:t xml:space="preserve">ồ họa các các thiết bị di động, cụ thể là smartphone để tạo nên yếu tố Tangible trong tương tác. </w:t>
      </w:r>
      <w:r w:rsidR="00F92616" w:rsidRPr="00F92616">
        <w:rPr>
          <w:lang w:val="en-US"/>
        </w:rPr>
        <w:t>Jansen Y</w:t>
      </w:r>
      <w:r w:rsidR="00F92616">
        <w:rPr>
          <w:lang w:val="en-US"/>
        </w:rPr>
        <w:t xml:space="preserve"> và các cộng sự </w:t>
      </w:r>
      <w:r w:rsidR="00F92616">
        <w:rPr>
          <w:lang w:val="en-US"/>
        </w:rPr>
        <w:fldChar w:fldCharType="begin" w:fldLock="1"/>
      </w:r>
      <w:r w:rsidR="00A45606">
        <w:rPr>
          <w:lang w:val="en-US"/>
        </w:rPr>
        <w:instrText>ADDIN CSL_CITATION { "citationItems" : [ { "id" : "ITEM-1", "itemData" : { "abstract" : "Figure 1. Two users performing dynamic queries on a scatterplot using tangible remote controllers. ABSTRACT We explore the use of customizable tangible remote con-trollers for interacting with wall-size displays. Such con-trollers are especially suited to visual exploration tasks where users need to move to see details of complex visualizations. In addition, we conducted a controlled user study suggest-ing that tangibles make it easier for users to focus on the visual display while they interact. We explain how to build such controllers using off-the-shelf touch tablets and describe a sample application that supports multiple dynamic queries.", "author" : [ { "dropping-particle" : "", "family" : "Jansen", "given" : "Yvonne", "non-dropping-particle" : "", "parse-names" : false, "suffix" : "" }, { "dropping-particle" : "", "family" : "Dragicevic", "given" : "Pierre", "non-dropping-particle" : "", "parse-names" : false, "suffix" : "" }, { "dropping-particle" : "", "family" : "Fekete", "given" : "Jean-Daniel", "non-dropping-particle" : "", "parse-names" : false, "suffix" : "" } ], "id" : "ITEM-1", "issued" : { "date-parts" : [ [ "0" ] ] }, "title" : "Tangible Remote Controllers for Wall-Size Displays", "type" : "article-journal" }, "uris" : [ "http://www.mendeley.com/documents/?uuid=c4b91e11-aa46-336b-911a-7e4a0eaa9e66" ] } ], "mendeley" : { "formattedCitation" : "[13]", "plainTextFormattedCitation" : "[13]", "previouslyFormattedCitation" : "[13]" }, "properties" : { "noteIndex" : 0 }, "schema" : "https://github.com/citation-style-language/schema/raw/master/csl-citation.json" }</w:instrText>
      </w:r>
      <w:r w:rsidR="00F92616">
        <w:rPr>
          <w:lang w:val="en-US"/>
        </w:rPr>
        <w:fldChar w:fldCharType="separate"/>
      </w:r>
      <w:r w:rsidR="00F92616" w:rsidRPr="00F92616">
        <w:rPr>
          <w:noProof/>
          <w:lang w:val="en-US"/>
        </w:rPr>
        <w:t>[13]</w:t>
      </w:r>
      <w:r w:rsidR="00F92616">
        <w:rPr>
          <w:lang w:val="en-US"/>
        </w:rPr>
        <w:fldChar w:fldCharType="end"/>
      </w:r>
      <w:r w:rsidR="00F92616">
        <w:rPr>
          <w:lang w:val="en-US"/>
        </w:rPr>
        <w:t xml:space="preserve"> đã dùng tablet kết hợp với thanh trượt để tạo nên thiết bị điều khiển từ xa thay đổi giá trị của dữ liệu. </w:t>
      </w:r>
      <w:r w:rsidR="00A45606">
        <w:t xml:space="preserve">Sebastian Boring và các cộng sự </w:t>
      </w:r>
      <w:r w:rsidR="00A45606">
        <w:fldChar w:fldCharType="begin" w:fldLock="1"/>
      </w:r>
      <w:r w:rsidR="001064BA">
        <w:instrText>ADDIN CSL_CITATION { "citationItems" : [ { "id" : "ITEM-1", "itemData" : { "abstract" : "In 1992, Tani et al. proposed remotely operating machines in a factory by manipulating a live video image on a com-puter screen. In this paper we revisit this metaphor and in-vestigate its suitability for mobile use. We present Touch Projector, a system that enables users to interact with re-mote screens through a live video image on their mobile device. The handheld device tracks itself with respect to the surrounding displays. Touch on the video image is \" pro-jected \" onto the target display in view, as if it had occurred there. This literal adaptation of Tani's idea, however, fails because handheld video does not offer enough stability and control to enable precise manipulation. We address this with a series of improvements, including zooming and freezing the video image. In a user study, participants se-lected targets and dragged targets between displays using the literal and three improved versions. We found that par-ticipants achieved highest performance with automatic zooming and temporary image freezing.", "author" : [ { "dropping-particle" : "", "family" : "Boring", "given" : "Sebastian", "non-dropping-particle" : "", "parse-names" : false, "suffix" : "" }, { "dropping-particle" : "", "family" : "Baur", "given" : "Dominikus", "non-dropping-particle" : "", "parse-names" : false, "suffix" : "" }, { "dropping-particle" : "", "family" : "Butz", "given" : "Andreas", "non-dropping-particle" : "", "parse-names" : false, "suffix" : "" }, { "dropping-particle" : "", "family" : "Gustafson", "given" : "Sean", "non-dropping-particle" : "", "parse-names" : false, "suffix" : "" }, { "dropping-particle" : "", "family" : "Baudisch", "given" : "Patrick", "non-dropping-particle" : "", "parse-names" : false, "suffix" : "" } ], "id" : "ITEM-1", "issued" : { "date-parts" : [ [ "0" ] ] }, "title" : "Touch Projector: Mobile Interaction through Video", "type" : "article-journal" }, "uris" : [ "http://www.mendeley.com/documents/?uuid=97bb2f0f-780a-34d9-9eb5-5ba76d8d92c6" ] } ], "mendeley" : { "formattedCitation" : "[14]", "plainTextFormattedCitation" : "[14]", "previouslyFormattedCitation" : "[14]" }, "properties" : { "noteIndex" : 0 }, "schema" : "https://github.com/citation-style-language/schema/raw/master/csl-citation.json" }</w:instrText>
      </w:r>
      <w:r w:rsidR="00A45606">
        <w:fldChar w:fldCharType="separate"/>
      </w:r>
      <w:r w:rsidR="00A45606" w:rsidRPr="00A45606">
        <w:rPr>
          <w:noProof/>
        </w:rPr>
        <w:t>[14]</w:t>
      </w:r>
      <w:r w:rsidR="00A45606">
        <w:fldChar w:fldCharType="end"/>
      </w:r>
      <w:r w:rsidR="00A45606">
        <w:t xml:space="preserve"> cũng đã dùng smartphone để làm thiết bị trung gian cho phép người dùng di chuyển vị trí các bức ảnh trên một màn chiếu rất lớn bằng cách thao tác trên smartphone.</w:t>
      </w:r>
      <w:r w:rsidR="00D563CB">
        <w:t xml:space="preserve"> </w:t>
      </w:r>
    </w:p>
    <w:bookmarkEnd w:id="183"/>
    <w:p w14:paraId="0105FB13" w14:textId="25EB03EC" w:rsidR="006B665B" w:rsidRPr="006B665B" w:rsidRDefault="006B665B" w:rsidP="0018611E">
      <w:pPr>
        <w:ind w:firstLine="360"/>
      </w:pPr>
      <w:r w:rsidRPr="006B665B">
        <w:t xml:space="preserve">Với </w:t>
      </w:r>
      <w:r w:rsidR="00D1116E">
        <w:t>nhóm k</w:t>
      </w:r>
      <w:r w:rsidR="00491D70">
        <w:t>ỹ thuật</w:t>
      </w:r>
      <w:r w:rsidRPr="006B665B">
        <w:t xml:space="preserve"> này, </w:t>
      </w:r>
      <w:r w:rsidR="004F4D57">
        <w:t xml:space="preserve">lấy ý tưởng từ </w:t>
      </w:r>
      <w:r w:rsidR="001064BA">
        <w:t xml:space="preserve">các hành vi tương tác của Martin Spindler trong việc mô hình hóa thông tin </w:t>
      </w:r>
      <w:r w:rsidR="001064BA">
        <w:fldChar w:fldCharType="begin" w:fldLock="1"/>
      </w:r>
      <w:r w:rsidR="001064BA">
        <w:instrText>ADDIN CSL_CITATION { "citationItems" : [ { "id" : "ITEM-1", "itemData" : { "abstract" : "In information visualization, interaction is commonly carried out by using traditional input devices, and visual feedback is usually given on desktop displays. By contrast, recent ad-vances in interactive surface technology suggest combining interaction and display functionality in a single device for a more direct interaction. With our work, we contribute to the seamless integration of interaction and display devices and introduce new ways of visualizing and directly interact-ing with information. Rather than restricting the interaction to the display surface alone, we explicitly use the physical three-dimensional space above it for natural interaction with multiple displays. For this purpose, we introduce tangible views as spatially aware lightweight displays that can be in-teracted with by moving them through the physical space on or above a tabletop display's surface. Tracking the 3D move-ment of tangible views allows us to control various parame-ters of a visualization with more degrees of freedom. Tangi-ble views also facilitate making multiple \u2013 previously virtual \u2013 views physically \" graspable \" . In this paper, we introduce a number of interaction and visualization patterns for tan-gible views that constitute the vocabulary for performing a variety of common visualization tasks. Several implemented case studies demonstrate the usefulness of tangible views for widely used information visualization approaches and sug-gest the high potential of this novel approach to support in-teraction with complex visualizations.", "author" : [ { "dropping-particle" : "", "family" : "Spindler", "given" : "Martin", "non-dropping-particle" : "", "parse-names" : false, "suffix" : "" }, { "dropping-particle" : "", "family" : "Tominski", "given" : "Christian", "non-dropping-particle" : "", "parse-names" : false, "suffix" : "" }, { "dropping-particle" : "", "family" : "Schumann", "given" : "Heidrun", "non-dropping-particle" : "", "parse-names" : false, "suffix" : "" }, { "dropping-particle" : "", "family" : "Dachselt", "given" : "Raimund", "non-dropping-particle" : "", "parse-names" : false, "suffix" : "" } ], "id" : "ITEM-1", "issued" : { "date-parts" : [ [ "0" ] ] }, "title" : "Tangible Views for Information Visualization", "type" : "article-journal" }, "uris" : [ "http://www.mendeley.com/documents/?uuid=fc204c09-e858-3c9d-80a0-411a8bba8973" ] } ], "mendeley" : { "formattedCitation" : "[15]", "plainTextFormattedCitation" : "[15]" }, "properties" : { "noteIndex" : 0 }, "schema" : "https://github.com/citation-style-language/schema/raw/master/csl-citation.json" }</w:instrText>
      </w:r>
      <w:r w:rsidR="001064BA">
        <w:fldChar w:fldCharType="separate"/>
      </w:r>
      <w:r w:rsidR="001064BA" w:rsidRPr="001064BA">
        <w:rPr>
          <w:noProof/>
        </w:rPr>
        <w:t>[15]</w:t>
      </w:r>
      <w:r w:rsidR="001064BA">
        <w:fldChar w:fldCharType="end"/>
      </w:r>
      <w:r w:rsidR="001064BA">
        <w:t xml:space="preserve">, </w:t>
      </w:r>
      <w:r w:rsidRPr="006B665B">
        <w:t xml:space="preserve">chúng em </w:t>
      </w:r>
      <w:r w:rsidR="001064BA">
        <w:t xml:space="preserve">xây dựng và cải tiến thêm các loại tương tác khác. Chúng em </w:t>
      </w:r>
      <w:r w:rsidRPr="006B665B">
        <w:t>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w:t>
      </w:r>
      <w:r w:rsidR="005F40B8">
        <w:t>ý</w:t>
      </w:r>
      <w:r w:rsidRPr="006B665B">
        <w:t xml:space="preserve"> tương tác, từ đó mang đến trải nghiệm không thoải mái cho người sử dụng. Để giải quyết những hạn chế trên đồng thời với mục đích chia nhỏ xử l</w:t>
      </w:r>
      <w:r w:rsidR="005F40B8">
        <w:t>ý</w:t>
      </w:r>
      <w:r w:rsidRPr="006B665B">
        <w:t>, không dồn tất cả vào việc xử l</w:t>
      </w:r>
      <w:r w:rsidR="005F40B8">
        <w:t>ý</w:t>
      </w:r>
      <w:r w:rsidRPr="006B665B">
        <w:t xml:space="preserve">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58AEA35E" w14:textId="5A212850" w:rsidR="00A14A9A" w:rsidRDefault="0018611E" w:rsidP="00A14A9A">
      <w:pPr>
        <w:pStyle w:val="ListParagraph"/>
      </w:pPr>
      <w:r>
        <w:t>Lật (Flip</w:t>
      </w:r>
      <w:proofErr w:type="gramStart"/>
      <w:r>
        <w:t>):</w:t>
      </w:r>
      <w:proofErr w:type="gramEnd"/>
      <w:r>
        <w:t xml:space="preserve">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C32F9A">
        <w:t xml:space="preserve">Hình </w:t>
      </w:r>
      <w:r w:rsidR="00C32F9A">
        <w:rPr>
          <w:noProof/>
        </w:rPr>
        <w:t>1</w:t>
      </w:r>
      <w:r w:rsidR="00C32F9A">
        <w:t>.</w:t>
      </w:r>
      <w:r w:rsidR="00C32F9A">
        <w:rPr>
          <w:noProof/>
        </w:rPr>
        <w:t>5</w:t>
      </w:r>
      <w:r w:rsidR="00C32F9A">
        <w:t xml:space="preserve"> Hành </w:t>
      </w:r>
      <w:r w:rsidR="00C32F9A">
        <w:lastRenderedPageBreak/>
        <w:t>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45147455" w14:textId="7F0AD9D1" w:rsidR="005312F2" w:rsidRDefault="005312F2" w:rsidP="005312F2">
      <w:pPr>
        <w:pStyle w:val="ListParagraph"/>
      </w:pPr>
      <w:r>
        <w:t>Lắc (Shake</w:t>
      </w:r>
      <w:proofErr w:type="gramStart"/>
      <w:r>
        <w:t>):</w:t>
      </w:r>
      <w:proofErr w:type="gramEnd"/>
      <w:r>
        <w:t xml:space="preserve"> là hành động thay đổi vị trí của thiết bị quanh vị trí ban đầu theo 2 hướng nghịch nhau trong thời gian ngắn khi thiết bị được đặt nằm theo mặt phẳng ngang như hình </w:t>
      </w:r>
      <w:r>
        <w:fldChar w:fldCharType="begin"/>
      </w:r>
      <w:r>
        <w:instrText xml:space="preserve"> REF _Ref517122345 \h </w:instrText>
      </w:r>
      <w:r>
        <w:fldChar w:fldCharType="separate"/>
      </w:r>
      <w:r>
        <w:t xml:space="preserve">Hình </w:t>
      </w:r>
      <w:r>
        <w:rPr>
          <w:noProof/>
        </w:rPr>
        <w:t>1</w:t>
      </w:r>
      <w:r>
        <w:t>.</w:t>
      </w:r>
      <w:r>
        <w:rPr>
          <w:noProof/>
        </w:rPr>
        <w:t>6</w:t>
      </w:r>
      <w:r>
        <w:fldChar w:fldCharType="end"/>
      </w:r>
      <w:r>
        <w:t>. Chúng em mô phỏng hành động này tượng trưng cho việc xóa bỏ một trạng thái đang được áp dụng lên thiết bị để trở về bình thường.</w:t>
      </w:r>
    </w:p>
    <w:p w14:paraId="2177D222" w14:textId="5182B713" w:rsidR="0018611E" w:rsidRDefault="0018611E" w:rsidP="00A14A9A">
      <w:pPr>
        <w:ind w:firstLine="0"/>
      </w:pPr>
      <w:r w:rsidRPr="0018611E">
        <w:rPr>
          <w:noProof/>
        </w:rPr>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707F48CC" w:rsidR="0018611E" w:rsidRDefault="0018611E" w:rsidP="0018611E">
      <w:pPr>
        <w:pStyle w:val="Caption"/>
      </w:pPr>
      <w:bookmarkStart w:id="184" w:name="_Ref517121905"/>
      <w:bookmarkStart w:id="185" w:name="_Toc518155974"/>
      <w:r>
        <w:t xml:space="preserve">Hình </w:t>
      </w:r>
      <w:r w:rsidR="00071EE0">
        <w:fldChar w:fldCharType="begin"/>
      </w:r>
      <w:r w:rsidR="00071EE0">
        <w:instrText xml:space="preserve"> STYLEREF 1 \s </w:instrText>
      </w:r>
      <w:r w:rsidR="00071EE0">
        <w:fldChar w:fldCharType="separate"/>
      </w:r>
      <w:r w:rsidR="00071EE0">
        <w:rPr>
          <w:noProof/>
        </w:rPr>
        <w:t>1</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5</w:t>
      </w:r>
      <w:r w:rsidR="00071EE0">
        <w:fldChar w:fldCharType="end"/>
      </w:r>
      <w:r>
        <w:t xml:space="preserve"> Hành động Flip</w:t>
      </w:r>
      <w:bookmarkEnd w:id="184"/>
      <w:bookmarkEnd w:id="185"/>
    </w:p>
    <w:p w14:paraId="3903811D" w14:textId="77777777" w:rsidR="00872B8E" w:rsidRDefault="00872B8E" w:rsidP="00A14A9A">
      <w:pPr>
        <w:ind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217B16C4" w:rsidR="00872B8E" w:rsidRDefault="00872B8E" w:rsidP="00872B8E">
      <w:pPr>
        <w:pStyle w:val="Caption"/>
      </w:pPr>
      <w:bookmarkStart w:id="186" w:name="_Ref517122345"/>
      <w:bookmarkStart w:id="187" w:name="_Toc518155975"/>
      <w:r>
        <w:t xml:space="preserve">Hình </w:t>
      </w:r>
      <w:r w:rsidR="00071EE0">
        <w:fldChar w:fldCharType="begin"/>
      </w:r>
      <w:r w:rsidR="00071EE0">
        <w:instrText xml:space="preserve"> STYLEREF 1 \s </w:instrText>
      </w:r>
      <w:r w:rsidR="00071EE0">
        <w:fldChar w:fldCharType="separate"/>
      </w:r>
      <w:r w:rsidR="00071EE0">
        <w:rPr>
          <w:noProof/>
        </w:rPr>
        <w:t>1</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6</w:t>
      </w:r>
      <w:r w:rsidR="00071EE0">
        <w:fldChar w:fldCharType="end"/>
      </w:r>
      <w:r>
        <w:t xml:space="preserve"> Hành động Shake</w:t>
      </w:r>
      <w:bookmarkEnd w:id="186"/>
      <w:bookmarkEnd w:id="187"/>
    </w:p>
    <w:p w14:paraId="12FAFE99" w14:textId="5CE69794" w:rsidR="00872B8E" w:rsidRDefault="00872B8E" w:rsidP="00143180">
      <w:pPr>
        <w:pStyle w:val="ListParagraph"/>
      </w:pPr>
      <w:r>
        <w:t>Dựng đứng (Erect</w:t>
      </w:r>
      <w:proofErr w:type="gramStart"/>
      <w:r>
        <w:t>):</w:t>
      </w:r>
      <w:proofErr w:type="gramEnd"/>
      <w:r>
        <w:t xml:space="preserve"> là hành động thay đổi tư thế của thiết bị từ đang nằm theo mặt phẳng ngang đến đứng lên theo mặt phẳng đứng 9</w:t>
      </w:r>
      <w:r w:rsidR="00AD7527">
        <w:t>0 độ</w:t>
      </w:r>
      <w:r>
        <w:t xml:space="preserve"> như hình </w:t>
      </w:r>
      <w:r w:rsidR="00DD3533">
        <w:fldChar w:fldCharType="begin"/>
      </w:r>
      <w:r w:rsidR="00DD3533">
        <w:instrText xml:space="preserve"> REF _Ref517122918 \h </w:instrText>
      </w:r>
      <w:r w:rsidR="00DD3533">
        <w:fldChar w:fldCharType="separate"/>
      </w:r>
      <w:r w:rsidR="00C32F9A">
        <w:t xml:space="preserve">Hình </w:t>
      </w:r>
      <w:r w:rsidR="00C32F9A">
        <w:rPr>
          <w:noProof/>
        </w:rPr>
        <w:t>1</w:t>
      </w:r>
      <w:r w:rsidR="00C32F9A">
        <w:t>.</w:t>
      </w:r>
      <w:r w:rsidR="00C32F9A">
        <w:rPr>
          <w:noProof/>
        </w:rPr>
        <w:t>7</w:t>
      </w:r>
      <w:r w:rsidR="00DD3533">
        <w:fldChar w:fldCharType="end"/>
      </w:r>
      <w:r w:rsidR="00A14A9A">
        <w:t xml:space="preserve">. </w:t>
      </w:r>
      <w:r>
        <w:t>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A14A9A">
      <w:pPr>
        <w:ind w:firstLine="0"/>
      </w:pPr>
      <w:r w:rsidRPr="00872B8E">
        <w:rPr>
          <w:noProof/>
        </w:rPr>
        <w:lastRenderedPageBreak/>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40527CDA" w:rsidR="00872B8E" w:rsidRDefault="00872B8E" w:rsidP="00872B8E">
      <w:pPr>
        <w:pStyle w:val="Caption"/>
      </w:pPr>
      <w:bookmarkStart w:id="188" w:name="_Ref517122918"/>
      <w:bookmarkStart w:id="189" w:name="_Toc518155976"/>
      <w:r>
        <w:t xml:space="preserve">Hình </w:t>
      </w:r>
      <w:r w:rsidR="00071EE0">
        <w:fldChar w:fldCharType="begin"/>
      </w:r>
      <w:r w:rsidR="00071EE0">
        <w:instrText xml:space="preserve"> STYLEREF 1 \s </w:instrText>
      </w:r>
      <w:r w:rsidR="00071EE0">
        <w:fldChar w:fldCharType="separate"/>
      </w:r>
      <w:r w:rsidR="00071EE0">
        <w:rPr>
          <w:noProof/>
        </w:rPr>
        <w:t>1</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7</w:t>
      </w:r>
      <w:r w:rsidR="00071EE0">
        <w:fldChar w:fldCharType="end"/>
      </w:r>
      <w:bookmarkEnd w:id="188"/>
      <w:r>
        <w:t xml:space="preserve"> Hành động Erect</w:t>
      </w:r>
      <w:bookmarkEnd w:id="189"/>
    </w:p>
    <w:p w14:paraId="687DE7BE" w14:textId="39604CD2"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C32F9A">
        <w:t xml:space="preserve">Hình </w:t>
      </w:r>
      <w:r w:rsidR="00C32F9A">
        <w:rPr>
          <w:noProof/>
        </w:rPr>
        <w:t>1</w:t>
      </w:r>
      <w:r w:rsidR="00C32F9A">
        <w:t>.</w:t>
      </w:r>
      <w:r w:rsidR="00C32F9A">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A14A9A">
      <w:pPr>
        <w:ind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526F9B4E" w:rsidR="00DD3533" w:rsidRDefault="00DD3533" w:rsidP="00684522">
      <w:pPr>
        <w:pStyle w:val="Caption"/>
      </w:pPr>
      <w:bookmarkStart w:id="190" w:name="_Ref517122931"/>
      <w:bookmarkStart w:id="191" w:name="_Toc518155977"/>
      <w:r>
        <w:t xml:space="preserve">Hình </w:t>
      </w:r>
      <w:r w:rsidR="00071EE0">
        <w:fldChar w:fldCharType="begin"/>
      </w:r>
      <w:r w:rsidR="00071EE0">
        <w:instrText xml:space="preserve"> STYLEREF 1 \s </w:instrText>
      </w:r>
      <w:r w:rsidR="00071EE0">
        <w:fldChar w:fldCharType="separate"/>
      </w:r>
      <w:r w:rsidR="00071EE0">
        <w:rPr>
          <w:noProof/>
        </w:rPr>
        <w:t>1</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8</w:t>
      </w:r>
      <w:r w:rsidR="00071EE0">
        <w:fldChar w:fldCharType="end"/>
      </w:r>
      <w:bookmarkEnd w:id="190"/>
      <w:r>
        <w:t xml:space="preserve"> Hành động Shake Down</w:t>
      </w:r>
      <w:bookmarkEnd w:id="191"/>
    </w:p>
    <w:p w14:paraId="47FBAEB8" w14:textId="4539C145"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C32F9A">
        <w:t xml:space="preserve">Hình </w:t>
      </w:r>
      <w:r w:rsidR="00C32F9A">
        <w:rPr>
          <w:noProof/>
        </w:rPr>
        <w:t>1</w:t>
      </w:r>
      <w:r w:rsidR="00C32F9A">
        <w:t>.</w:t>
      </w:r>
      <w:r w:rsidR="00C32F9A">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A14A9A">
      <w:pPr>
        <w:ind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1926C8C3" w:rsidR="00DD3533" w:rsidRPr="006B665B" w:rsidRDefault="00DD3533" w:rsidP="00DD3533">
      <w:pPr>
        <w:pStyle w:val="Caption"/>
      </w:pPr>
      <w:bookmarkStart w:id="192" w:name="_Ref517123046"/>
      <w:bookmarkStart w:id="193" w:name="_Toc518155978"/>
      <w:r>
        <w:t xml:space="preserve">Hình </w:t>
      </w:r>
      <w:r w:rsidR="00071EE0">
        <w:fldChar w:fldCharType="begin"/>
      </w:r>
      <w:r w:rsidR="00071EE0">
        <w:instrText xml:space="preserve"> STYLEREF 1 \s </w:instrText>
      </w:r>
      <w:r w:rsidR="00071EE0">
        <w:fldChar w:fldCharType="separate"/>
      </w:r>
      <w:r w:rsidR="00071EE0">
        <w:rPr>
          <w:noProof/>
        </w:rPr>
        <w:t>1</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9</w:t>
      </w:r>
      <w:r w:rsidR="00071EE0">
        <w:fldChar w:fldCharType="end"/>
      </w:r>
      <w:bookmarkEnd w:id="192"/>
      <w:r>
        <w:t xml:space="preserve"> Hành động Shake Up</w:t>
      </w:r>
      <w:bookmarkEnd w:id="193"/>
    </w:p>
    <w:p w14:paraId="56F86FAD" w14:textId="77777777" w:rsidR="00D53824" w:rsidRPr="00562157" w:rsidRDefault="00D53824" w:rsidP="00143180">
      <w:pPr>
        <w:pStyle w:val="Bullet4"/>
        <w:rPr>
          <w:lang w:val="en-US"/>
        </w:rPr>
      </w:pPr>
      <w:r w:rsidRPr="00562157">
        <w:rPr>
          <w:lang w:val="en-US"/>
        </w:rPr>
        <w:lastRenderedPageBreak/>
        <w:t>Kết luận</w:t>
      </w:r>
    </w:p>
    <w:p w14:paraId="13E1229B" w14:textId="3D6B2FD5"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w:t>
      </w:r>
      <w:r w:rsidR="00185E54">
        <w:rPr>
          <w:lang w:val="en-US"/>
        </w:rPr>
        <w:t>trung gian</w:t>
      </w:r>
      <w:r>
        <w:rPr>
          <w:lang w:val="en-US"/>
        </w:rPr>
        <w:t xml:space="preserve">,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v</w:t>
      </w:r>
      <w:r>
        <w:rPr>
          <w:lang w:val="en-US"/>
        </w:rPr>
        <w:t xml:space="preserve">ệc xử </w:t>
      </w:r>
      <w:r w:rsidR="005F40B8">
        <w:rPr>
          <w:lang w:val="en-US"/>
        </w:rPr>
        <w:t xml:space="preserve">lý </w:t>
      </w:r>
      <w:r>
        <w:rPr>
          <w:lang w:val="en-US"/>
        </w:rPr>
        <w:t xml:space="preserve">nhận diện các cử chỉ hay hành động tương tác sẽ thiên về xử </w:t>
      </w:r>
      <w:r w:rsidR="005F40B8">
        <w:rPr>
          <w:lang w:val="en-US"/>
        </w:rPr>
        <w:t>lý</w:t>
      </w:r>
      <w:r>
        <w:rPr>
          <w:lang w:val="en-US"/>
        </w:rPr>
        <w:t xml:space="preserve"> hình ảnh trên camera, như đã nhắc đến những hạn điểm của việc xử </w:t>
      </w:r>
      <w:r w:rsidR="005F40B8">
        <w:rPr>
          <w:lang w:val="en-US"/>
        </w:rPr>
        <w:t>lý</w:t>
      </w:r>
      <w:r>
        <w:rPr>
          <w:lang w:val="en-US"/>
        </w:rPr>
        <w:t xml:space="preserve"> cử chỉ thông qua hình 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E14749">
        <w:rPr>
          <w:b/>
          <w:lang w:val="en-US"/>
        </w:rPr>
        <w:t>1.1.2</w:t>
      </w:r>
      <w:r w:rsidR="00E14749">
        <w:rPr>
          <w:b/>
          <w:lang w:val="en-US"/>
        </w:rPr>
        <w:fldChar w:fldCharType="end"/>
      </w:r>
      <w:r>
        <w:rPr>
          <w:lang w:val="en-US"/>
        </w:rPr>
        <w:t>,</w:t>
      </w:r>
      <w:r w:rsidR="00DC6AD0">
        <w:rPr>
          <w:lang w:val="en-US"/>
        </w:rPr>
        <w:t xml:space="preserve"> </w:t>
      </w:r>
      <w:r>
        <w:rPr>
          <w:lang w:val="en-US"/>
        </w:rPr>
        <w:t>điều này</w:t>
      </w:r>
      <w:r w:rsidR="00E76F9B">
        <w:rPr>
          <w:lang w:val="en-US"/>
        </w:rPr>
        <w:t xml:space="preserve"> có thể</w:t>
      </w:r>
      <w:r>
        <w:rPr>
          <w:lang w:val="en-US"/>
        </w:rPr>
        <w:t xml:space="preserve">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 xml:space="preserve">Với những </w:t>
      </w:r>
      <w:r w:rsidR="005F40B8">
        <w:rPr>
          <w:lang w:val="en-US"/>
        </w:rPr>
        <w:t>lý</w:t>
      </w:r>
      <w:r w:rsidR="003E1816">
        <w:rPr>
          <w:lang w:val="en-US"/>
        </w:rPr>
        <w:t xml:space="preserve">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w:t>
      </w:r>
      <w:r w:rsidR="005F40B8">
        <w:rPr>
          <w:lang w:val="en-US"/>
        </w:rPr>
        <w:t>lý</w:t>
      </w:r>
      <w:r w:rsidR="000744C7">
        <w:rPr>
          <w:lang w:val="en-US"/>
        </w:rPr>
        <w:t>. Việc sử dụng thiết bị di động tuy có hạn chế về độ đa dạng các cử chỉ và hành động nhận được</w:t>
      </w:r>
      <w:r w:rsidR="005F1F80">
        <w:rPr>
          <w:lang w:val="en-US"/>
        </w:rPr>
        <w:t>,</w:t>
      </w:r>
      <w:r w:rsidR="000744C7">
        <w:rPr>
          <w:lang w:val="en-US"/>
        </w:rPr>
        <w:t xml:space="preserve"> tuy nhiên</w:t>
      </w:r>
      <w:r w:rsidR="005F1F80">
        <w:rPr>
          <w:lang w:val="en-US"/>
        </w:rPr>
        <w:t>,</w:t>
      </w:r>
      <w:r w:rsidR="000744C7">
        <w:rPr>
          <w:lang w:val="en-US"/>
        </w:rPr>
        <w:t xml:space="preserve"> sẽ cho ra kết quả chính xác hơn, và tốc độ hồi đáp nhanh hơn so với việc nhận diện cử chỉ qua hình ảnh. Điều này giảm bớt sự nặng nề của hệ thống trong việc xử </w:t>
      </w:r>
      <w:r w:rsidR="005F40B8">
        <w:rPr>
          <w:lang w:val="en-US"/>
        </w:rPr>
        <w:t>lý</w:t>
      </w:r>
      <w:r w:rsidR="000744C7">
        <w:rPr>
          <w:lang w:val="en-US"/>
        </w:rPr>
        <w:t xml:space="preserve"> cũng như nhận diện các cử chỉ, hành động. </w:t>
      </w:r>
      <w:r w:rsidR="00E946DB">
        <w:rPr>
          <w:lang w:val="en-US"/>
        </w:rPr>
        <w:t>Trong khi đó, m</w:t>
      </w:r>
      <w:r w:rsidR="000744C7">
        <w:rPr>
          <w:lang w:val="en-US"/>
        </w:rPr>
        <w:t xml:space="preserve">áy chủ sẽ nhận tín hiệu truyền về từ thiết bị và chỉ quan tâm đến quản </w:t>
      </w:r>
      <w:r w:rsidR="005F40B8">
        <w:rPr>
          <w:lang w:val="en-US"/>
        </w:rPr>
        <w:t>lý</w:t>
      </w:r>
      <w:r w:rsidR="000744C7">
        <w:rPr>
          <w:lang w:val="en-US"/>
        </w:rPr>
        <w:t xml:space="preserve"> kịch bản sự kiện. </w:t>
      </w:r>
      <w:r w:rsidR="002C6B7E">
        <w:rPr>
          <w:lang w:val="en-US"/>
        </w:rPr>
        <w:t>Và lý do cuối dùng</w:t>
      </w:r>
      <w:r w:rsidR="00AA08CC">
        <w:rPr>
          <w:lang w:val="en-US"/>
        </w:rPr>
        <w:t>,</w:t>
      </w:r>
      <w:r w:rsidR="000744C7">
        <w:rPr>
          <w:lang w:val="en-US"/>
        </w:rPr>
        <w:t xml:space="preserve"> </w:t>
      </w:r>
      <w:r w:rsidR="005F1F80">
        <w:rPr>
          <w:lang w:val="en-US"/>
        </w:rPr>
        <w:t xml:space="preserve">việc </w:t>
      </w:r>
      <w:r w:rsidR="000744C7">
        <w:rPr>
          <w:lang w:val="en-US"/>
        </w:rPr>
        <w:t>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4" w:name="_Toc359716061"/>
      <w:bookmarkStart w:id="195" w:name="_Toc360055355"/>
      <w:bookmarkStart w:id="196" w:name="_Toc360417474"/>
      <w:bookmarkStart w:id="197" w:name="_Toc360417654"/>
      <w:bookmarkStart w:id="198" w:name="_Toc518156628"/>
      <w:bookmarkEnd w:id="170"/>
      <w:bookmarkEnd w:id="171"/>
      <w:r w:rsidRPr="00562157">
        <w:rPr>
          <w:lang w:val="en-US"/>
        </w:rPr>
        <w:t>Lý do thực hiện đề tài</w:t>
      </w:r>
      <w:bookmarkEnd w:id="194"/>
      <w:bookmarkEnd w:id="195"/>
      <w:bookmarkEnd w:id="196"/>
      <w:bookmarkEnd w:id="197"/>
      <w:bookmarkEnd w:id="198"/>
    </w:p>
    <w:p w14:paraId="7E93E10C" w14:textId="6F92F0BB" w:rsidR="008F7757" w:rsidRDefault="002245C9" w:rsidP="00386D5A">
      <w:bookmarkStart w:id="199" w:name="_Toc359716062"/>
      <w:bookmarkStart w:id="200" w:name="_Toc360055356"/>
      <w:bookmarkStart w:id="201" w:name="_Toc360417475"/>
      <w:bookmarkStart w:id="202"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Technology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w:t>
      </w:r>
      <w:r w:rsidR="00DC35D6">
        <w:rPr>
          <w:lang w:val="en-US"/>
        </w:rPr>
        <w:t>ba</w:t>
      </w:r>
      <w:r>
        <w:rPr>
          <w:lang w:val="en-US"/>
        </w:rPr>
        <w:t>.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1064BA">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6]", "plainTextFormattedCitation" : "[16]", "previouslyFormattedCitation" : "[15]" }, "properties" : { "noteIndex" : 0 }, "schema" : "https://github.com/citation-style-language/schema/raw/master/csl-citation.json" }</w:instrText>
      </w:r>
      <w:r w:rsidR="003041C1">
        <w:fldChar w:fldCharType="separate"/>
      </w:r>
      <w:r w:rsidR="001064BA" w:rsidRPr="001064BA">
        <w:rPr>
          <w:noProof/>
        </w:rPr>
        <w:t>[16]</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w:t>
      </w:r>
      <w:r w:rsidR="00F8027C">
        <w:lastRenderedPageBreak/>
        <w:t xml:space="preserve">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Robotics Camp do đại sứ quán </w:t>
      </w:r>
      <w:r w:rsidR="00F8027C">
        <w:t>Mỹ</w:t>
      </w:r>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7777777"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w:t>
      </w:r>
      <w:proofErr w:type="gramStart"/>
      <w:r>
        <w:rPr>
          <w:lang w:val="en-US"/>
        </w:rPr>
        <w:t xml:space="preserve">đã </w:t>
      </w:r>
      <w:r w:rsidR="0084121E">
        <w:rPr>
          <w:lang w:val="en-US"/>
        </w:rPr>
        <w:t xml:space="preserve"> </w:t>
      </w:r>
      <w:r w:rsidR="004269BF">
        <w:rPr>
          <w:lang w:val="en-US"/>
        </w:rPr>
        <w:t>tạo</w:t>
      </w:r>
      <w:proofErr w:type="gramEnd"/>
      <w:r w:rsidR="004269BF">
        <w:rPr>
          <w:lang w:val="en-US"/>
        </w:rPr>
        <w:t xml:space="preserve"> động lực và cảm hứng để chúng em thực hiện đề tài này.</w:t>
      </w:r>
    </w:p>
    <w:p w14:paraId="60C9F6AD" w14:textId="34127E57"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w:t>
      </w:r>
      <w:r w:rsidR="000C56ED">
        <w:rPr>
          <w:lang w:val="en-US"/>
        </w:rPr>
        <w:t>hai</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tivi</w:t>
      </w:r>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3" w:name="_Toc518156629"/>
      <w:r w:rsidRPr="00562157">
        <w:rPr>
          <w:lang w:val="en-US"/>
        </w:rPr>
        <w:t>Mục tiêu đề tài</w:t>
      </w:r>
      <w:bookmarkEnd w:id="199"/>
      <w:bookmarkEnd w:id="200"/>
      <w:bookmarkEnd w:id="201"/>
      <w:bookmarkEnd w:id="202"/>
      <w:bookmarkEnd w:id="203"/>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xậy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lastRenderedPageBreak/>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5FE6FFEF"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r w:rsidR="00D66D83">
        <w:rPr>
          <w:lang w:val="en-US"/>
        </w:rPr>
        <w:t>.</w:t>
      </w:r>
    </w:p>
    <w:p w14:paraId="74C49334" w14:textId="2A1E1A63"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r w:rsidR="00D66D83">
        <w:rPr>
          <w:lang w:val="en-US"/>
        </w:rPr>
        <w:t>.</w:t>
      </w:r>
    </w:p>
    <w:p w14:paraId="3450377D" w14:textId="3BF567F7" w:rsidR="008C7E45" w:rsidRDefault="008C7E45" w:rsidP="00E32B08">
      <w:pPr>
        <w:pStyle w:val="Bullet6"/>
        <w:jc w:val="both"/>
        <w:rPr>
          <w:lang w:val="en-US"/>
        </w:rPr>
      </w:pPr>
      <w:r>
        <w:rPr>
          <w:lang w:val="en-US"/>
        </w:rPr>
        <w:t>Tìm hiểu khả năng, cách tích hợp và sử dụng Kinect v2</w:t>
      </w:r>
      <w:r w:rsidR="00D66D83">
        <w:rPr>
          <w:lang w:val="en-US"/>
        </w:rPr>
        <w:t>.</w:t>
      </w:r>
    </w:p>
    <w:p w14:paraId="046D8B28" w14:textId="50A23709" w:rsidR="008C7E45" w:rsidRDefault="008C7E45" w:rsidP="00E32B08">
      <w:pPr>
        <w:pStyle w:val="Bullet6"/>
        <w:jc w:val="both"/>
        <w:rPr>
          <w:lang w:val="en-US"/>
        </w:rPr>
      </w:pPr>
      <w:r>
        <w:rPr>
          <w:lang w:val="en-US"/>
        </w:rPr>
        <w:t>Tìm hiểu các công nghệ về đồ họa 3D</w:t>
      </w:r>
      <w:r w:rsidR="00D66D83">
        <w:rPr>
          <w:lang w:val="en-US"/>
        </w:rPr>
        <w:t>.</w:t>
      </w:r>
    </w:p>
    <w:p w14:paraId="55974CBB" w14:textId="3B0990DD" w:rsidR="00232876" w:rsidRDefault="00232876" w:rsidP="00E32B08">
      <w:pPr>
        <w:pStyle w:val="Bullet6"/>
        <w:jc w:val="both"/>
        <w:rPr>
          <w:lang w:val="en-US"/>
        </w:rPr>
      </w:pPr>
      <w:r>
        <w:rPr>
          <w:lang w:val="en-US"/>
        </w:rPr>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021C8D02" w:rsidR="00305584" w:rsidRDefault="00305584" w:rsidP="00E32B08">
      <w:pPr>
        <w:pStyle w:val="Bullet6"/>
        <w:jc w:val="both"/>
        <w:rPr>
          <w:lang w:val="en-US"/>
        </w:rPr>
      </w:pPr>
      <w:r>
        <w:rPr>
          <w:lang w:val="en-US"/>
        </w:rPr>
        <w:t>Đề xuất cách thức giao tiếp giữa các</w:t>
      </w:r>
      <w:r w:rsidR="00DE2979">
        <w:rPr>
          <w:lang w:val="en-US"/>
        </w:rPr>
        <w:t xml:space="preserve"> đơn vị cấu trúc</w:t>
      </w:r>
      <w:r>
        <w:rPr>
          <w:lang w:val="en-US"/>
        </w:rPr>
        <w:t xml:space="preserve"> </w:t>
      </w:r>
      <w:r w:rsidR="00DE2979">
        <w:rPr>
          <w:lang w:val="en-US"/>
        </w:rPr>
        <w:t>(</w:t>
      </w:r>
      <w:r>
        <w:rPr>
          <w:lang w:val="en-US"/>
        </w:rPr>
        <w:t>module</w:t>
      </w:r>
      <w:r w:rsidR="00DE2979">
        <w:rPr>
          <w:lang w:val="en-US"/>
        </w:rPr>
        <w:t>)</w:t>
      </w:r>
      <w:r>
        <w:rPr>
          <w:lang w:val="en-US"/>
        </w:rPr>
        <w:t xml:space="preserv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56BFE663" w:rsidR="00DB7AA3" w:rsidRDefault="00DB7AA3" w:rsidP="00E32B08">
      <w:pPr>
        <w:pStyle w:val="Bullet6"/>
        <w:jc w:val="both"/>
        <w:rPr>
          <w:lang w:val="en-US"/>
        </w:rPr>
      </w:pPr>
      <w:r>
        <w:rPr>
          <w:lang w:val="en-US"/>
        </w:rPr>
        <w:t xml:space="preserve">Thí nghiệm hố cát hỗ trợ tương tác Tangible: </w:t>
      </w:r>
      <w:r w:rsidR="00DD792C">
        <w:rPr>
          <w:lang w:val="en-US"/>
        </w:rPr>
        <w:t>đ</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dùng tay để tạo hình cho cát, sau đó máy chiếu phía trên sẽ hiển thị hình ảnh </w:t>
      </w:r>
      <w:r>
        <w:rPr>
          <w:lang w:val="en-US"/>
        </w:rPr>
        <w:lastRenderedPageBreak/>
        <w:t>phân tầng độ cao tương ứng với độ cao thực tế của bề mặt hố cát. Thí nghiệm này có thể áp dụng vào môn học địa lý và kích thích sự tìm tòi, sáng tạo của người học</w:t>
      </w:r>
      <w:r w:rsidR="008374A9">
        <w:rPr>
          <w:lang w:val="en-US"/>
        </w:rPr>
        <w:t>.</w:t>
      </w:r>
    </w:p>
    <w:p w14:paraId="0FD23B59" w14:textId="07E7C3EE" w:rsidR="009B47FE" w:rsidRDefault="009B47FE" w:rsidP="00E32B08">
      <w:pPr>
        <w:pStyle w:val="Bullet6"/>
        <w:jc w:val="both"/>
        <w:rPr>
          <w:lang w:val="en-US"/>
        </w:rPr>
      </w:pPr>
      <w:r>
        <w:rPr>
          <w:lang w:val="en-US"/>
        </w:rPr>
        <w:t xml:space="preserve">Hệ thống bản đồ hỗ trợ tương tác Tangible: </w:t>
      </w:r>
      <w:r w:rsidR="00EE00FC">
        <w:rPr>
          <w:lang w:val="en-US"/>
        </w:rPr>
        <w:t>h</w:t>
      </w:r>
      <w:r>
        <w:rPr>
          <w:lang w:val="en-US"/>
        </w:rPr>
        <w:t>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xml:space="preserve">.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r w:rsidR="00DD1B3E">
        <w:rPr>
          <w:lang w:val="en-US"/>
        </w:rPr>
        <w:t>…</w:t>
      </w:r>
      <w:proofErr w:type="gramEnd"/>
      <w:r>
        <w:rPr>
          <w:lang w:val="en-US"/>
        </w:rPr>
        <w:t xml:space="preserve"> nên tiềm năng của hệ thống là rất cao.</w:t>
      </w:r>
    </w:p>
    <w:p w14:paraId="0F3B772A" w14:textId="3159C885"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r w:rsidR="00584DFE">
        <w:rPr>
          <w:lang w:val="en-US"/>
        </w:rPr>
        <w:t xml:space="preserve"> Hất lên là</w:t>
      </w:r>
      <w:r w:rsidR="00AA18D6">
        <w:rPr>
          <w:lang w:val="en-US"/>
        </w:rPr>
        <w:t xml:space="preserve"> hành động nâng thiết bị lên với vận tốc lớn</w:t>
      </w:r>
      <w:r w:rsidR="00C92706">
        <w:rPr>
          <w:lang w:val="en-US"/>
        </w:rPr>
        <w:t xml:space="preserve"> (so với chuyển độn nhất lên thông thường)</w:t>
      </w:r>
      <w:r w:rsidR="00AA18D6">
        <w:rPr>
          <w:lang w:val="en-US"/>
        </w:rPr>
        <w:t xml:space="preserve"> một cách đột ngột rồi dừng lại đột ngột. Giũ xuống là hành động hạ thiết bị xuống với vận tốc lớn</w:t>
      </w:r>
      <w:r w:rsidR="00D8578E">
        <w:rPr>
          <w:lang w:val="en-US"/>
        </w:rPr>
        <w:t xml:space="preserve"> (so với chuyển động hạ xuống</w:t>
      </w:r>
      <w:r w:rsidR="00D40DCB">
        <w:rPr>
          <w:lang w:val="en-US"/>
        </w:rPr>
        <w:t xml:space="preserve"> thông thường</w:t>
      </w:r>
      <w:r w:rsidR="00D8578E">
        <w:rPr>
          <w:lang w:val="en-US"/>
        </w:rPr>
        <w:t>)</w:t>
      </w:r>
      <w:r w:rsidR="00AA18D6">
        <w:rPr>
          <w:lang w:val="en-US"/>
        </w:rPr>
        <w:t xml:space="preserve"> một cách đột ngột rồi dừng lại đột ngột.</w:t>
      </w:r>
    </w:p>
    <w:p w14:paraId="775731B7" w14:textId="77777777" w:rsidR="00C6164C" w:rsidRPr="00562157" w:rsidRDefault="00A17CA9" w:rsidP="00CD778B">
      <w:pPr>
        <w:pStyle w:val="Heading2"/>
        <w:rPr>
          <w:lang w:val="en-US"/>
        </w:rPr>
      </w:pPr>
      <w:bookmarkStart w:id="204" w:name="_Toc359938280"/>
      <w:bookmarkStart w:id="205" w:name="_Toc360055357"/>
      <w:bookmarkStart w:id="206" w:name="_Toc360417476"/>
      <w:bookmarkStart w:id="207" w:name="_Toc360417656"/>
      <w:bookmarkStart w:id="208" w:name="_Toc518156630"/>
      <w:r w:rsidRPr="00562157">
        <w:rPr>
          <w:lang w:val="en-US"/>
        </w:rPr>
        <w:t>Nội dung luận văn</w:t>
      </w:r>
      <w:bookmarkEnd w:id="204"/>
      <w:bookmarkEnd w:id="205"/>
      <w:bookmarkEnd w:id="206"/>
      <w:bookmarkEnd w:id="207"/>
      <w:bookmarkEnd w:id="208"/>
      <w:r w:rsidR="00C6164C" w:rsidRPr="00562157">
        <w:rPr>
          <w:lang w:val="en-US"/>
        </w:rPr>
        <w:tab/>
      </w:r>
    </w:p>
    <w:p w14:paraId="671B20CE" w14:textId="67AA1184" w:rsidR="00A17CA9" w:rsidRPr="00562157" w:rsidRDefault="00A17CA9" w:rsidP="008443E1">
      <w:pPr>
        <w:rPr>
          <w:lang w:val="en-US"/>
        </w:rPr>
      </w:pPr>
      <w:r w:rsidRPr="00562157">
        <w:rPr>
          <w:lang w:val="en-US"/>
        </w:rPr>
        <w:t xml:space="preserve">Luận văn bao gồm </w:t>
      </w:r>
      <w:r w:rsidR="00D9522D">
        <w:rPr>
          <w:lang w:val="en-US"/>
        </w:rPr>
        <w:t>sáu</w:t>
      </w:r>
      <w:r w:rsidRPr="00562157">
        <w:rPr>
          <w:lang w:val="en-US"/>
        </w:rPr>
        <w:t xml:space="preserve"> chương, sau đây là nội dung chính của từng chương.</w:t>
      </w:r>
    </w:p>
    <w:p w14:paraId="16C66B43" w14:textId="082B94F0"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1</w:t>
      </w:r>
      <w:r w:rsidRPr="00562157">
        <w:rPr>
          <w:b/>
          <w:lang w:val="en-US"/>
        </w:rPr>
        <w:fldChar w:fldCharType="end"/>
      </w:r>
      <w:r w:rsidRPr="00562157">
        <w:rPr>
          <w:b/>
          <w:lang w:val="en-US"/>
        </w:rPr>
        <w:t xml:space="preserve">: </w:t>
      </w:r>
      <w:r w:rsidR="00D71675">
        <w:rPr>
          <w:lang w:val="en-US"/>
        </w:rPr>
        <w:t>g</w:t>
      </w:r>
      <w:r w:rsidR="00C543D2">
        <w:rPr>
          <w:lang w:val="en-US"/>
        </w:rPr>
        <w:t xml:space="preserve">iới thiệu định nghĩa về Tangible và các kỹ thuật tương tác trong môi trường hỗ trợ Tangible. Khảo sát các cách tiếp cận khi xây dựng môi trường hỗ trợ Tangible của các nhóm nghiên cứu khác trên thế giới. </w:t>
      </w:r>
      <w:r w:rsidR="00674128">
        <w:rPr>
          <w:lang w:val="en-US"/>
        </w:rPr>
        <w:t>Nêu</w:t>
      </w:r>
      <w:r w:rsidR="00C543D2">
        <w:rPr>
          <w:lang w:val="en-US"/>
        </w:rPr>
        <w:t xml:space="preserve"> lý do và động lực để thực hiện đề tài, và đề ra các mục tiêu cần thực hiện được trong đề tài này.</w:t>
      </w:r>
    </w:p>
    <w:p w14:paraId="550D9672" w14:textId="3FC42460"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Pr>
          <w:b/>
          <w:lang w:val="en-US"/>
        </w:rPr>
        <w:t>Chương 2</w:t>
      </w:r>
      <w:r>
        <w:rPr>
          <w:b/>
          <w:lang w:val="en-US"/>
        </w:rPr>
        <w:fldChar w:fldCharType="end"/>
      </w:r>
      <w:r w:rsidR="00056C84" w:rsidRPr="00562157">
        <w:rPr>
          <w:b/>
          <w:lang w:val="en-US"/>
        </w:rPr>
        <w:t>:</w:t>
      </w:r>
      <w:r w:rsidR="00C543D2">
        <w:rPr>
          <w:b/>
          <w:lang w:val="en-US"/>
        </w:rPr>
        <w:t xml:space="preserve"> </w:t>
      </w:r>
      <w:r w:rsidR="002A5592">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w:t>
      </w:r>
      <w:r w:rsidR="00C543D2">
        <w:rPr>
          <w:lang w:val="en-US"/>
        </w:rPr>
        <w:lastRenderedPageBreak/>
        <w:t>của Kinect và cách tích hợp Kinect vào hệ thống, sử dụng các thư viện hỗ trợ lập trình như Kinect SDK.</w:t>
      </w:r>
    </w:p>
    <w:p w14:paraId="05517A98" w14:textId="21EDEBE5"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3</w:t>
      </w:r>
      <w:r w:rsidRPr="00562157">
        <w:rPr>
          <w:b/>
          <w:lang w:val="en-US"/>
        </w:rPr>
        <w:fldChar w:fldCharType="end"/>
      </w:r>
      <w:r w:rsidR="00154FCC">
        <w:rPr>
          <w:b/>
          <w:lang w:val="en-US"/>
        </w:rPr>
        <w:t xml:space="preserve">: </w:t>
      </w:r>
      <w:r w:rsidR="00D7395F">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5CD00EB1"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4</w:t>
      </w:r>
      <w:r w:rsidRPr="00174D00">
        <w:rPr>
          <w:b/>
          <w:lang w:val="en-US"/>
        </w:rPr>
        <w:fldChar w:fldCharType="end"/>
      </w:r>
      <w:r w:rsidRPr="00174D00">
        <w:rPr>
          <w:b/>
          <w:lang w:val="en-US"/>
        </w:rPr>
        <w:t>:</w:t>
      </w:r>
      <w:r w:rsidR="00A3641E">
        <w:rPr>
          <w:b/>
          <w:lang w:val="en-US"/>
        </w:rPr>
        <w:t xml:space="preserve"> </w:t>
      </w:r>
      <w:r w:rsidR="00962D9A">
        <w:rPr>
          <w:lang w:val="en-US"/>
        </w:rPr>
        <w:t>t</w:t>
      </w:r>
      <w:r w:rsidR="00A3641E">
        <w:rPr>
          <w:lang w:val="en-US"/>
        </w:rPr>
        <w:t>rình bày kiến trúc hệ thống bản đồ hỗ trợ tương tác Tangible, kỹ thuật ánh xạ tọa độ trong hệ thống và các chức năng nổi bật.</w:t>
      </w:r>
    </w:p>
    <w:p w14:paraId="15E0F273" w14:textId="156D5B25"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5</w:t>
      </w:r>
      <w:r w:rsidRPr="00174D00">
        <w:rPr>
          <w:b/>
          <w:lang w:val="en-US"/>
        </w:rPr>
        <w:fldChar w:fldCharType="end"/>
      </w:r>
      <w:r w:rsidRPr="00174D00">
        <w:rPr>
          <w:b/>
          <w:lang w:val="en-US"/>
        </w:rPr>
        <w:t>:</w:t>
      </w:r>
      <w:r w:rsidR="00A3641E">
        <w:rPr>
          <w:b/>
          <w:lang w:val="en-US"/>
        </w:rPr>
        <w:t xml:space="preserve"> </w:t>
      </w:r>
      <w:r w:rsidR="006243D5">
        <w:rPr>
          <w:lang w:val="en-US"/>
        </w:rPr>
        <w:t>t</w:t>
      </w:r>
      <w:r w:rsidR="00A3641E">
        <w:rPr>
          <w:lang w:val="en-US"/>
        </w:rPr>
        <w:t>rình bày kiến trúc hệ thống chia sẽ dữ liệu hỗ trợ tương tác Tangible và các chức năng nổi bật.</w:t>
      </w:r>
    </w:p>
    <w:p w14:paraId="71C1E9F6" w14:textId="0BB0B008"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C32F9A">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separate"/>
      </w:r>
      <w:r w:rsidR="00C32F9A">
        <w:rPr>
          <w:bCs/>
          <w:lang w:val="en-US"/>
        </w:rPr>
        <w:t>.</w:t>
      </w:r>
      <w:r w:rsidR="00DC6D7A" w:rsidRPr="00562157">
        <w:rPr>
          <w:b/>
          <w:lang w:val="en-US"/>
        </w:rPr>
        <w:fldChar w:fldCharType="end"/>
      </w:r>
      <w:r w:rsidR="00DC6D7A" w:rsidRPr="00562157">
        <w:rPr>
          <w:b/>
          <w:lang w:val="en-US"/>
        </w:rPr>
        <w:t xml:space="preserve">: </w:t>
      </w:r>
      <w:r w:rsidR="00BF305B">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09" w:name="_Toc201850495"/>
      <w:bookmarkEnd w:id="153"/>
      <w:bookmarkEnd w:id="163"/>
      <w:bookmarkEnd w:id="164"/>
      <w:r w:rsidRPr="00562157">
        <w:rPr>
          <w:lang w:val="en-US"/>
        </w:rPr>
        <w:lastRenderedPageBreak/>
        <w:br/>
      </w:r>
      <w:bookmarkStart w:id="210" w:name="_Ref517907790"/>
      <w:bookmarkStart w:id="211" w:name="_Ref517907963"/>
      <w:bookmarkStart w:id="212" w:name="_Ref517949089"/>
      <w:bookmarkStart w:id="213" w:name="_Toc518156631"/>
      <w:bookmarkStart w:id="214" w:name="_Toc359938291"/>
      <w:r w:rsidR="00F96E68">
        <w:rPr>
          <w:lang w:val="en-US"/>
        </w:rPr>
        <w:t>Các phương pháp nhận dạng vật thể</w:t>
      </w:r>
      <w:bookmarkEnd w:id="210"/>
      <w:bookmarkEnd w:id="211"/>
      <w:bookmarkEnd w:id="212"/>
      <w:bookmarkEnd w:id="213"/>
    </w:p>
    <w:p w14:paraId="30425B9A" w14:textId="3582D61A"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FB7C52">
        <w:rPr>
          <w:b/>
          <w:bCs/>
          <w:lang w:val="en-US"/>
        </w:rPr>
        <w:fldChar w:fldCharType="begin"/>
      </w:r>
      <w:r w:rsidR="00FB7C52">
        <w:rPr>
          <w:lang w:val="en-US"/>
        </w:rPr>
        <w:instrText xml:space="preserve"> REF _Ref517907963 \r \h </w:instrText>
      </w:r>
      <w:r w:rsidR="00FB7C52">
        <w:rPr>
          <w:b/>
          <w:bCs/>
          <w:lang w:val="en-US"/>
        </w:rPr>
      </w:r>
      <w:r w:rsidR="00FB7C52">
        <w:rPr>
          <w:b/>
          <w:bCs/>
          <w:lang w:val="en-US"/>
        </w:rPr>
        <w:fldChar w:fldCharType="separate"/>
      </w:r>
      <w:r w:rsidR="00FB7C52">
        <w:rPr>
          <w:lang w:val="en-US"/>
        </w:rPr>
        <w:t>Chương 2</w:t>
      </w:r>
      <w:r w:rsidR="00FB7C52">
        <w:rPr>
          <w:b/>
          <w:bCs/>
          <w:lang w:val="en-US"/>
        </w:rPr>
        <w:fldChar w:fldCharType="end"/>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r w:rsidR="00D71D59">
        <w:rPr>
          <w:lang w:val="en-US"/>
        </w:rPr>
        <w:t>.</w:t>
      </w:r>
    </w:p>
    <w:p w14:paraId="7CC0FEF4" w14:textId="77777777" w:rsidR="00FF07E6" w:rsidRDefault="00FF07E6" w:rsidP="00CD778B">
      <w:pPr>
        <w:pStyle w:val="Heading2"/>
        <w:rPr>
          <w:lang w:val="en-US"/>
        </w:rPr>
      </w:pPr>
      <w:bookmarkStart w:id="215" w:name="_Toc359716065"/>
      <w:bookmarkStart w:id="216" w:name="_Toc360055359"/>
      <w:bookmarkStart w:id="217" w:name="_Toc360417478"/>
      <w:bookmarkStart w:id="218" w:name="_Toc360417658"/>
      <w:bookmarkStart w:id="219" w:name="_Toc518156632"/>
      <w:r w:rsidRPr="00562157">
        <w:rPr>
          <w:lang w:val="en-US"/>
        </w:rPr>
        <w:t>T</w:t>
      </w:r>
      <w:bookmarkEnd w:id="215"/>
      <w:bookmarkEnd w:id="216"/>
      <w:bookmarkEnd w:id="217"/>
      <w:bookmarkEnd w:id="218"/>
      <w:r w:rsidR="00F96E68">
        <w:rPr>
          <w:lang w:val="en-US"/>
        </w:rPr>
        <w:t xml:space="preserve">ổng quan về </w:t>
      </w:r>
      <w:r w:rsidR="007720AB">
        <w:rPr>
          <w:lang w:val="en-US"/>
        </w:rPr>
        <w:t xml:space="preserve">vấn đề </w:t>
      </w:r>
      <w:r w:rsidR="00F96E68">
        <w:rPr>
          <w:lang w:val="en-US"/>
        </w:rPr>
        <w:t>nhận dạng</w:t>
      </w:r>
      <w:bookmarkEnd w:id="219"/>
    </w:p>
    <w:p w14:paraId="1301D8F2" w14:textId="77777777" w:rsidR="004C71ED" w:rsidRDefault="004C71ED" w:rsidP="00143180">
      <w:pPr>
        <w:pStyle w:val="Problem"/>
        <w:rPr>
          <w:lang w:val="en-US"/>
        </w:rPr>
      </w:pPr>
      <w:r>
        <w:rPr>
          <w:lang w:val="en-US"/>
        </w:rPr>
        <w:t>Đặt vấn đề</w:t>
      </w:r>
    </w:p>
    <w:p w14:paraId="48EC6A98" w14:textId="79E8FB73"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vật? Làm sao để truy vết được sự thay đổi vị trí của vật đó</w:t>
      </w:r>
      <w:r w:rsidR="00F453A6">
        <w:rPr>
          <w:lang w:val="en-US"/>
        </w:rPr>
        <w:t>?</w:t>
      </w:r>
    </w:p>
    <w:p w14:paraId="30C22947" w14:textId="77777777" w:rsidR="004C71ED" w:rsidRDefault="004C71ED" w:rsidP="00143180">
      <w:pPr>
        <w:pStyle w:val="Solution"/>
        <w:rPr>
          <w:lang w:val="en-US"/>
        </w:rPr>
      </w:pPr>
      <w:r>
        <w:rPr>
          <w:lang w:val="en-US"/>
        </w:rPr>
        <w:t>Giải pháp</w:t>
      </w:r>
    </w:p>
    <w:p w14:paraId="23B65D64" w14:textId="20384E90"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68EFF021" w:rsidR="00780A65" w:rsidRDefault="00780A65" w:rsidP="00780A65">
      <w:pPr>
        <w:pStyle w:val="K-Bullet--Heading"/>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C32F9A">
        <w:rPr>
          <w:lang w:val="en-US"/>
        </w:rPr>
        <w:t>2.2</w:t>
      </w:r>
      <w:r>
        <w:rPr>
          <w:lang w:val="en-US"/>
        </w:rPr>
        <w:fldChar w:fldCharType="end"/>
      </w:r>
      <w:r>
        <w:rPr>
          <w:lang w:val="en-US"/>
        </w:rPr>
        <w:t>)</w:t>
      </w:r>
      <w:r w:rsidR="00A14A9A">
        <w:rPr>
          <w:lang w:val="en-US"/>
        </w:rPr>
        <w:t>.</w:t>
      </w:r>
    </w:p>
    <w:p w14:paraId="2076A3BA" w14:textId="57DBFF59" w:rsidR="00780A65" w:rsidRDefault="00780A65" w:rsidP="00780A65">
      <w:pPr>
        <w:pStyle w:val="K-Bullet--Heading"/>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C32F9A">
        <w:rPr>
          <w:lang w:val="en-US"/>
        </w:rPr>
        <w:t>2.3</w:t>
      </w:r>
      <w:r>
        <w:rPr>
          <w:lang w:val="en-US"/>
        </w:rPr>
        <w:fldChar w:fldCharType="end"/>
      </w:r>
      <w:r>
        <w:rPr>
          <w:lang w:val="en-US"/>
        </w:rPr>
        <w:t>)</w:t>
      </w:r>
      <w:r w:rsidR="00A14A9A">
        <w:rPr>
          <w:lang w:val="en-US"/>
        </w:rPr>
        <w:t>.</w:t>
      </w:r>
    </w:p>
    <w:p w14:paraId="0273CA93" w14:textId="2DDFDF9C" w:rsidR="00780A65" w:rsidRPr="00780A65" w:rsidRDefault="00780A65" w:rsidP="00780A65">
      <w:pPr>
        <w:pStyle w:val="K-Bullet--Heading"/>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C32F9A">
        <w:rPr>
          <w:lang w:val="en-US"/>
        </w:rPr>
        <w:t>2.4</w:t>
      </w:r>
      <w:r>
        <w:rPr>
          <w:lang w:val="en-US"/>
        </w:rPr>
        <w:fldChar w:fldCharType="end"/>
      </w:r>
      <w:r>
        <w:rPr>
          <w:lang w:val="en-US"/>
        </w:rPr>
        <w:t>)</w:t>
      </w:r>
      <w:r w:rsidR="00A14A9A">
        <w:rPr>
          <w:lang w:val="en-US"/>
        </w:rPr>
        <w:t>.</w:t>
      </w:r>
    </w:p>
    <w:p w14:paraId="2F2F1F21" w14:textId="77777777" w:rsidR="00FF07E6" w:rsidRDefault="00F96E68" w:rsidP="00CD778B">
      <w:pPr>
        <w:pStyle w:val="Heading2"/>
        <w:rPr>
          <w:lang w:val="en-US"/>
        </w:rPr>
      </w:pPr>
      <w:bookmarkStart w:id="220" w:name="_Ref516434052"/>
      <w:bookmarkStart w:id="221" w:name="_Toc518156633"/>
      <w:r>
        <w:rPr>
          <w:lang w:val="en-US"/>
        </w:rPr>
        <w:t xml:space="preserve">Nhận dạng vật bằng </w:t>
      </w:r>
      <w:r w:rsidR="00773F55">
        <w:rPr>
          <w:lang w:val="en-US"/>
        </w:rPr>
        <w:t>ảnh màu</w:t>
      </w:r>
      <w:bookmarkEnd w:id="220"/>
      <w:bookmarkEnd w:id="221"/>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12C0F7A9" w:rsidR="004C71ED" w:rsidRDefault="004C71ED" w:rsidP="004C71ED">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BB51F4">
        <w:t xml:space="preserve">Sơ đồ </w:t>
      </w:r>
      <w:r w:rsidR="00BB51F4">
        <w:rPr>
          <w:noProof/>
        </w:rPr>
        <w:t>2</w:t>
      </w:r>
      <w:r w:rsidR="00BB51F4">
        <w:noBreakHyphen/>
      </w:r>
      <w:r w:rsidR="00BB51F4">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w:t>
      </w:r>
      <w:r w:rsidR="00C226F4">
        <w:lastRenderedPageBreak/>
        <w:t xml:space="preserve">dạng. Dựa vào biểu đồ histogram, ta áp </w:t>
      </w:r>
      <w:proofErr w:type="gramStart"/>
      <w:r w:rsidR="00C226F4">
        <w:t>dụng  phương</w:t>
      </w:r>
      <w:proofErr w:type="gramEnd"/>
      <w:r w:rsidR="00C226F4">
        <w:t xml:space="preserve">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C226F4">
        <w:fldChar w:fldCharType="begin"/>
      </w:r>
      <w:r w:rsidR="00C226F4">
        <w:instrText xml:space="preserve"> REF _Ref515626136 \h </w:instrText>
      </w:r>
      <w:r w:rsidR="00C226F4">
        <w:fldChar w:fldCharType="end"/>
      </w:r>
      <w:r w:rsidR="00B84B64">
        <w:t>b</w:t>
      </w:r>
      <w:r w:rsidR="00C226F4">
        <w:t>. Sau đó đem chồng lên 1 lớp ảnh Mask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A14A9A">
        <w:t>a</w:t>
      </w:r>
      <w:r w:rsidR="00C226F4">
        <w:t xml:space="preserve">) đã lọc theo ngưỡng màu từ ảnh gốc. Kết quả thu </w:t>
      </w:r>
      <w:proofErr w:type="gramStart"/>
      <w:r w:rsidR="00C226F4">
        <w:t>được  ta</w:t>
      </w:r>
      <w:proofErr w:type="gramEnd"/>
      <w:r w:rsidR="00C226F4">
        <w:t xml:space="preserve"> sẽ thu được một ảnh trắng đen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proofErr w:type="gramStart"/>
      <w:r w:rsidR="00961588">
        <w:t>c</w:t>
      </w:r>
      <w:proofErr w:type="gramEnd"/>
      <w:r w:rsidR="00961588">
        <w:t xml:space="preserve">, </w:t>
      </w:r>
      <w:r w:rsidR="00C226F4">
        <w:t>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702DF151" w14:textId="36A5EBBF" w:rsidR="00BA4D1C" w:rsidRPr="00C33D14" w:rsidRDefault="00BA4D1C" w:rsidP="00C33D14">
      <w:pPr>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morphology)</w:t>
      </w:r>
      <w:r w:rsidR="003F5375">
        <w:rPr>
          <w:szCs w:val="26"/>
        </w:rPr>
        <w:t xml:space="preserve"> với </w:t>
      </w:r>
      <w:r w:rsidR="00B06539">
        <w:rPr>
          <w:szCs w:val="26"/>
        </w:rPr>
        <w:t>hai</w:t>
      </w:r>
      <w:r w:rsidR="003F5375">
        <w:rPr>
          <w:szCs w:val="26"/>
        </w:rPr>
        <w:t xml:space="preserve"> thao tác cơ bản là co ảnh (erosion) và giãn nở ảnh (dilation). Ý tưởng chính của phương pháp này là dùng phép toán erosion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507F7260" w14:textId="77777777" w:rsidR="00E51693" w:rsidRDefault="00E51693" w:rsidP="004C71ED">
      <w:pPr>
        <w:rPr>
          <w:lang w:val="en-US"/>
        </w:rPr>
      </w:pPr>
    </w:p>
    <w:p w14:paraId="4453A2E5" w14:textId="3735701A" w:rsidR="004C71ED" w:rsidRDefault="004C71ED" w:rsidP="00243FCB">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05593C" w:rsidRPr="00E416AE" w:rsidRDefault="0005593C"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05593C" w:rsidRPr="00E416AE" w:rsidRDefault="0005593C"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05593C" w:rsidRPr="00E416AE" w:rsidRDefault="0005593C"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05593C" w:rsidRPr="00E416AE" w:rsidRDefault="0005593C"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05593C" w:rsidRPr="00E416AE" w:rsidRDefault="0005593C"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05593C" w:rsidRPr="00E416AE" w:rsidRDefault="0005593C"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05593C" w:rsidRPr="00E416AE" w:rsidRDefault="0005593C"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05593C" w:rsidRPr="00E416AE" w:rsidRDefault="0005593C"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05593C" w:rsidRPr="00E416AE" w:rsidRDefault="0005593C"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05593C" w:rsidRPr="00E416AE" w:rsidRDefault="0005593C"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05593C" w:rsidRPr="00E416AE" w:rsidRDefault="0005593C"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05593C" w:rsidRPr="00E416AE" w:rsidRDefault="0005593C"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05593C" w:rsidRPr="00E416AE" w:rsidRDefault="0005593C"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05593C" w:rsidRPr="00E416AE" w:rsidRDefault="0005593C"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4E89CDB7" w:rsidR="004C71ED" w:rsidRDefault="004C71ED" w:rsidP="004C71ED">
      <w:pPr>
        <w:pStyle w:val="Caption"/>
        <w:rPr>
          <w:noProof/>
        </w:rPr>
      </w:pPr>
      <w:bookmarkStart w:id="222" w:name="_Ref515734111"/>
      <w:bookmarkStart w:id="223" w:name="_Toc518156685"/>
      <w:r>
        <w:t xml:space="preserve">Sơ đồ </w:t>
      </w:r>
      <w:r w:rsidR="00932977">
        <w:fldChar w:fldCharType="begin"/>
      </w:r>
      <w:r w:rsidR="00932977">
        <w:instrText xml:space="preserve"> STYLEREF 1 \s </w:instrText>
      </w:r>
      <w:r w:rsidR="00932977">
        <w:fldChar w:fldCharType="separate"/>
      </w:r>
      <w:r w:rsidR="00C32F9A">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22"/>
      <w:r>
        <w:rPr>
          <w:noProof/>
        </w:rPr>
        <w:t xml:space="preserve"> Quy trình nhận dạng vật thể bằng xử lý ảnh cơ bản</w:t>
      </w:r>
      <w:bookmarkEnd w:id="223"/>
    </w:p>
    <w:p w14:paraId="4ECBA5E3" w14:textId="21BF2930" w:rsidR="00A33A71" w:rsidRPr="00013C37" w:rsidRDefault="00A33A71" w:rsidP="00A33A71">
      <w:pPr>
        <w:rPr>
          <w:rFonts w:eastAsia="Times New Roman"/>
          <w:szCs w:val="26"/>
        </w:rPr>
      </w:pPr>
      <w:r>
        <w:rPr>
          <w:rFonts w:eastAsia="Times New Roman"/>
          <w:szCs w:val="26"/>
        </w:rPr>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t xml:space="preserve">Hình </w:t>
      </w:r>
      <w:r>
        <w:rPr>
          <w:noProof/>
        </w:rPr>
        <w:t>2</w:t>
      </w:r>
      <w:r>
        <w:t>.</w:t>
      </w:r>
      <w:r>
        <w:rPr>
          <w:noProof/>
        </w:rPr>
        <w:t>1</w:t>
      </w:r>
      <w:r>
        <w:rPr>
          <w:rFonts w:eastAsia="Times New Roman"/>
          <w:szCs w:val="26"/>
        </w:rPr>
        <w:fldChar w:fldCharType="end"/>
      </w:r>
      <w:r>
        <w:fldChar w:fldCharType="begin"/>
      </w:r>
      <w:r>
        <w:instrText xml:space="preserve"> REF _Ref515626136 \h </w:instrText>
      </w:r>
      <w:r>
        <w:fldChar w:fldCharType="end"/>
      </w:r>
      <w:r>
        <w:t>.</w:t>
      </w:r>
      <w:r w:rsidR="003F6DA6">
        <w:t>d</w:t>
      </w:r>
      <w:r>
        <w:t xml:space="preserve">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xml:space="preserve">) trong </w:t>
      </w:r>
      <w:r>
        <w:rPr>
          <w:rFonts w:eastAsia="Times New Roman"/>
          <w:szCs w:val="26"/>
        </w:rPr>
        <w:lastRenderedPageBreak/>
        <w:t>OpenCV. Thuật toán này bản chất là áp dụng thuật toán Meanshift lên mỗi frame ảnh của nguồn video thu được từ webcam.</w:t>
      </w:r>
    </w:p>
    <w:p w14:paraId="17A5CD8F" w14:textId="77777777" w:rsidR="00A33A71" w:rsidRPr="00A33A71" w:rsidRDefault="00A33A71" w:rsidP="00A33A71"/>
    <w:p w14:paraId="5AAF7AD5" w14:textId="77777777" w:rsidR="004C71ED" w:rsidRDefault="004C71ED" w:rsidP="00243FCB">
      <w:pPr>
        <w:keepNext/>
        <w:ind w:firstLine="0"/>
        <w:jc w:val="center"/>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05593C" w:rsidRPr="003F6DA6" w:rsidRDefault="0005593C"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05593C" w:rsidRPr="00AB63EF" w:rsidRDefault="0005593C" w:rsidP="00295069">
                              <w:pPr>
                                <w:pStyle w:val="NormalWeb"/>
                                <w:spacing w:after="0"/>
                                <w:ind w:firstLine="0"/>
                                <w:jc w:val="center"/>
                              </w:pPr>
                              <w:proofErr w:type="gramStart"/>
                              <w:r>
                                <w:rPr>
                                  <w:color w:val="000000" w:themeColor="text1"/>
                                  <w:kern w:val="24"/>
                                </w:rPr>
                                <w:t>b</w:t>
                              </w:r>
                              <w:proofErr w:type="gramEnd"/>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05593C" w:rsidRPr="00295069" w:rsidRDefault="0005593C"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05593C" w:rsidRPr="00295069" w:rsidRDefault="0005593C"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05593C" w:rsidRPr="003F6DA6" w:rsidRDefault="0005593C"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05593C" w:rsidRPr="00AB63EF" w:rsidRDefault="0005593C" w:rsidP="00295069">
                        <w:pPr>
                          <w:pStyle w:val="NormalWeb"/>
                          <w:spacing w:after="0"/>
                          <w:ind w:firstLine="0"/>
                          <w:jc w:val="center"/>
                        </w:pPr>
                        <w:proofErr w:type="gramStart"/>
                        <w:r>
                          <w:rPr>
                            <w:color w:val="000000" w:themeColor="text1"/>
                            <w:kern w:val="24"/>
                          </w:rPr>
                          <w:t>b</w:t>
                        </w:r>
                        <w:proofErr w:type="gramEnd"/>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05593C" w:rsidRPr="00295069" w:rsidRDefault="0005593C"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05593C" w:rsidRPr="00295069" w:rsidRDefault="0005593C"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23DE3709" w:rsidR="004C71ED" w:rsidRPr="00D108F5" w:rsidRDefault="004C71ED" w:rsidP="004C71ED">
      <w:pPr>
        <w:pStyle w:val="Caption"/>
      </w:pPr>
      <w:bookmarkStart w:id="224" w:name="_Ref515734210"/>
      <w:bookmarkStart w:id="225" w:name="_Toc518155979"/>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w:t>
      </w:r>
      <w:r w:rsidR="00071EE0">
        <w:fldChar w:fldCharType="end"/>
      </w:r>
      <w:bookmarkEnd w:id="224"/>
      <w:r>
        <w:t xml:space="preserve"> </w:t>
      </w:r>
      <w:r w:rsidRPr="00DF6483">
        <w:rPr>
          <w:noProof/>
        </w:rPr>
        <w:t>Kết quả các bước trong quy trình nhận dạng vật thể</w:t>
      </w:r>
      <w:bookmarkEnd w:id="225"/>
    </w:p>
    <w:p w14:paraId="3B63B83D" w14:textId="77777777" w:rsidR="004C71ED" w:rsidRPr="00CE6531" w:rsidRDefault="004C71ED" w:rsidP="00143180">
      <w:pPr>
        <w:pStyle w:val="KetLuan"/>
      </w:pPr>
      <w:r w:rsidRPr="00EE1C16">
        <w:t xml:space="preserve">Toán tử erosion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243FCB">
      <w:pPr>
        <w:pStyle w:val="K-Bullet--Heading"/>
        <w:ind w:left="360"/>
        <w:rPr>
          <w:lang w:val="en-US"/>
        </w:rPr>
      </w:pPr>
      <w:r w:rsidRPr="00D568B7">
        <w:rPr>
          <w:lang w:val="en-US"/>
        </w:rPr>
        <w:t>A: Ma trận điểm ảnh của ảnh nhị phân.</w:t>
      </w:r>
    </w:p>
    <w:p w14:paraId="489FA595" w14:textId="77777777" w:rsidR="00CE6531" w:rsidRPr="00D568B7" w:rsidRDefault="00CE6531" w:rsidP="00243FCB">
      <w:pPr>
        <w:pStyle w:val="K-Bullet--Heading"/>
        <w:ind w:left="360"/>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12E2F636"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t>.</w:t>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w:t>
      </w:r>
      <w:r w:rsidR="00F450F0">
        <w:rPr>
          <w:szCs w:val="26"/>
          <w:lang w:val="en-US"/>
        </w:rPr>
        <w:t>một</w:t>
      </w:r>
      <w:r w:rsidRPr="00EE1C16">
        <w:rPr>
          <w:szCs w:val="26"/>
          <w:lang w:val="en-US"/>
        </w:rPr>
        <w:t xml:space="preserve">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00243FCB">
        <w:rPr>
          <w:szCs w:val="26"/>
          <w:lang w:val="en-US"/>
        </w:rPr>
        <w:t>.</w:t>
      </w:r>
    </w:p>
    <w:p w14:paraId="2C9D3B19" w14:textId="77777777" w:rsidR="00CE6531" w:rsidRDefault="00CE6531" w:rsidP="00243FCB">
      <w:pPr>
        <w:keepNext/>
        <w:ind w:firstLine="0"/>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4B4EA27A" w:rsidR="00CE6531" w:rsidRDefault="00CE6531" w:rsidP="00CE6531">
      <w:pPr>
        <w:pStyle w:val="Caption"/>
        <w:rPr>
          <w:noProof/>
        </w:rPr>
      </w:pPr>
      <w:bookmarkStart w:id="226" w:name="_Ref515734699"/>
      <w:bookmarkStart w:id="227" w:name="_Toc518155980"/>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2</w:t>
      </w:r>
      <w:r w:rsidR="00071EE0">
        <w:fldChar w:fldCharType="end"/>
      </w:r>
      <w:bookmarkEnd w:id="226"/>
      <w:r>
        <w:t xml:space="preserve"> </w:t>
      </w:r>
      <w:r>
        <w:rPr>
          <w:noProof/>
        </w:rPr>
        <w:t>Ví dụ về toán tử erosion</w:t>
      </w:r>
      <w:r w:rsidR="00C33D14">
        <w:rPr>
          <w:noProof/>
        </w:rPr>
        <w:t>.</w:t>
      </w:r>
      <w:bookmarkEnd w:id="227"/>
    </w:p>
    <w:p w14:paraId="06B868C7" w14:textId="77777777" w:rsidR="00CE6531" w:rsidRDefault="00CE6531" w:rsidP="00143180">
      <w:pPr>
        <w:pStyle w:val="KetLuan"/>
      </w:pPr>
      <w:r w:rsidRPr="00EE1C16">
        <w:t>Toán tử dilation</w:t>
      </w:r>
    </w:p>
    <w:p w14:paraId="6B985290" w14:textId="3DC4B050" w:rsidR="00CE6531" w:rsidRPr="00E416AE" w:rsidRDefault="00CE6531" w:rsidP="00CE6531">
      <w:pPr>
        <w:ind w:firstLine="360"/>
        <w:rPr>
          <w:szCs w:val="26"/>
        </w:rPr>
      </w:pPr>
      <w:r>
        <w:rPr>
          <w:szCs w:val="26"/>
        </w:rPr>
        <w:t>Toán tử dilation với phương pháp tương tự như toán tử erosion, nhưng cấu trúc phần tử B sẽ mở rộng vùng chứa ô có giá trị</w:t>
      </w:r>
      <w:r w:rsidR="00243FCB">
        <w:rPr>
          <w:szCs w:val="26"/>
        </w:rPr>
        <w:t>.</w:t>
      </w:r>
    </w:p>
    <w:p w14:paraId="326986B4" w14:textId="77777777" w:rsidR="00CA45D9" w:rsidRPr="00562157" w:rsidRDefault="00F96E68" w:rsidP="00CD778B">
      <w:pPr>
        <w:pStyle w:val="Heading2"/>
        <w:rPr>
          <w:lang w:val="en-US"/>
        </w:rPr>
      </w:pPr>
      <w:bookmarkStart w:id="228" w:name="_Ref516434167"/>
      <w:bookmarkStart w:id="229" w:name="_Toc518156634"/>
      <w:bookmarkStart w:id="230" w:name="_Toc360055368"/>
      <w:bookmarkStart w:id="231" w:name="_Toc360417489"/>
      <w:bookmarkStart w:id="232" w:name="_Toc360417669"/>
      <w:r>
        <w:rPr>
          <w:lang w:val="en-US"/>
        </w:rPr>
        <w:t>Áp dụng Vuforia trong việc nhận dạng</w:t>
      </w:r>
      <w:bookmarkEnd w:id="228"/>
      <w:bookmarkEnd w:id="229"/>
    </w:p>
    <w:p w14:paraId="1561752B" w14:textId="77777777" w:rsidR="00EF25CE" w:rsidRDefault="00343509" w:rsidP="00EF25CE">
      <w:pPr>
        <w:pStyle w:val="Heading3"/>
      </w:pPr>
      <w:bookmarkStart w:id="233" w:name="_Toc518156635"/>
      <w:r>
        <w:t>Giới thiệu</w:t>
      </w:r>
      <w:bookmarkEnd w:id="233"/>
    </w:p>
    <w:p w14:paraId="56D8BAED" w14:textId="79129596" w:rsidR="00794B9E" w:rsidRPr="004C1142" w:rsidRDefault="00794B9E" w:rsidP="004C1142">
      <w:r>
        <w:t xml:space="preserve">Vuforia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Vuforia để nhận diện </w:t>
      </w:r>
      <w:r w:rsidR="00FE3CF8">
        <w:t>đối tượng</w:t>
      </w:r>
      <w:r>
        <w:t xml:space="preserve"> trong trường hợp vật cần nhận diện có nhiều họa tiết hoa văn chứ không phải là một mặt phẳng đơn sắc. Chúng em tiến hành sử dụng Vuforia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4" w:name="_Toc518156636"/>
      <w:r>
        <w:t>Các vấn đề kỹ thuật khi sử dụng Vuforia</w:t>
      </w:r>
      <w:bookmarkEnd w:id="234"/>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A61EFA">
      <w:pPr>
        <w:spacing w:line="240" w:lineRule="auto"/>
      </w:pPr>
      <w:r w:rsidRPr="00F22377">
        <w:t>Đăng kí tài khoản sử dụng Vuforia API</w:t>
      </w:r>
      <w:r>
        <w:t> :</w:t>
      </w:r>
    </w:p>
    <w:p w14:paraId="0C51D8B1" w14:textId="49A73D10" w:rsidR="00343509" w:rsidRPr="0027578F" w:rsidRDefault="00277752" w:rsidP="0027578F">
      <w:pPr>
        <w:pStyle w:val="Dash"/>
        <w:ind w:left="360"/>
        <w:rPr>
          <w:color w:val="0000FF"/>
          <w:szCs w:val="26"/>
          <w:u w:val="single"/>
        </w:rPr>
      </w:pPr>
      <w:r>
        <w:t xml:space="preserve">Bước </w:t>
      </w:r>
      <w:proofErr w:type="gramStart"/>
      <w:r>
        <w:t>1:</w:t>
      </w:r>
      <w:proofErr w:type="gramEnd"/>
      <w:r>
        <w:t xml:space="preserve"> </w:t>
      </w:r>
      <w:r w:rsidR="00564B3E">
        <w:t>t</w:t>
      </w:r>
      <w:r w:rsidR="00343509" w:rsidRPr="00343509">
        <w:t>ruy</w:t>
      </w:r>
      <w:r w:rsidR="00343509" w:rsidRPr="00F22377">
        <w:t xml:space="preserve"> cập vào </w:t>
      </w:r>
      <w:hyperlink r:id="rId25" w:history="1">
        <w:r w:rsidR="00343509" w:rsidRPr="00F22377">
          <w:rPr>
            <w:rStyle w:val="Hyperlink"/>
            <w:szCs w:val="26"/>
          </w:rPr>
          <w:t>https://developer.vuforia.com/vui/auth/register</w:t>
        </w:r>
      </w:hyperlink>
      <w:r w:rsidR="00343509" w:rsidRPr="00F22377">
        <w:t xml:space="preserve"> để đăng kí tài khoản </w:t>
      </w:r>
      <w:r w:rsidR="00925C63">
        <w:t>D</w:t>
      </w:r>
      <w:r w:rsidR="00343509" w:rsidRPr="00F22377">
        <w:t>eveloper</w:t>
      </w:r>
      <w:r w:rsidR="00343509">
        <w:t xml:space="preserve"> </w:t>
      </w:r>
      <w:r w:rsidR="0059558D">
        <w:t xml:space="preserve">như ở </w:t>
      </w:r>
      <w:r w:rsidR="00343509">
        <w:fldChar w:fldCharType="begin"/>
      </w:r>
      <w:r w:rsidR="00343509">
        <w:instrText xml:space="preserve"> REF _Ref515735014 \h </w:instrText>
      </w:r>
      <w:r w:rsidR="00343509">
        <w:fldChar w:fldCharType="separate"/>
      </w:r>
      <w:r w:rsidR="00C32F9A">
        <w:t xml:space="preserve">Hình </w:t>
      </w:r>
      <w:r w:rsidR="00C32F9A">
        <w:rPr>
          <w:noProof/>
        </w:rPr>
        <w:t>2</w:t>
      </w:r>
      <w:r w:rsidR="00C32F9A">
        <w:t>.</w:t>
      </w:r>
      <w:r w:rsidR="00C32F9A">
        <w:rPr>
          <w:noProof/>
        </w:rPr>
        <w:t>3</w:t>
      </w:r>
      <w:r w:rsidR="00343509">
        <w:fldChar w:fldCharType="end"/>
      </w:r>
      <w:r w:rsidR="00343509" w:rsidRPr="00F22377">
        <w:t xml:space="preserve">. Sau khi điền đủ thông tin vào mẫu đăng kí và xác nhận tạo tài khoản, ta xác thực việc đăng kí với </w:t>
      </w:r>
      <w:r w:rsidR="00977F99">
        <w:t>E</w:t>
      </w:r>
      <w:r w:rsidR="00343509" w:rsidRPr="00F22377">
        <w:t>mail được gửi đến</w:t>
      </w:r>
      <w:r w:rsidR="00343509">
        <w:rPr>
          <w:lang w:val="en-US"/>
        </w:rPr>
        <w:t>.</w:t>
      </w:r>
      <w:r w:rsidR="00021DDC">
        <w:rPr>
          <w:lang w:val="en-US"/>
        </w:rPr>
        <w:t xml:space="preserve"> </w:t>
      </w:r>
      <w:r w:rsidR="00021DDC">
        <w:t xml:space="preserve">Sau khi xác nhận tài khoản, ta đăng nhập vào hệ thống với đường </w:t>
      </w:r>
      <w:proofErr w:type="gramStart"/>
      <w:r w:rsidR="00021DDC">
        <w:t>dẫn:</w:t>
      </w:r>
      <w:proofErr w:type="gramEnd"/>
      <w:r w:rsidR="00021DDC">
        <w:t xml:space="preserve"> </w:t>
      </w:r>
      <w:hyperlink r:id="rId26"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lastRenderedPageBreak/>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00640513" w:rsidR="00343509" w:rsidRPr="00343509" w:rsidRDefault="00343509" w:rsidP="00277752">
      <w:pPr>
        <w:pStyle w:val="Caption"/>
        <w:ind w:left="360"/>
        <w:rPr>
          <w:lang w:val="en-US"/>
        </w:rPr>
      </w:pPr>
      <w:bookmarkStart w:id="235" w:name="_Ref515735014"/>
      <w:bookmarkStart w:id="236" w:name="_Toc518155981"/>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3</w:t>
      </w:r>
      <w:r w:rsidR="00071EE0">
        <w:fldChar w:fldCharType="end"/>
      </w:r>
      <w:bookmarkEnd w:id="235"/>
      <w:r>
        <w:rPr>
          <w:noProof/>
        </w:rPr>
        <w:t xml:space="preserve"> Đăng kí tài khoản Vuforia</w:t>
      </w:r>
      <w:bookmarkEnd w:id="236"/>
    </w:p>
    <w:p w14:paraId="164F2E26" w14:textId="4ED0D687" w:rsidR="00343509" w:rsidRDefault="002C5CE2" w:rsidP="00FA08C2">
      <w:pPr>
        <w:pStyle w:val="Dash"/>
        <w:ind w:left="360"/>
      </w:pPr>
      <w:r>
        <w:t xml:space="preserve">Bước 2 : </w:t>
      </w:r>
      <w:r w:rsidR="00343509" w:rsidRPr="00F22377">
        <w:t>Sử dụng Vuforia API với Unity</w:t>
      </w:r>
      <w:r w:rsidR="00343509">
        <w:t> :</w:t>
      </w:r>
    </w:p>
    <w:p w14:paraId="713E92BA" w14:textId="447C9C75" w:rsidR="00A01FBA" w:rsidRDefault="00343509" w:rsidP="00106FBE">
      <w:pPr>
        <w:ind w:firstLine="360"/>
      </w:pPr>
      <w:r w:rsidRPr="00F22377">
        <w:t>Trước hết, ta cần tải bộ cài</w:t>
      </w:r>
      <w:r w:rsidR="0069657C">
        <w:t xml:space="preserve"> đặt</w:t>
      </w:r>
      <w:r w:rsidRPr="00F22377">
        <w:t xml:space="preserve"> từ trang Download của Vuforia với đường dẫn </w:t>
      </w:r>
      <w:proofErr w:type="gramStart"/>
      <w:r w:rsidRPr="00F22377">
        <w:t>sau:</w:t>
      </w:r>
      <w:proofErr w:type="gramEnd"/>
      <w:r w:rsidRPr="00F22377">
        <w:t xml:space="preserve"> </w:t>
      </w:r>
      <w:hyperlink r:id="rId28"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w:t>
      </w:r>
      <w:r w:rsidR="004F6D53">
        <w:t xml:space="preserve"> mặc định lúc cài đặt Unity ban đầu</w:t>
      </w:r>
      <w:r w:rsidRPr="00F22377">
        <w:t>.</w:t>
      </w:r>
    </w:p>
    <w:p w14:paraId="42E1615E" w14:textId="13226E7B" w:rsidR="00A01FBA" w:rsidRDefault="00343509" w:rsidP="00106FBE">
      <w:pPr>
        <w:ind w:firstLine="360"/>
      </w:pPr>
      <w:r>
        <w:t xml:space="preserve">Tiếp theo, ta khởi động Unity, Chọn Edit </w:t>
      </w:r>
      <w:r w:rsidR="007B12E0">
        <w:sym w:font="Wingdings" w:char="F0E0"/>
      </w:r>
      <w:r>
        <w:t xml:space="preserve"> Project Settings</w:t>
      </w:r>
      <w:r w:rsidR="00C103B8">
        <w:t xml:space="preserve"> </w:t>
      </w:r>
      <w:r w:rsidR="007B12E0">
        <w:sym w:font="Wingdings" w:char="F0E0"/>
      </w:r>
      <w:r w:rsidR="00C103B8">
        <w:t xml:space="preserve"> </w:t>
      </w:r>
      <w:r>
        <w:t>Player. Ở cửa sổ Inspector, ta đánh dấu vào “Vuforia Augmented Reality”</w:t>
      </w:r>
      <w:r w:rsidR="002D6D4A">
        <w:t xml:space="preserve"> như ở</w:t>
      </w:r>
      <w:r>
        <w:t xml:space="preserve"> </w:t>
      </w:r>
      <w:r>
        <w:fldChar w:fldCharType="begin"/>
      </w:r>
      <w:r>
        <w:instrText xml:space="preserve"> REF _Ref515735067 \h </w:instrText>
      </w:r>
      <w:r>
        <w:fldChar w:fldCharType="separate"/>
      </w:r>
      <w:r w:rsidR="00C32F9A">
        <w:t xml:space="preserve">Hình </w:t>
      </w:r>
      <w:r w:rsidR="00C32F9A">
        <w:rPr>
          <w:noProof/>
        </w:rPr>
        <w:t>2</w:t>
      </w:r>
      <w:r w:rsidR="00C32F9A">
        <w:t>.</w:t>
      </w:r>
      <w:r w:rsidR="00C32F9A">
        <w:rPr>
          <w:noProof/>
        </w:rPr>
        <w:t>4</w:t>
      </w:r>
      <w:r>
        <w:fldChar w:fldCharType="end"/>
      </w:r>
      <w:r w:rsidR="00243FCB">
        <w:t>.</w:t>
      </w:r>
    </w:p>
    <w:p w14:paraId="740AE470" w14:textId="2DD1751D" w:rsidR="00493781" w:rsidRDefault="00493781" w:rsidP="00106FBE">
      <w:r>
        <w:t xml:space="preserve">Để sử dụng các chức năng của Vuforia thì ta chọn Game Object </w:t>
      </w:r>
      <w:r w:rsidR="007B12E0">
        <w:sym w:font="Wingdings" w:char="F0E0"/>
      </w:r>
      <w:r>
        <w:t xml:space="preserve">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như ở </w:t>
      </w:r>
      <w:r>
        <w:fldChar w:fldCharType="begin"/>
      </w:r>
      <w:r>
        <w:instrText xml:space="preserve"> REF _Ref515735201 \h </w:instrText>
      </w:r>
      <w:r>
        <w:fldChar w:fldCharType="separate"/>
      </w:r>
      <w:r>
        <w:t xml:space="preserve">Hình </w:t>
      </w:r>
      <w:r>
        <w:rPr>
          <w:noProof/>
        </w:rPr>
        <w:t>2</w:t>
      </w:r>
      <w:r>
        <w:t>.</w:t>
      </w:r>
      <w:r>
        <w:rPr>
          <w:noProof/>
        </w:rPr>
        <w:t>5</w:t>
      </w:r>
      <w:r>
        <w:fldChar w:fldCharType="end"/>
      </w:r>
      <w:r>
        <w:t>.</w:t>
      </w:r>
    </w:p>
    <w:p w14:paraId="51ACFA4B" w14:textId="31C088F2" w:rsidR="00493781" w:rsidRDefault="00EA0C38" w:rsidP="00106FBE">
      <w:r>
        <w:t>Ta copy phần App Key, ở màn hình Unity, ta chọn Window</w:t>
      </w:r>
      <w:r w:rsidR="007B12E0">
        <w:t xml:space="preserve"> </w:t>
      </w:r>
      <w:r w:rsidR="007B12E0">
        <w:sym w:font="Wingdings" w:char="F0E0"/>
      </w:r>
      <w:r w:rsidR="007B12E0">
        <w:t xml:space="preserve"> </w:t>
      </w:r>
      <w:r>
        <w:t xml:space="preserve">Vuforia Configuration, sau đó nhập Key vào ô App License Key như ở </w:t>
      </w:r>
      <w:r>
        <w:fldChar w:fldCharType="begin"/>
      </w:r>
      <w:r>
        <w:instrText xml:space="preserve"> REF _Ref515735289 \h </w:instrText>
      </w:r>
      <w:r>
        <w:fldChar w:fldCharType="separate"/>
      </w:r>
      <w:r>
        <w:t xml:space="preserve">Hình </w:t>
      </w:r>
      <w:r>
        <w:rPr>
          <w:noProof/>
        </w:rPr>
        <w:t>2</w:t>
      </w:r>
      <w:r>
        <w:t>.</w:t>
      </w:r>
      <w:r>
        <w:rPr>
          <w:noProof/>
        </w:rPr>
        <w:t>6</w:t>
      </w:r>
      <w:r>
        <w:fldChar w:fldCharType="end"/>
      </w:r>
      <w:r>
        <w:t>.</w:t>
      </w:r>
    </w:p>
    <w:p w14:paraId="792A10B3" w14:textId="51E97B72" w:rsidR="00343509" w:rsidRDefault="00343509" w:rsidP="00A01FBA">
      <w:pPr>
        <w:keepNext/>
        <w:ind w:firstLine="0"/>
        <w:jc w:val="center"/>
      </w:pPr>
      <w:r>
        <w:rPr>
          <w:noProof/>
        </w:rPr>
        <w:lastRenderedPageBreak/>
        <w:drawing>
          <wp:inline distT="0" distB="0" distL="0" distR="0" wp14:anchorId="52595192" wp14:editId="259EA4FB">
            <wp:extent cx="5227320" cy="2562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60514" cy="2578495"/>
                    </a:xfrm>
                    <a:prstGeom prst="rect">
                      <a:avLst/>
                    </a:prstGeom>
                  </pic:spPr>
                </pic:pic>
              </a:graphicData>
            </a:graphic>
          </wp:inline>
        </w:drawing>
      </w:r>
    </w:p>
    <w:p w14:paraId="035F4D0B" w14:textId="1EA38D45" w:rsidR="004B4F6E" w:rsidRDefault="00343509" w:rsidP="00106FBE">
      <w:pPr>
        <w:pStyle w:val="Caption"/>
        <w:spacing w:line="360" w:lineRule="auto"/>
        <w:ind w:left="360"/>
      </w:pPr>
      <w:bookmarkStart w:id="237" w:name="_Ref515735067"/>
      <w:bookmarkStart w:id="238" w:name="_Toc518155982"/>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4</w:t>
      </w:r>
      <w:r w:rsidR="00071EE0">
        <w:fldChar w:fldCharType="end"/>
      </w:r>
      <w:bookmarkEnd w:id="237"/>
      <w:r>
        <w:t xml:space="preserve"> </w:t>
      </w:r>
      <w:r w:rsidRPr="00326863">
        <w:rPr>
          <w:noProof/>
        </w:rPr>
        <w:t>Cho phép sử dụng Vuforia trong project</w:t>
      </w:r>
      <w:bookmarkEnd w:id="238"/>
    </w:p>
    <w:p w14:paraId="0151CC06" w14:textId="77777777" w:rsidR="004B4F6E" w:rsidRDefault="00554824" w:rsidP="00243FCB">
      <w:pPr>
        <w:keepNext/>
        <w:ind w:firstLine="0"/>
        <w:jc w:val="center"/>
      </w:pPr>
      <w:r w:rsidRPr="00FA3D09">
        <w:rPr>
          <w:noProof/>
          <w:szCs w:val="26"/>
        </w:rPr>
        <w:drawing>
          <wp:inline distT="0" distB="0" distL="0" distR="0" wp14:anchorId="28CB3817" wp14:editId="53D7659F">
            <wp:extent cx="3477035" cy="2571750"/>
            <wp:effectExtent l="0" t="0" r="952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511937" cy="2597565"/>
                    </a:xfrm>
                    <a:prstGeom prst="rect">
                      <a:avLst/>
                    </a:prstGeom>
                  </pic:spPr>
                </pic:pic>
              </a:graphicData>
            </a:graphic>
          </wp:inline>
        </w:drawing>
      </w:r>
    </w:p>
    <w:p w14:paraId="3A0CACAA" w14:textId="57CB8C5C" w:rsidR="00343509" w:rsidRDefault="004B4F6E" w:rsidP="00106FBE">
      <w:pPr>
        <w:pStyle w:val="Caption"/>
        <w:spacing w:line="360" w:lineRule="auto"/>
        <w:ind w:left="360"/>
        <w:rPr>
          <w:noProof/>
        </w:rPr>
      </w:pPr>
      <w:bookmarkStart w:id="239" w:name="_Ref515735201"/>
      <w:bookmarkStart w:id="240" w:name="_Toc518155983"/>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5</w:t>
      </w:r>
      <w:r w:rsidR="00071EE0">
        <w:fldChar w:fldCharType="end"/>
      </w:r>
      <w:bookmarkEnd w:id="239"/>
      <w:r>
        <w:rPr>
          <w:noProof/>
        </w:rPr>
        <w:t xml:space="preserve"> Giao diện lấy App Key</w:t>
      </w:r>
      <w:bookmarkEnd w:id="240"/>
    </w:p>
    <w:p w14:paraId="1348CF3A" w14:textId="77777777" w:rsidR="004B4F6E" w:rsidRDefault="004B4F6E" w:rsidP="004D150F">
      <w:pPr>
        <w:keepNext/>
        <w:ind w:firstLine="0"/>
        <w:jc w:val="center"/>
      </w:pPr>
      <w:r w:rsidRPr="007E120E">
        <w:rPr>
          <w:noProof/>
          <w:szCs w:val="26"/>
        </w:rPr>
        <w:drawing>
          <wp:inline distT="0" distB="0" distL="0" distR="0" wp14:anchorId="30186767" wp14:editId="053FDD96">
            <wp:extent cx="5526027" cy="1809750"/>
            <wp:effectExtent l="0" t="0" r="0" b="0"/>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540871" cy="1814611"/>
                    </a:xfrm>
                    <a:prstGeom prst="rect">
                      <a:avLst/>
                    </a:prstGeom>
                  </pic:spPr>
                </pic:pic>
              </a:graphicData>
            </a:graphic>
          </wp:inline>
        </w:drawing>
      </w:r>
    </w:p>
    <w:p w14:paraId="6B429E5D" w14:textId="3E8BA4C5" w:rsidR="004B4F6E" w:rsidRDefault="004B4F6E" w:rsidP="00106FBE">
      <w:pPr>
        <w:pStyle w:val="Caption"/>
        <w:spacing w:line="360" w:lineRule="auto"/>
        <w:ind w:left="360"/>
        <w:rPr>
          <w:lang w:val="en-US"/>
        </w:rPr>
      </w:pPr>
      <w:bookmarkStart w:id="241" w:name="_Ref515735289"/>
      <w:bookmarkStart w:id="242" w:name="_Toc518155984"/>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6</w:t>
      </w:r>
      <w:r w:rsidR="00071EE0">
        <w:fldChar w:fldCharType="end"/>
      </w:r>
      <w:bookmarkEnd w:id="241"/>
      <w:r>
        <w:rPr>
          <w:noProof/>
        </w:rPr>
        <w:t xml:space="preserve"> </w:t>
      </w:r>
      <w:r>
        <w:t>Gắn App Key vào project</w:t>
      </w:r>
      <w:bookmarkEnd w:id="242"/>
    </w:p>
    <w:p w14:paraId="75C23BC2" w14:textId="425270EC" w:rsidR="004B4F6E" w:rsidRDefault="004D150F" w:rsidP="00700528">
      <w:pPr>
        <w:pStyle w:val="Dash"/>
        <w:ind w:left="360"/>
      </w:pPr>
      <w:r>
        <w:lastRenderedPageBreak/>
        <w:t>Bước 3</w:t>
      </w:r>
      <w:r w:rsidR="007B12E0">
        <w:t>*</w:t>
      </w:r>
      <w:r>
        <w:t xml:space="preserve">: </w:t>
      </w:r>
      <w:r w:rsidR="004B4F6E">
        <w:t>Chuẩn bị</w:t>
      </w:r>
      <w:r w:rsidR="00D06658">
        <w:t xml:space="preserve"> cơ sở dữ liệu</w:t>
      </w:r>
      <w:r w:rsidR="004B4F6E">
        <w:t xml:space="preserve"> </w:t>
      </w:r>
      <w:r w:rsidR="00D06658">
        <w:t>(</w:t>
      </w:r>
      <w:r w:rsidR="004B4F6E">
        <w:t>database</w:t>
      </w:r>
      <w:r w:rsidR="00D06658">
        <w:t>)</w:t>
      </w:r>
      <w:r w:rsidR="004B4F6E">
        <w:t xml:space="preserve"> cho việc nhận dạng</w:t>
      </w:r>
    </w:p>
    <w:p w14:paraId="377B89EC" w14:textId="21AFA4E5" w:rsidR="004B4F6E" w:rsidRDefault="004B4F6E" w:rsidP="00C33D14">
      <w:r>
        <w:t>Bây giờ, ta đã có thể sử dụng Image Target, chức năng cơ bản của Image Target là nhận diện một hình ảnh 2D đã được thêm vào database của Vuforia. Để thêm một hình ảnh vào database ta đăng nhập vào trang chủ Vuforia, ở Tab Develop chọn Target Manager và nhấn Add Database. Đặt tên Database và tạo với type là Device.</w:t>
      </w:r>
    </w:p>
    <w:p w14:paraId="1966F3BC" w14:textId="767B7DC9" w:rsidR="004B4F6E" w:rsidRDefault="004B4F6E" w:rsidP="00C33D14">
      <w:r>
        <w:t xml:space="preserve">Ta nhấn vào tên Database và nhấn Add Target để thêm dữ liệu vào Database. Có thể thêm hình ảnh 2D hoặc các vật thể 3D </w:t>
      </w:r>
      <w:r w:rsidR="00700528">
        <w:t xml:space="preserve">như ở </w:t>
      </w:r>
      <w:r>
        <w:fldChar w:fldCharType="begin"/>
      </w:r>
      <w:r>
        <w:instrText xml:space="preserve"> REF _Ref515735424 \h </w:instrText>
      </w:r>
      <w:r>
        <w:fldChar w:fldCharType="separate"/>
      </w:r>
      <w:r w:rsidR="00C32F9A">
        <w:t xml:space="preserve">Hình </w:t>
      </w:r>
      <w:r w:rsidR="00C32F9A">
        <w:rPr>
          <w:noProof/>
        </w:rPr>
        <w:t>2</w:t>
      </w:r>
      <w:r w:rsidR="00C32F9A">
        <w:t>.</w:t>
      </w:r>
      <w:r w:rsidR="00C32F9A">
        <w:rPr>
          <w:noProof/>
        </w:rPr>
        <w:t>7</w:t>
      </w:r>
      <w:r>
        <w:fldChar w:fldCharType="end"/>
      </w:r>
      <w:r>
        <w:t>. Sau khi upload dữ liệu,</w:t>
      </w:r>
      <w:r w:rsidR="00C52BF9">
        <w:t xml:space="preserve"> ta</w:t>
      </w:r>
      <w:r>
        <w:t xml:space="preserve">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w:t>
      </w:r>
      <w:r w:rsidR="00D338C0">
        <w:t xml:space="preserve">như ở </w:t>
      </w:r>
      <w:r w:rsidR="00D338C0">
        <w:fldChar w:fldCharType="begin"/>
      </w:r>
      <w:r w:rsidR="00D338C0">
        <w:instrText xml:space="preserve"> REF _Ref515735487 \h </w:instrText>
      </w:r>
      <w:r w:rsidR="00D338C0">
        <w:fldChar w:fldCharType="separate"/>
      </w:r>
      <w:r w:rsidR="00D338C0">
        <w:t xml:space="preserve">Hình </w:t>
      </w:r>
      <w:r w:rsidR="00D338C0">
        <w:rPr>
          <w:noProof/>
        </w:rPr>
        <w:t>2</w:t>
      </w:r>
      <w:r w:rsidR="00D338C0">
        <w:t>.</w:t>
      </w:r>
      <w:r w:rsidR="00D338C0">
        <w:rPr>
          <w:noProof/>
        </w:rPr>
        <w:t>8</w:t>
      </w:r>
      <w:r w:rsidR="00D338C0">
        <w:fldChar w:fldCharType="end"/>
      </w:r>
      <w:r>
        <w:t>. File tải về dưới dạng là package của Unity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mc:AlternateContent>
          <mc:Choice Requires="wpg">
            <w:drawing>
              <wp:inline distT="0" distB="0" distL="0" distR="0" wp14:anchorId="44B258D1" wp14:editId="0CEF0F65">
                <wp:extent cx="5838825" cy="2819400"/>
                <wp:effectExtent l="0" t="0" r="9525"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38825" cy="2819400"/>
                          <a:chOff x="0" y="0"/>
                          <a:chExt cx="9446253" cy="2579169"/>
                        </a:xfrm>
                      </wpg:grpSpPr>
                      <pic:pic xmlns:pic="http://schemas.openxmlformats.org/drawingml/2006/picture">
                        <pic:nvPicPr>
                          <pic:cNvPr id="29" name="Picture 29">
                            <a:extLst/>
                          </pic:cNvPr>
                          <pic:cNvPicPr/>
                        </pic:nvPicPr>
                        <pic:blipFill rotWithShape="1">
                          <a:blip r:embed="rId32"/>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3"/>
                          <a:srcRect t="-1" b="-1"/>
                          <a:stretch/>
                        </pic:blipFill>
                        <pic:spPr>
                          <a:xfrm>
                            <a:off x="4587858" y="0"/>
                            <a:ext cx="4858395" cy="2579169"/>
                          </a:xfrm>
                          <a:prstGeom prst="rect">
                            <a:avLst/>
                          </a:prstGeom>
                        </pic:spPr>
                      </pic:pic>
                    </wpg:wgp>
                  </a:graphicData>
                </a:graphic>
              </wp:inline>
            </w:drawing>
          </mc:Choice>
          <mc:Fallback>
            <w:pict>
              <v:group w14:anchorId="446FA872" id="Group 6" o:spid="_x0000_s1026" style="width:459.75pt;height:222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PVaRsqO&#10;AgAAbQcAAA4AAAAAAAAAAAAAAAAAOgIAAGRycy9lMm9Eb2MueG1sUEsBAi0AFAAGAAgAAAAhAC5s&#10;8ADFAAAApQEAABkAAAAAAAAAAAAAAAAA9AQAAGRycy9fcmVscy9lMm9Eb2MueG1sLnJlbHNQSwEC&#10;LQAUAAYACAAAACEAlAavut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4"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5" o:title="" croptop="-1f" cropbottom="-1f"/>
                </v:shape>
                <w10:anchorlock/>
              </v:group>
            </w:pict>
          </mc:Fallback>
        </mc:AlternateContent>
      </w:r>
    </w:p>
    <w:p w14:paraId="3EE0ED58" w14:textId="77777777" w:rsidR="006030C0" w:rsidRDefault="006030C0" w:rsidP="00836381">
      <w:pPr>
        <w:keepNext/>
        <w:ind w:firstLine="0"/>
        <w:jc w:val="center"/>
      </w:pPr>
    </w:p>
    <w:p w14:paraId="4C619431" w14:textId="37810553" w:rsidR="004B4F6E" w:rsidRDefault="004B4F6E" w:rsidP="007005C6">
      <w:pPr>
        <w:pStyle w:val="Caption"/>
        <w:spacing w:line="360" w:lineRule="auto"/>
        <w:ind w:left="360"/>
        <w:rPr>
          <w:noProof/>
        </w:rPr>
      </w:pPr>
      <w:bookmarkStart w:id="243" w:name="_Ref515735424"/>
      <w:bookmarkStart w:id="244" w:name="_Toc518155985"/>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7</w:t>
      </w:r>
      <w:r w:rsidR="00071EE0">
        <w:fldChar w:fldCharType="end"/>
      </w:r>
      <w:bookmarkEnd w:id="243"/>
      <w:r>
        <w:rPr>
          <w:noProof/>
        </w:rPr>
        <w:t xml:space="preserve"> Tạo Database hình ảnh nhận diện</w:t>
      </w:r>
      <w:bookmarkEnd w:id="244"/>
    </w:p>
    <w:p w14:paraId="5B393D09" w14:textId="77777777" w:rsidR="00E278EC" w:rsidRDefault="00E278EC" w:rsidP="00E278EC">
      <w:r>
        <w:t xml:space="preserve">Ở giao diện Unity, ta chọn Database tương ứng vừa tải về và chọn Image Target là ảnh được đưa vào Database như </w:t>
      </w:r>
      <w:r>
        <w:fldChar w:fldCharType="begin"/>
      </w:r>
      <w:r>
        <w:instrText xml:space="preserve"> REF _Ref517909888 \h </w:instrText>
      </w:r>
      <w:r>
        <w:fldChar w:fldCharType="separate"/>
      </w:r>
      <w:r>
        <w:t xml:space="preserve">Hình </w:t>
      </w:r>
      <w:r>
        <w:rPr>
          <w:noProof/>
        </w:rPr>
        <w:t>2</w:t>
      </w:r>
      <w:r>
        <w:t>.</w:t>
      </w:r>
      <w:r>
        <w:rPr>
          <w:noProof/>
        </w:rPr>
        <w:t>9</w:t>
      </w:r>
      <w:r>
        <w:fldChar w:fldCharType="end"/>
      </w:r>
      <w:r>
        <w:t>. Sau đó là có thể Start Game Mode của Unity và nhận diện.</w:t>
      </w:r>
    </w:p>
    <w:p w14:paraId="0F9EA6FD" w14:textId="77777777" w:rsidR="006030C0" w:rsidRPr="006030C0" w:rsidRDefault="006030C0" w:rsidP="006030C0"/>
    <w:p w14:paraId="3FF90EF8" w14:textId="399138D5" w:rsidR="006030C0" w:rsidRDefault="004B4F6E" w:rsidP="00C33D14">
      <w:pPr>
        <w:keepNext/>
        <w:ind w:firstLine="0"/>
        <w:jc w:val="center"/>
      </w:pPr>
      <w:r w:rsidRPr="004C077F">
        <w:rPr>
          <w:noProof/>
        </w:rPr>
        <mc:AlternateContent>
          <mc:Choice Requires="wpg">
            <w:drawing>
              <wp:inline distT="0" distB="0" distL="0" distR="0" wp14:anchorId="4AE1D006" wp14:editId="7440CB1E">
                <wp:extent cx="5829300" cy="20955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29300" cy="2095500"/>
                          <a:chOff x="0" y="0"/>
                          <a:chExt cx="7193278" cy="2207896"/>
                        </a:xfrm>
                      </wpg:grpSpPr>
                      <pic:pic xmlns:pic="http://schemas.openxmlformats.org/drawingml/2006/picture">
                        <pic:nvPicPr>
                          <pic:cNvPr id="37" name="Picture 37">
                            <a:extLst/>
                          </pic:cNvPr>
                          <pic:cNvPicPr/>
                        </pic:nvPicPr>
                        <pic:blipFill rotWithShape="1">
                          <a:blip r:embed="rId36"/>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7"/>
                          <a:srcRect r="3918"/>
                          <a:stretch/>
                        </pic:blipFill>
                        <pic:spPr>
                          <a:xfrm>
                            <a:off x="3596639" y="0"/>
                            <a:ext cx="3596639" cy="2207895"/>
                          </a:xfrm>
                          <a:prstGeom prst="rect">
                            <a:avLst/>
                          </a:prstGeom>
                        </pic:spPr>
                      </pic:pic>
                    </wpg:wgp>
                  </a:graphicData>
                </a:graphic>
              </wp:inline>
            </w:drawing>
          </mc:Choice>
          <mc:Fallback>
            <w:pict>
              <v:group w14:anchorId="410475F3" id="Group 5" o:spid="_x0000_s1026" style="width:459pt;height:165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8"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9" o:title="" cropright="2568f"/>
                </v:shape>
                <w10:anchorlock/>
              </v:group>
            </w:pict>
          </mc:Fallback>
        </mc:AlternateContent>
      </w:r>
    </w:p>
    <w:p w14:paraId="62C4622B" w14:textId="2A002F9D" w:rsidR="004B4F6E" w:rsidRDefault="004B4F6E" w:rsidP="007005C6">
      <w:pPr>
        <w:pStyle w:val="Caption"/>
        <w:spacing w:line="360" w:lineRule="auto"/>
      </w:pPr>
      <w:bookmarkStart w:id="245" w:name="_Ref515735487"/>
      <w:bookmarkStart w:id="246" w:name="_Toc518155986"/>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8</w:t>
      </w:r>
      <w:r w:rsidR="00071EE0">
        <w:fldChar w:fldCharType="end"/>
      </w:r>
      <w:bookmarkEnd w:id="245"/>
      <w:r>
        <w:rPr>
          <w:noProof/>
        </w:rPr>
        <w:t xml:space="preserve"> Tải Database về project</w:t>
      </w:r>
      <w:bookmarkEnd w:id="246"/>
    </w:p>
    <w:p w14:paraId="74E7905F" w14:textId="77777777" w:rsidR="004B4F6E" w:rsidRDefault="004B4F6E" w:rsidP="00D71D59">
      <w:pPr>
        <w:keepNext/>
        <w:ind w:firstLine="0"/>
        <w:jc w:val="center"/>
      </w:pPr>
      <w:r w:rsidRPr="00AC0C63">
        <w:rPr>
          <w:noProof/>
          <w:szCs w:val="26"/>
        </w:rPr>
        <w:drawing>
          <wp:inline distT="0" distB="0" distL="0" distR="0" wp14:anchorId="2A0151A8" wp14:editId="12A86A9A">
            <wp:extent cx="4927309" cy="1724025"/>
            <wp:effectExtent l="0" t="0" r="6985" b="0"/>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934096" cy="1726400"/>
                    </a:xfrm>
                    <a:prstGeom prst="rect">
                      <a:avLst/>
                    </a:prstGeom>
                  </pic:spPr>
                </pic:pic>
              </a:graphicData>
            </a:graphic>
          </wp:inline>
        </w:drawing>
      </w:r>
    </w:p>
    <w:p w14:paraId="4033B020" w14:textId="0CEBA847" w:rsidR="00F64254" w:rsidRPr="00F64254" w:rsidRDefault="004B4F6E" w:rsidP="007005C6">
      <w:pPr>
        <w:pStyle w:val="Caption"/>
        <w:spacing w:line="360" w:lineRule="auto"/>
      </w:pPr>
      <w:bookmarkStart w:id="247" w:name="_Ref517909888"/>
      <w:bookmarkStart w:id="248" w:name="_Ref517909884"/>
      <w:bookmarkStart w:id="249" w:name="_Toc518155987"/>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9</w:t>
      </w:r>
      <w:r w:rsidR="00071EE0">
        <w:fldChar w:fldCharType="end"/>
      </w:r>
      <w:bookmarkEnd w:id="247"/>
      <w:r>
        <w:rPr>
          <w:noProof/>
        </w:rPr>
        <w:t xml:space="preserve"> </w:t>
      </w:r>
      <w:r>
        <w:t>Chọn Target theo hình ảnh từ Database</w:t>
      </w:r>
      <w:bookmarkEnd w:id="248"/>
      <w:bookmarkEnd w:id="249"/>
    </w:p>
    <w:p w14:paraId="2E34B8E2" w14:textId="77777777" w:rsidR="004B4F6E" w:rsidRDefault="004B4F6E" w:rsidP="00985194">
      <w:pPr>
        <w:pStyle w:val="KetLuan"/>
      </w:pPr>
      <w:r w:rsidRPr="004C077F">
        <w:t xml:space="preserve">Tiêu chí </w:t>
      </w:r>
      <w:r>
        <w:t>đánh giá</w:t>
      </w:r>
      <w:r w:rsidRPr="004C077F">
        <w:t xml:space="preserve"> ảnh của Vuforia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14C41520">
                <wp:extent cx="3476625" cy="2286000"/>
                <wp:effectExtent l="0" t="0" r="952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76625" cy="2286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2BA2D254" id="Group 6" o:spid="_x0000_s1026" style="width:273.75pt;height:18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OussTwpBAAANhMAAA4AAAAAAAAA&#10;AAAAAAAAPAIAAGRycy9lMm9Eb2MueG1sUEsBAi0AFAAGAAgAAAAhANpJiZbUAAAAsQIAABkAAAAA&#10;AAAAAAAAAAAAkQYAAGRycy9fcmVscy9lMm9Eb2MueG1sLnJlbHNQSwECLQAUAAYACAAAACEAL02h&#10;y9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5"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6"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7"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8" o:title="local_contrast_3_strong_features"/>
                </v:shape>
                <w10:anchorlock/>
              </v:group>
            </w:pict>
          </mc:Fallback>
        </mc:AlternateContent>
      </w:r>
    </w:p>
    <w:p w14:paraId="60CD190E" w14:textId="2E66AAE7" w:rsidR="004B4F6E" w:rsidRDefault="004B4F6E" w:rsidP="004B4F6E">
      <w:pPr>
        <w:pStyle w:val="Caption"/>
        <w:rPr>
          <w:noProof/>
        </w:rPr>
      </w:pPr>
      <w:bookmarkStart w:id="250" w:name="_Ref515735859"/>
      <w:bookmarkStart w:id="251" w:name="_Toc518155988"/>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0</w:t>
      </w:r>
      <w:r w:rsidR="00071EE0">
        <w:fldChar w:fldCharType="end"/>
      </w:r>
      <w:bookmarkEnd w:id="250"/>
      <w:r>
        <w:t xml:space="preserve"> </w:t>
      </w:r>
      <w:r>
        <w:rPr>
          <w:noProof/>
        </w:rPr>
        <w:t>Dựa vào độ tương phản</w:t>
      </w:r>
      <w:bookmarkEnd w:id="251"/>
      <w:r>
        <w:rPr>
          <w:noProof/>
        </w:rPr>
        <w:t xml:space="preserve"> </w:t>
      </w:r>
    </w:p>
    <w:p w14:paraId="37471C75" w14:textId="77777777" w:rsidR="004B4F6E" w:rsidRDefault="004B4F6E" w:rsidP="004B4F6E">
      <w:pPr>
        <w:pStyle w:val="Caption"/>
      </w:pPr>
      <w:r>
        <w:rPr>
          <w:noProof/>
        </w:rPr>
        <w:t xml:space="preserve">Nguồn : </w:t>
      </w:r>
      <w:hyperlink r:id="rId49"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w:lastRenderedPageBreak/>
        <mc:AlternateContent>
          <mc:Choice Requires="wpg">
            <w:drawing>
              <wp:inline distT="0" distB="0" distL="0" distR="0" wp14:anchorId="499F0A7A" wp14:editId="372EA2D0">
                <wp:extent cx="3390900" cy="1990725"/>
                <wp:effectExtent l="0" t="0" r="0" b="952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90900" cy="199072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3">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301CFCA6" id="Group 13" o:spid="_x0000_s1026" style="width:267pt;height:156.7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AcQ7SD&#10;oQMAAFMQAAAOAAAAAAAAAAAAAAAAADwCAABkcnMvZTJvRG9jLnhtbFBLAQItABQABgAIAAAAIQDa&#10;SYmW1AAAALECAAAZAAAAAAAAAAAAAAAAAAkGAABkcnMvX3JlbHMvZTJvRG9jLnhtbC5yZWxzUEsB&#10;Ai0AFAAGAAgAAAAhADrALSTbAAAABQEAAA8AAAAAAAAAAAAAAAAAFA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4"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5"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6"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7" o:title="User-added image"/>
                </v:shape>
                <w10:anchorlock/>
              </v:group>
            </w:pict>
          </mc:Fallback>
        </mc:AlternateContent>
      </w:r>
    </w:p>
    <w:p w14:paraId="3FA414FF" w14:textId="3436253B" w:rsidR="004B4F6E" w:rsidRDefault="004B4F6E" w:rsidP="004B4F6E">
      <w:pPr>
        <w:pStyle w:val="Caption"/>
        <w:rPr>
          <w:noProof/>
        </w:rPr>
      </w:pPr>
      <w:bookmarkStart w:id="252" w:name="_Ref515735880"/>
      <w:bookmarkStart w:id="253" w:name="_Toc518155989"/>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1</w:t>
      </w:r>
      <w:r w:rsidR="00071EE0">
        <w:fldChar w:fldCharType="end"/>
      </w:r>
      <w:bookmarkEnd w:id="252"/>
      <w:r>
        <w:rPr>
          <w:noProof/>
        </w:rPr>
        <w:t xml:space="preserve"> </w:t>
      </w:r>
      <w:r>
        <w:t>Độ tương phản ảnh Grayscale tương ứng với histogram</w:t>
      </w:r>
      <w:bookmarkEnd w:id="253"/>
      <w:r>
        <w:t xml:space="preserve"> </w:t>
      </w:r>
    </w:p>
    <w:p w14:paraId="14C662CA" w14:textId="77777777" w:rsidR="004B4F6E" w:rsidRDefault="004B4F6E" w:rsidP="004B4F6E">
      <w:pPr>
        <w:pStyle w:val="Caption"/>
      </w:pPr>
      <w:r>
        <w:rPr>
          <w:noProof/>
        </w:rPr>
        <w:t xml:space="preserve">Nguồn : </w:t>
      </w:r>
      <w:hyperlink r:id="rId58" w:tgtFrame="_blank" w:history="1">
        <w:r w:rsidRPr="0099179E">
          <w:rPr>
            <w:rStyle w:val="Hyperlink"/>
            <w:noProof/>
          </w:rPr>
          <w:t>https://www.edrawsoft.com/umldiagramtemplate.php</w:t>
        </w:r>
      </w:hyperlink>
    </w:p>
    <w:p w14:paraId="19C8A54B" w14:textId="6AD3EB68" w:rsidR="004B4F6E" w:rsidRDefault="004B4F6E" w:rsidP="004B4F6E">
      <w:r>
        <w:t xml:space="preserve">Vuforia có thể nhận diện và theo dấu Targets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C32F9A">
        <w:t xml:space="preserve">Hình </w:t>
      </w:r>
      <w:r w:rsidR="00C32F9A">
        <w:rPr>
          <w:noProof/>
        </w:rPr>
        <w:t>2</w:t>
      </w:r>
      <w:r w:rsidR="00C32F9A">
        <w:t>.</w:t>
      </w:r>
      <w:r w:rsidR="00C32F9A">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w:t>
      </w:r>
      <w:r w:rsidR="007D7438">
        <w:t>v</w:t>
      </w:r>
      <w:r w:rsidR="00162CC9">
        <w:t>à</w:t>
      </w:r>
      <w:r>
        <w:t xml:space="preserve"> nhỏ hơn 2MB</w:t>
      </w:r>
      <w:r w:rsidR="00042291">
        <w:t>. Trong đó,</w:t>
      </w:r>
      <w:r>
        <w:t xml:space="preserve"> ảnh JPG phải dùng hệ màu RGB hoặc gr</w:t>
      </w:r>
      <w:r w:rsidR="00F8027C">
        <w:t>a</w:t>
      </w:r>
      <w:r>
        <w:t>yscale (không sử dụng hệ màu CMYK). Để đánh giá tiêu chí Rating với ảnh Gr</w:t>
      </w:r>
      <w:r w:rsidR="00F8027C">
        <w:t>a</w:t>
      </w:r>
      <w:r>
        <w:t>yscale thì ta dựa vào Gr</w:t>
      </w:r>
      <w:r w:rsidR="00F8027C">
        <w:t>a</w:t>
      </w:r>
      <w:r>
        <w:t xml:space="preserve">yscale Histogram, ảnh có độ tương phản cao, có Histogram rộng và phẳng thường là ảnh có Rating cao </w:t>
      </w:r>
      <w:r w:rsidR="0038377D">
        <w:t xml:space="preserve">như ở </w:t>
      </w:r>
      <w:r>
        <w:fldChar w:fldCharType="begin"/>
      </w:r>
      <w:r>
        <w:instrText xml:space="preserve"> REF _Ref515735880 \h </w:instrText>
      </w:r>
      <w:r>
        <w:fldChar w:fldCharType="separate"/>
      </w:r>
      <w:r w:rsidR="00C32F9A">
        <w:t xml:space="preserve">Hình </w:t>
      </w:r>
      <w:r w:rsidR="00C32F9A">
        <w:rPr>
          <w:noProof/>
        </w:rPr>
        <w:t>2</w:t>
      </w:r>
      <w:r w:rsidR="00C32F9A">
        <w:t>.</w:t>
      </w:r>
      <w:r w:rsidR="00C32F9A">
        <w:rPr>
          <w:noProof/>
        </w:rPr>
        <w:t>11</w:t>
      </w:r>
      <w:r>
        <w:fldChar w:fldCharType="end"/>
      </w:r>
      <w:r w:rsidR="00212238">
        <w:t>.</w:t>
      </w:r>
    </w:p>
    <w:p w14:paraId="4179F3C8" w14:textId="31120BC6"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w:t>
      </w:r>
      <w:r w:rsidR="00C54B90">
        <w:t xml:space="preserve"> là</w:t>
      </w:r>
      <w:r>
        <w:t xml:space="preserve"> từ 5 inches hoặc 12cm trở lên về chiều rộng cùng với kích thước hợp </w:t>
      </w:r>
      <w:r w:rsidR="005F40B8">
        <w:t>lý</w:t>
      </w:r>
      <w:r>
        <w:t xml:space="preserve">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w:t>
      </w:r>
      <w:r>
        <w:lastRenderedPageBreak/>
        <w:t>phản xạ, khúc xạ làm mất đi chi tiết của ảnh. Góc nhìn của camera đến ảnh nên trực diện và tránh góc nhìn quá hẹp so với bề mặt ảnh nhận diện.</w:t>
      </w:r>
    </w:p>
    <w:p w14:paraId="7143C787" w14:textId="5909D05B" w:rsidR="00CA5881" w:rsidRPr="004B4F6E" w:rsidRDefault="004B4F6E" w:rsidP="00D71D59">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C32F9A">
        <w:t xml:space="preserve">Sơ đồ </w:t>
      </w:r>
      <w:r w:rsidR="00C32F9A">
        <w:rPr>
          <w:noProof/>
        </w:rPr>
        <w:t>2</w:t>
      </w:r>
      <w:r w:rsidR="00C32F9A">
        <w:noBreakHyphen/>
      </w:r>
      <w:r w:rsidR="00C32F9A">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14:paraId="2B319F0B" w14:textId="77777777" w:rsidR="00F96E68" w:rsidRPr="00562157" w:rsidRDefault="00F96E68" w:rsidP="00F96E68">
      <w:pPr>
        <w:pStyle w:val="Heading2"/>
        <w:rPr>
          <w:lang w:val="en-US"/>
        </w:rPr>
      </w:pPr>
      <w:bookmarkStart w:id="254" w:name="_Ref516434178"/>
      <w:bookmarkStart w:id="255" w:name="_Toc518156637"/>
      <w:r>
        <w:rPr>
          <w:lang w:val="en-US"/>
        </w:rPr>
        <w:t>Áp dụng Kinect trong việc nhận dạng</w:t>
      </w:r>
      <w:bookmarkEnd w:id="254"/>
      <w:bookmarkEnd w:id="255"/>
    </w:p>
    <w:p w14:paraId="29AF3726" w14:textId="77777777" w:rsidR="00F96E68" w:rsidRDefault="00806B50" w:rsidP="00F96E68">
      <w:pPr>
        <w:pStyle w:val="Heading3"/>
      </w:pPr>
      <w:bookmarkStart w:id="256" w:name="_Toc518156638"/>
      <w:r>
        <w:t>Giới thiệu</w:t>
      </w:r>
      <w:r w:rsidR="00F96E68" w:rsidRPr="00562157">
        <w:t xml:space="preserve"> Kinect</w:t>
      </w:r>
      <w:bookmarkEnd w:id="256"/>
    </w:p>
    <w:p w14:paraId="24E710CE" w14:textId="77777777" w:rsidR="007B12E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 xml:space="preserve">của Kinect có thể tóm tắt như </w:t>
      </w:r>
      <w:proofErr w:type="gramStart"/>
      <w:r>
        <w:rPr>
          <w:szCs w:val="26"/>
        </w:rPr>
        <w:t>sau:</w:t>
      </w:r>
      <w:proofErr w:type="gramEnd"/>
      <w:r>
        <w:rPr>
          <w:szCs w:val="26"/>
        </w:rPr>
        <w:t xml:space="preserve"> </w:t>
      </w:r>
    </w:p>
    <w:p w14:paraId="17634695" w14:textId="77777777" w:rsidR="007B12E0" w:rsidRDefault="00806B50" w:rsidP="007B12E0">
      <w:pPr>
        <w:pStyle w:val="K-Bullet-"/>
      </w:pPr>
      <w:r>
        <w:t>Vào 30/</w:t>
      </w:r>
      <w:r w:rsidR="00D71D59">
        <w:t>0</w:t>
      </w:r>
      <w:r>
        <w:t>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w:t>
      </w:r>
    </w:p>
    <w:p w14:paraId="65AFDBCD" w14:textId="77777777" w:rsidR="007B12E0" w:rsidRDefault="00806B50" w:rsidP="007B12E0">
      <w:pPr>
        <w:pStyle w:val="K-Bullet-"/>
      </w:pPr>
      <w:r>
        <w:t xml:space="preserve">Ngày </w:t>
      </w:r>
      <w:r w:rsidR="00D71D59">
        <w:t>0</w:t>
      </w:r>
      <w:r>
        <w:t>7/</w:t>
      </w:r>
      <w:r w:rsidR="00D71D59">
        <w:t>0</w:t>
      </w:r>
      <w:r>
        <w:t>4/2008, MTV News Reports đưa tin Microsoft đang tích cực phát triển một thiết bị điều khiển bằng chuyển động để cạnh tranh với Nintendo’s Wii.</w:t>
      </w:r>
    </w:p>
    <w:p w14:paraId="06F83696" w14:textId="77777777" w:rsidR="007B12E0" w:rsidRDefault="00D71D59" w:rsidP="007B12E0">
      <w:pPr>
        <w:pStyle w:val="K-Bullet-"/>
      </w:pPr>
      <w:r>
        <w:t>0</w:t>
      </w:r>
      <w:r w:rsidR="00806B50">
        <w:t>1/</w:t>
      </w:r>
      <w:r>
        <w:t>0</w:t>
      </w:r>
      <w:r w:rsidR="00806B50">
        <w:t xml:space="preserve">6/2009, Microsoft công bố dự án Natal tại hội nghị E3, đồng thời đưa ra </w:t>
      </w:r>
      <w:r w:rsidR="00F8027C">
        <w:t>minh họa</w:t>
      </w:r>
      <w:r w:rsidR="00806B50">
        <w:t xml:space="preserve"> cho việc sử dụng thiết bị với công nghệ điều khiển bằng hành động. Natal có thể nhận diện được đồng thời </w:t>
      </w:r>
      <w:r w:rsidR="00CB70AC">
        <w:t>bốn</w:t>
      </w:r>
      <w:r w:rsidR="00806B50">
        <w:t xml:space="preserve"> người với 48 khớp xương trên cơ thể. Đến ngày </w:t>
      </w:r>
    </w:p>
    <w:p w14:paraId="31792580" w14:textId="77777777" w:rsidR="007B12E0" w:rsidRDefault="00806B50" w:rsidP="007B12E0">
      <w:pPr>
        <w:pStyle w:val="K-Bullet-"/>
      </w:pPr>
      <w:r>
        <w:t>13/</w:t>
      </w:r>
      <w:r w:rsidR="00D71D59">
        <w:t>0</w:t>
      </w:r>
      <w:r>
        <w:t xml:space="preserve">6/2010, tại E3, Microsoft chính thức đổi tên dự án Natal thành Kinect kết hợp giữa </w:t>
      </w:r>
      <w:r w:rsidR="009841DB">
        <w:t>hai</w:t>
      </w:r>
      <w:r>
        <w:t xml:space="preserve"> từ kinectic và connect. </w:t>
      </w:r>
    </w:p>
    <w:p w14:paraId="19D1D67D" w14:textId="77777777" w:rsidR="007B12E0" w:rsidRDefault="00806B50" w:rsidP="007B12E0">
      <w:pPr>
        <w:pStyle w:val="K-Bullet-"/>
      </w:pPr>
      <w:r>
        <w:t>Ngày 20/</w:t>
      </w:r>
      <w:r w:rsidR="00712AC6">
        <w:t>0</w:t>
      </w:r>
      <w:r>
        <w:t xml:space="preserve">7/2010, Microsoft thông báo chính thức thời gian phát hành và giá bán của Kinect, nhưng mới chỉ dành cho phiên bản Xbox. </w:t>
      </w:r>
    </w:p>
    <w:p w14:paraId="7B818890" w14:textId="77777777" w:rsidR="007B12E0" w:rsidRDefault="00806B50" w:rsidP="007B12E0">
      <w:pPr>
        <w:pStyle w:val="K-Bullet-"/>
      </w:pPr>
      <w:r>
        <w:t xml:space="preserve">Ngày </w:t>
      </w:r>
      <w:r w:rsidR="00712AC6">
        <w:t>0</w:t>
      </w:r>
      <w:r>
        <w:t>2/</w:t>
      </w:r>
      <w:r w:rsidR="00712AC6">
        <w:t>0</w:t>
      </w:r>
      <w:r>
        <w:t xml:space="preserve">1/2012, Microsoft công bố phiên bản Kinect dành cho </w:t>
      </w:r>
      <w:r w:rsidR="002F1D10">
        <w:t>W</w:t>
      </w:r>
      <w:r>
        <w:t xml:space="preserve">indows kèm theo phiên bản thương mại chính thức Kinect SDK. </w:t>
      </w:r>
    </w:p>
    <w:p w14:paraId="41E37197" w14:textId="221E326F" w:rsidR="00806B50" w:rsidRDefault="00806B50" w:rsidP="007B12E0">
      <w:pPr>
        <w:pStyle w:val="K-Bullet-"/>
      </w:pPr>
      <w:r>
        <w:t xml:space="preserve">Đến tháng 10/2014, phiên bản thứ </w:t>
      </w:r>
      <w:r w:rsidR="00A26507">
        <w:t>hai</w:t>
      </w:r>
      <w:r>
        <w:t xml:space="preserve"> của Kinect được bày bán với những cải </w:t>
      </w:r>
      <w:proofErr w:type="gramStart"/>
      <w:r>
        <w:t>tiến:</w:t>
      </w:r>
      <w:proofErr w:type="gramEnd"/>
    </w:p>
    <w:p w14:paraId="4D897DF4" w14:textId="77777777" w:rsidR="00806B50" w:rsidRDefault="00806B50" w:rsidP="007B12E0">
      <w:pPr>
        <w:pStyle w:val="ListParagraph"/>
      </w:pPr>
      <w:r>
        <w:t>Độ phân giải Full HD 1080.</w:t>
      </w:r>
    </w:p>
    <w:p w14:paraId="2EB1DA26" w14:textId="77777777" w:rsidR="00806B50" w:rsidRDefault="00806B50" w:rsidP="007B12E0">
      <w:pPr>
        <w:pStyle w:val="ListParagraph"/>
      </w:pPr>
      <w:r>
        <w:t>Tích hợp bộ cảm biến 3D, tăng khả năng nắm bắt chi tiết.</w:t>
      </w:r>
    </w:p>
    <w:p w14:paraId="780ABBD8" w14:textId="77777777" w:rsidR="00806B50" w:rsidRDefault="00806B50" w:rsidP="007B12E0">
      <w:pPr>
        <w:pStyle w:val="ListParagraph"/>
      </w:pPr>
      <w:r>
        <w:lastRenderedPageBreak/>
        <w:t>Cảm biến hồng ngoại để nhận biết được đối tượng trong môi trường thiếu sáng, với phạm vị hoạt động rộng hơn.</w:t>
      </w:r>
    </w:p>
    <w:p w14:paraId="4ED537B7" w14:textId="77777777" w:rsidR="00806B50" w:rsidRDefault="00806B50" w:rsidP="007B12E0">
      <w:pPr>
        <w:pStyle w:val="ListParagraph"/>
      </w:pPr>
      <w:r>
        <w:t>Độ sâu trung thực (3x).</w:t>
      </w:r>
    </w:p>
    <w:p w14:paraId="64C75732" w14:textId="77777777" w:rsidR="00806B50" w:rsidRDefault="00806B50" w:rsidP="007B12E0">
      <w:pPr>
        <w:pStyle w:val="ListParagraph"/>
      </w:pPr>
      <w:r>
        <w:t>Tăng điểm khung xương lên 25.</w:t>
      </w:r>
    </w:p>
    <w:p w14:paraId="4E6912B2" w14:textId="77777777" w:rsidR="00806B50" w:rsidRDefault="00806B50" w:rsidP="007B12E0">
      <w:pPr>
        <w:pStyle w:val="ListParagraph"/>
      </w:pPr>
      <w:r>
        <w:t>Cải thiện tầm nhìn (0.5m đến 4.5m).</w:t>
      </w:r>
    </w:p>
    <w:p w14:paraId="2FFF2855" w14:textId="628A03C1" w:rsidR="00806B50" w:rsidRDefault="00806B50" w:rsidP="007B12E0">
      <w:pPr>
        <w:pStyle w:val="ListParagraph"/>
      </w:pPr>
      <w:r>
        <w:t xml:space="preserve">Đa ứng dụng cùng xử dụng </w:t>
      </w:r>
      <w:r w:rsidR="00540E4E">
        <w:t>một</w:t>
      </w:r>
      <w:r>
        <w:t xml:space="preserve"> Kinect.</w:t>
      </w:r>
    </w:p>
    <w:p w14:paraId="6ABB0D68" w14:textId="77777777" w:rsidR="00806B50" w:rsidRDefault="00806B50" w:rsidP="007B12E0">
      <w:pPr>
        <w:pStyle w:val="ListParagraph"/>
      </w:pPr>
      <w:r>
        <w:t>Hỗ trợ theo dõi các ngón tay, cử chỉ nắm mở bàn tay.</w:t>
      </w:r>
    </w:p>
    <w:p w14:paraId="18D2D267" w14:textId="16FCB296" w:rsidR="00CA5881" w:rsidRDefault="00806B50" w:rsidP="007B12E0">
      <w:pPr>
        <w:pStyle w:val="ListParagraph"/>
      </w:pPr>
      <w:r>
        <w:t>Có khả năng đo được nhịp tim của người dùng.</w:t>
      </w:r>
    </w:p>
    <w:p w14:paraId="045214AF" w14:textId="19FD69B7" w:rsidR="00806B50" w:rsidRDefault="00806B50" w:rsidP="00143180">
      <w:pPr>
        <w:pStyle w:val="KetLuan"/>
      </w:pPr>
      <w:r>
        <w:t>So sánh Kinect v2 và Kinect v1</w:t>
      </w:r>
      <w:r w:rsidR="00470B0C">
        <w:t xml:space="preserve"> </w:t>
      </w:r>
      <w:r w:rsidR="00470B0C">
        <w:fldChar w:fldCharType="begin" w:fldLock="1"/>
      </w:r>
      <w:r w:rsidR="001064BA">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7]", "plainTextFormattedCitation" : "[17]", "previouslyFormattedCitation" : "[16]" }, "properties" : { "noteIndex" : 0 }, "schema" : "https://github.com/citation-style-language/schema/raw/master/csl-citation.json" }</w:instrText>
      </w:r>
      <w:r w:rsidR="00470B0C">
        <w:fldChar w:fldCharType="separate"/>
      </w:r>
      <w:r w:rsidR="001064BA" w:rsidRPr="001064BA">
        <w:rPr>
          <w:b w:val="0"/>
          <w:noProof/>
        </w:rPr>
        <w:t>[17]</w:t>
      </w:r>
      <w:r w:rsidR="00470B0C">
        <w:fldChar w:fldCharType="end"/>
      </w:r>
      <w:r>
        <w:t>:</w:t>
      </w:r>
    </w:p>
    <w:p w14:paraId="706E2BA1" w14:textId="77777777" w:rsidR="009F6B0D" w:rsidRDefault="009F6B0D" w:rsidP="009F6B0D">
      <w:pPr>
        <w:pStyle w:val="KetLuan"/>
        <w:numPr>
          <w:ilvl w:val="0"/>
          <w:numId w:val="0"/>
        </w:numPr>
        <w:ind w:left="360"/>
      </w:pPr>
    </w:p>
    <w:tbl>
      <w:tblPr>
        <w:tblStyle w:val="TableGrid"/>
        <w:tblW w:w="4839" w:type="pct"/>
        <w:jc w:val="center"/>
        <w:tblLook w:val="04A0" w:firstRow="1" w:lastRow="0" w:firstColumn="1" w:lastColumn="0" w:noHBand="0" w:noVBand="1"/>
      </w:tblPr>
      <w:tblGrid>
        <w:gridCol w:w="2762"/>
        <w:gridCol w:w="3120"/>
        <w:gridCol w:w="2618"/>
      </w:tblGrid>
      <w:tr w:rsidR="00806B50" w14:paraId="69C8FAD8" w14:textId="77777777" w:rsidTr="00D71D59">
        <w:trPr>
          <w:jc w:val="center"/>
        </w:trPr>
        <w:tc>
          <w:tcPr>
            <w:tcW w:w="1625" w:type="pct"/>
            <w:vAlign w:val="center"/>
          </w:tcPr>
          <w:p w14:paraId="5BF025F6" w14:textId="77777777" w:rsidR="00806B50" w:rsidRPr="00806B50" w:rsidRDefault="00806B50" w:rsidP="009F6B0D">
            <w:pPr>
              <w:ind w:right="387" w:firstLine="0"/>
              <w:jc w:val="center"/>
              <w:rPr>
                <w:b/>
                <w:szCs w:val="26"/>
              </w:rPr>
            </w:pPr>
            <w:r w:rsidRPr="00806B50">
              <w:rPr>
                <w:b/>
                <w:szCs w:val="26"/>
              </w:rPr>
              <w:t>Đặc điểm</w:t>
            </w:r>
          </w:p>
        </w:tc>
        <w:tc>
          <w:tcPr>
            <w:tcW w:w="1835" w:type="pct"/>
            <w:vAlign w:val="center"/>
          </w:tcPr>
          <w:p w14:paraId="26ED2489" w14:textId="77777777" w:rsidR="00806B50" w:rsidRPr="00806B50" w:rsidRDefault="00806B50" w:rsidP="009F6B0D">
            <w:pPr>
              <w:ind w:right="246" w:firstLine="0"/>
              <w:jc w:val="center"/>
              <w:rPr>
                <w:b/>
                <w:szCs w:val="26"/>
              </w:rPr>
            </w:pPr>
            <w:r w:rsidRPr="00806B50">
              <w:rPr>
                <w:b/>
                <w:szCs w:val="26"/>
              </w:rPr>
              <w:t>Kinect v1</w:t>
            </w:r>
          </w:p>
        </w:tc>
        <w:tc>
          <w:tcPr>
            <w:tcW w:w="1540" w:type="pct"/>
            <w:vAlign w:val="center"/>
          </w:tcPr>
          <w:p w14:paraId="729F7143" w14:textId="77777777" w:rsidR="00806B50" w:rsidRPr="00806B50" w:rsidRDefault="00806B50" w:rsidP="009F6B0D">
            <w:pPr>
              <w:ind w:firstLine="0"/>
              <w:jc w:val="center"/>
              <w:rPr>
                <w:b/>
                <w:szCs w:val="26"/>
              </w:rPr>
            </w:pPr>
            <w:r w:rsidRPr="00806B50">
              <w:rPr>
                <w:b/>
                <w:szCs w:val="26"/>
              </w:rPr>
              <w:t>Kinect v2</w:t>
            </w:r>
          </w:p>
        </w:tc>
      </w:tr>
      <w:tr w:rsidR="00806B50" w14:paraId="3A373DDB" w14:textId="77777777" w:rsidTr="00D71D59">
        <w:trPr>
          <w:jc w:val="center"/>
        </w:trPr>
        <w:tc>
          <w:tcPr>
            <w:tcW w:w="1625" w:type="pct"/>
            <w:vAlign w:val="center"/>
          </w:tcPr>
          <w:p w14:paraId="5E4C12B3" w14:textId="77777777" w:rsidR="00806B50" w:rsidRPr="00FF03FB" w:rsidRDefault="00806B50" w:rsidP="00806B50">
            <w:pPr>
              <w:ind w:firstLine="0"/>
              <w:jc w:val="left"/>
              <w:rPr>
                <w:szCs w:val="26"/>
              </w:rPr>
            </w:pPr>
            <w:r>
              <w:rPr>
                <w:szCs w:val="26"/>
              </w:rPr>
              <w:t>Màu sắc</w:t>
            </w:r>
          </w:p>
        </w:tc>
        <w:tc>
          <w:tcPr>
            <w:tcW w:w="1835" w:type="pct"/>
            <w:vAlign w:val="center"/>
          </w:tcPr>
          <w:p w14:paraId="27763BE3" w14:textId="77777777" w:rsidR="00806B50" w:rsidRDefault="00806B50" w:rsidP="009F6B0D">
            <w:pPr>
              <w:ind w:firstLine="0"/>
              <w:jc w:val="center"/>
              <w:rPr>
                <w:szCs w:val="26"/>
              </w:rPr>
            </w:pPr>
            <w:r w:rsidRPr="00FF03FB">
              <w:rPr>
                <w:szCs w:val="26"/>
              </w:rPr>
              <w:t>640×480 @ 30fps</w:t>
            </w:r>
          </w:p>
        </w:tc>
        <w:tc>
          <w:tcPr>
            <w:tcW w:w="1540" w:type="pct"/>
            <w:vAlign w:val="center"/>
          </w:tcPr>
          <w:p w14:paraId="7DE44BA7" w14:textId="77777777" w:rsidR="00806B50" w:rsidRPr="00FF03FB" w:rsidRDefault="00806B50" w:rsidP="009F6B0D">
            <w:pPr>
              <w:ind w:firstLine="0"/>
              <w:jc w:val="center"/>
              <w:rPr>
                <w:rFonts w:eastAsia="Times New Roman"/>
                <w:sz w:val="24"/>
              </w:rPr>
            </w:pPr>
            <w:r w:rsidRPr="00FF03FB">
              <w:rPr>
                <w:rFonts w:eastAsia="Times New Roman"/>
                <w:sz w:val="24"/>
              </w:rPr>
              <w:t>1920×1080 @ 30fps</w:t>
            </w:r>
          </w:p>
        </w:tc>
      </w:tr>
      <w:tr w:rsidR="00806B50" w14:paraId="32BCCE04" w14:textId="77777777" w:rsidTr="00D71D59">
        <w:trPr>
          <w:jc w:val="center"/>
        </w:trPr>
        <w:tc>
          <w:tcPr>
            <w:tcW w:w="1625" w:type="pct"/>
            <w:vAlign w:val="center"/>
          </w:tcPr>
          <w:p w14:paraId="744CBB85" w14:textId="77777777" w:rsidR="00806B50" w:rsidRPr="00FF03FB" w:rsidRDefault="00806B50" w:rsidP="00806B50">
            <w:pPr>
              <w:ind w:firstLine="0"/>
              <w:jc w:val="left"/>
              <w:rPr>
                <w:szCs w:val="26"/>
              </w:rPr>
            </w:pPr>
            <w:r>
              <w:rPr>
                <w:szCs w:val="26"/>
              </w:rPr>
              <w:t>Độ sâu</w:t>
            </w:r>
          </w:p>
        </w:tc>
        <w:tc>
          <w:tcPr>
            <w:tcW w:w="1835" w:type="pct"/>
            <w:vAlign w:val="center"/>
          </w:tcPr>
          <w:p w14:paraId="3EC2C9AA" w14:textId="77777777" w:rsidR="00806B50" w:rsidRDefault="00806B50" w:rsidP="009F6B0D">
            <w:pPr>
              <w:ind w:firstLine="0"/>
              <w:jc w:val="center"/>
              <w:rPr>
                <w:szCs w:val="26"/>
              </w:rPr>
            </w:pPr>
            <w:r w:rsidRPr="00FF03FB">
              <w:rPr>
                <w:szCs w:val="26"/>
              </w:rPr>
              <w:t>320×240 @ 30fps</w:t>
            </w:r>
          </w:p>
        </w:tc>
        <w:tc>
          <w:tcPr>
            <w:tcW w:w="1540" w:type="pct"/>
            <w:vAlign w:val="center"/>
          </w:tcPr>
          <w:p w14:paraId="51BF4B69" w14:textId="77777777" w:rsidR="00806B50" w:rsidRPr="00FF03FB" w:rsidRDefault="00806B50" w:rsidP="009F6B0D">
            <w:pPr>
              <w:ind w:firstLine="0"/>
              <w:jc w:val="center"/>
              <w:rPr>
                <w:rFonts w:eastAsia="Times New Roman"/>
                <w:sz w:val="24"/>
              </w:rPr>
            </w:pPr>
            <w:r w:rsidRPr="00FF03FB">
              <w:rPr>
                <w:rFonts w:eastAsia="Times New Roman"/>
                <w:sz w:val="24"/>
              </w:rPr>
              <w:t>512×424 @ 30fps</w:t>
            </w:r>
          </w:p>
        </w:tc>
      </w:tr>
      <w:tr w:rsidR="00806B50" w14:paraId="74B7E401" w14:textId="77777777" w:rsidTr="00D71D59">
        <w:trPr>
          <w:jc w:val="center"/>
        </w:trPr>
        <w:tc>
          <w:tcPr>
            <w:tcW w:w="1625" w:type="pct"/>
            <w:vAlign w:val="center"/>
          </w:tcPr>
          <w:p w14:paraId="10384540" w14:textId="77777777" w:rsidR="00806B50" w:rsidRPr="00FF03FB" w:rsidRDefault="00806B50" w:rsidP="00806B50">
            <w:pPr>
              <w:ind w:firstLine="0"/>
              <w:jc w:val="left"/>
              <w:rPr>
                <w:szCs w:val="26"/>
              </w:rPr>
            </w:pPr>
            <w:r>
              <w:rPr>
                <w:szCs w:val="26"/>
              </w:rPr>
              <w:t>Cảm biến</w:t>
            </w:r>
          </w:p>
        </w:tc>
        <w:tc>
          <w:tcPr>
            <w:tcW w:w="1835" w:type="pct"/>
            <w:vAlign w:val="center"/>
          </w:tcPr>
          <w:p w14:paraId="59C55AE6" w14:textId="77777777" w:rsidR="00806B50" w:rsidRPr="00FF03FB" w:rsidRDefault="00806B50" w:rsidP="009F6B0D">
            <w:pPr>
              <w:ind w:firstLine="0"/>
              <w:jc w:val="center"/>
              <w:rPr>
                <w:szCs w:val="26"/>
              </w:rPr>
            </w:pPr>
            <w:r w:rsidRPr="00FF03FB">
              <w:rPr>
                <w:szCs w:val="26"/>
              </w:rPr>
              <w:t>Structured Light</w:t>
            </w:r>
          </w:p>
          <w:p w14:paraId="033D21AB" w14:textId="77777777" w:rsidR="00806B50" w:rsidRDefault="00806B50" w:rsidP="009F6B0D">
            <w:pPr>
              <w:ind w:firstLine="0"/>
              <w:jc w:val="left"/>
              <w:rPr>
                <w:szCs w:val="26"/>
              </w:rPr>
            </w:pPr>
            <w:r w:rsidRPr="00FF03FB">
              <w:rPr>
                <w:szCs w:val="26"/>
              </w:rPr>
              <w:t>(PrimeSense Light</w:t>
            </w:r>
            <w:r>
              <w:rPr>
                <w:szCs w:val="26"/>
              </w:rPr>
              <w:t xml:space="preserve"> </w:t>
            </w:r>
            <w:r w:rsidRPr="00FF03FB">
              <w:rPr>
                <w:szCs w:val="26"/>
              </w:rPr>
              <w:t>Coding)</w:t>
            </w:r>
          </w:p>
        </w:tc>
        <w:tc>
          <w:tcPr>
            <w:tcW w:w="1540" w:type="pct"/>
            <w:vAlign w:val="center"/>
          </w:tcPr>
          <w:p w14:paraId="5B41571D" w14:textId="77777777" w:rsidR="00806B50" w:rsidRPr="00FF03FB" w:rsidRDefault="00806B50" w:rsidP="009F6B0D">
            <w:pPr>
              <w:ind w:firstLine="0"/>
              <w:jc w:val="center"/>
              <w:rPr>
                <w:rFonts w:eastAsia="Times New Roman"/>
                <w:sz w:val="24"/>
              </w:rPr>
            </w:pPr>
            <w:r w:rsidRPr="00FF03FB">
              <w:rPr>
                <w:rFonts w:eastAsia="Times New Roman"/>
                <w:sz w:val="24"/>
              </w:rPr>
              <w:t>Time of Flight (ToF)</w:t>
            </w:r>
          </w:p>
        </w:tc>
      </w:tr>
      <w:tr w:rsidR="00806B50" w14:paraId="6E8D43A6" w14:textId="77777777" w:rsidTr="00D71D59">
        <w:trPr>
          <w:jc w:val="center"/>
        </w:trPr>
        <w:tc>
          <w:tcPr>
            <w:tcW w:w="1625" w:type="pct"/>
            <w:vAlign w:val="center"/>
          </w:tcPr>
          <w:p w14:paraId="4DB2DD7E" w14:textId="77777777" w:rsidR="00806B50" w:rsidRDefault="00806B50" w:rsidP="00806B50">
            <w:pPr>
              <w:ind w:firstLine="0"/>
              <w:jc w:val="left"/>
              <w:rPr>
                <w:szCs w:val="26"/>
              </w:rPr>
            </w:pPr>
            <w:r>
              <w:rPr>
                <w:szCs w:val="26"/>
              </w:rPr>
              <w:t>Tầm nhìn</w:t>
            </w:r>
          </w:p>
        </w:tc>
        <w:tc>
          <w:tcPr>
            <w:tcW w:w="1835" w:type="pct"/>
            <w:vAlign w:val="center"/>
          </w:tcPr>
          <w:p w14:paraId="61E81099" w14:textId="77777777" w:rsidR="00806B50" w:rsidRDefault="00806B50" w:rsidP="009F6B0D">
            <w:pPr>
              <w:ind w:firstLine="0"/>
              <w:jc w:val="center"/>
              <w:rPr>
                <w:szCs w:val="26"/>
              </w:rPr>
            </w:pPr>
            <w:r w:rsidRPr="00FF03FB">
              <w:rPr>
                <w:szCs w:val="26"/>
              </w:rPr>
              <w:t>0.8~4.0 m</w:t>
            </w:r>
          </w:p>
        </w:tc>
        <w:tc>
          <w:tcPr>
            <w:tcW w:w="1540" w:type="pct"/>
            <w:vAlign w:val="center"/>
          </w:tcPr>
          <w:p w14:paraId="1ED1B804" w14:textId="77777777" w:rsidR="00806B50" w:rsidRPr="00FF03FB" w:rsidRDefault="00806B50" w:rsidP="009F6B0D">
            <w:pPr>
              <w:ind w:firstLine="0"/>
              <w:jc w:val="center"/>
              <w:rPr>
                <w:rFonts w:eastAsia="Times New Roman"/>
                <w:sz w:val="24"/>
              </w:rPr>
            </w:pPr>
            <w:r w:rsidRPr="00FF03FB">
              <w:rPr>
                <w:rFonts w:eastAsia="Times New Roman"/>
                <w:sz w:val="24"/>
              </w:rPr>
              <w:t>0.5~4.5 m</w:t>
            </w:r>
          </w:p>
        </w:tc>
      </w:tr>
      <w:tr w:rsidR="00806B50" w14:paraId="2DC4244B" w14:textId="77777777" w:rsidTr="00D71D59">
        <w:trPr>
          <w:jc w:val="center"/>
        </w:trPr>
        <w:tc>
          <w:tcPr>
            <w:tcW w:w="1625" w:type="pct"/>
            <w:vAlign w:val="center"/>
          </w:tcPr>
          <w:p w14:paraId="3C691B1C" w14:textId="77777777" w:rsidR="00806B50" w:rsidRDefault="00806B50" w:rsidP="00806B50">
            <w:pPr>
              <w:ind w:firstLine="0"/>
              <w:jc w:val="left"/>
              <w:rPr>
                <w:szCs w:val="26"/>
              </w:rPr>
            </w:pPr>
            <w:r>
              <w:rPr>
                <w:szCs w:val="26"/>
              </w:rPr>
              <w:t>Góc nhìn (ngang/dọc)</w:t>
            </w:r>
          </w:p>
        </w:tc>
        <w:tc>
          <w:tcPr>
            <w:tcW w:w="1835" w:type="pct"/>
            <w:vAlign w:val="center"/>
          </w:tcPr>
          <w:p w14:paraId="2741D8EA" w14:textId="77777777" w:rsidR="00806B50" w:rsidRPr="00FF03FB" w:rsidRDefault="00806B50" w:rsidP="009F6B0D">
            <w:pPr>
              <w:ind w:firstLine="0"/>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1540" w:type="pct"/>
            <w:vAlign w:val="center"/>
          </w:tcPr>
          <w:p w14:paraId="242B5763" w14:textId="77777777" w:rsidR="00806B50" w:rsidRPr="00FF03FB" w:rsidRDefault="00806B50" w:rsidP="009F6B0D">
            <w:pPr>
              <w:ind w:firstLine="0"/>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D71D59">
        <w:trPr>
          <w:jc w:val="center"/>
        </w:trPr>
        <w:tc>
          <w:tcPr>
            <w:tcW w:w="1625" w:type="pct"/>
            <w:vAlign w:val="center"/>
          </w:tcPr>
          <w:p w14:paraId="58B114FB" w14:textId="77777777" w:rsidR="00806B50" w:rsidRDefault="00806B50" w:rsidP="00806B50">
            <w:pPr>
              <w:ind w:firstLine="0"/>
              <w:jc w:val="left"/>
              <w:rPr>
                <w:szCs w:val="26"/>
              </w:rPr>
            </w:pPr>
            <w:r>
              <w:rPr>
                <w:szCs w:val="26"/>
              </w:rPr>
              <w:t>Mic</w:t>
            </w:r>
          </w:p>
        </w:tc>
        <w:tc>
          <w:tcPr>
            <w:tcW w:w="1835" w:type="pct"/>
            <w:vAlign w:val="center"/>
          </w:tcPr>
          <w:p w14:paraId="1C7EC2D1" w14:textId="77777777" w:rsidR="00806B50" w:rsidRDefault="00806B50" w:rsidP="009F6B0D">
            <w:pPr>
              <w:ind w:firstLine="0"/>
              <w:jc w:val="center"/>
              <w:rPr>
                <w:szCs w:val="26"/>
              </w:rPr>
            </w:pPr>
            <w:r>
              <w:rPr>
                <w:szCs w:val="26"/>
              </w:rPr>
              <w:t>Có</w:t>
            </w:r>
          </w:p>
        </w:tc>
        <w:tc>
          <w:tcPr>
            <w:tcW w:w="1540" w:type="pct"/>
            <w:vAlign w:val="center"/>
          </w:tcPr>
          <w:p w14:paraId="46049967" w14:textId="77777777" w:rsidR="00806B50" w:rsidRDefault="00806B50" w:rsidP="009F6B0D">
            <w:pPr>
              <w:ind w:firstLine="0"/>
              <w:jc w:val="center"/>
              <w:rPr>
                <w:szCs w:val="26"/>
              </w:rPr>
            </w:pPr>
            <w:r>
              <w:rPr>
                <w:szCs w:val="26"/>
              </w:rPr>
              <w:t>Có</w:t>
            </w:r>
          </w:p>
        </w:tc>
      </w:tr>
      <w:tr w:rsidR="00806B50" w14:paraId="5EB43BE5" w14:textId="77777777" w:rsidTr="00D71D59">
        <w:trPr>
          <w:jc w:val="center"/>
        </w:trPr>
        <w:tc>
          <w:tcPr>
            <w:tcW w:w="1625" w:type="pct"/>
            <w:vAlign w:val="center"/>
          </w:tcPr>
          <w:p w14:paraId="2BB627CE" w14:textId="77777777" w:rsidR="00806B50" w:rsidRDefault="00806B50" w:rsidP="00806B50">
            <w:pPr>
              <w:ind w:firstLine="0"/>
              <w:jc w:val="left"/>
              <w:rPr>
                <w:szCs w:val="26"/>
              </w:rPr>
            </w:pPr>
            <w:r>
              <w:rPr>
                <w:szCs w:val="26"/>
              </w:rPr>
              <w:t>Số người nhận được</w:t>
            </w:r>
          </w:p>
        </w:tc>
        <w:tc>
          <w:tcPr>
            <w:tcW w:w="1835" w:type="pct"/>
            <w:vAlign w:val="center"/>
          </w:tcPr>
          <w:p w14:paraId="0621E6FA" w14:textId="77777777" w:rsidR="00806B50" w:rsidRDefault="004E04D8" w:rsidP="009F6B0D">
            <w:pPr>
              <w:ind w:firstLine="0"/>
              <w:jc w:val="center"/>
              <w:rPr>
                <w:szCs w:val="26"/>
              </w:rPr>
            </w:pPr>
            <w:r>
              <w:rPr>
                <w:szCs w:val="26"/>
              </w:rPr>
              <w:t>6</w:t>
            </w:r>
          </w:p>
        </w:tc>
        <w:tc>
          <w:tcPr>
            <w:tcW w:w="1540" w:type="pct"/>
            <w:vAlign w:val="center"/>
          </w:tcPr>
          <w:p w14:paraId="5DA6AFD4" w14:textId="77777777" w:rsidR="00806B50" w:rsidRDefault="00806B50" w:rsidP="009F6B0D">
            <w:pPr>
              <w:ind w:firstLine="0"/>
              <w:jc w:val="center"/>
              <w:rPr>
                <w:szCs w:val="26"/>
              </w:rPr>
            </w:pPr>
            <w:r>
              <w:rPr>
                <w:szCs w:val="26"/>
              </w:rPr>
              <w:t>6</w:t>
            </w:r>
          </w:p>
        </w:tc>
      </w:tr>
      <w:tr w:rsidR="00806B50" w14:paraId="1A90DB17" w14:textId="77777777" w:rsidTr="00D71D59">
        <w:trPr>
          <w:jc w:val="center"/>
        </w:trPr>
        <w:tc>
          <w:tcPr>
            <w:tcW w:w="1625" w:type="pct"/>
            <w:vAlign w:val="center"/>
          </w:tcPr>
          <w:p w14:paraId="436A9EE7" w14:textId="77777777" w:rsidR="00806B50" w:rsidRDefault="00806B50" w:rsidP="00806B50">
            <w:pPr>
              <w:ind w:firstLine="0"/>
              <w:jc w:val="left"/>
              <w:rPr>
                <w:szCs w:val="26"/>
              </w:rPr>
            </w:pPr>
            <w:r>
              <w:rPr>
                <w:szCs w:val="26"/>
              </w:rPr>
              <w:t>Số khớp xương</w:t>
            </w:r>
          </w:p>
        </w:tc>
        <w:tc>
          <w:tcPr>
            <w:tcW w:w="1835" w:type="pct"/>
            <w:vAlign w:val="center"/>
          </w:tcPr>
          <w:p w14:paraId="6C5ECE2B" w14:textId="77777777" w:rsidR="00806B50" w:rsidRDefault="00806B50" w:rsidP="009F6B0D">
            <w:pPr>
              <w:ind w:firstLine="0"/>
              <w:jc w:val="center"/>
              <w:rPr>
                <w:szCs w:val="26"/>
              </w:rPr>
            </w:pPr>
            <w:r>
              <w:rPr>
                <w:szCs w:val="26"/>
              </w:rPr>
              <w:t>20</w:t>
            </w:r>
          </w:p>
        </w:tc>
        <w:tc>
          <w:tcPr>
            <w:tcW w:w="1540" w:type="pct"/>
            <w:vAlign w:val="center"/>
          </w:tcPr>
          <w:p w14:paraId="0C18480D" w14:textId="77777777" w:rsidR="00806B50" w:rsidRDefault="00806B50" w:rsidP="009F6B0D">
            <w:pPr>
              <w:ind w:firstLine="0"/>
              <w:jc w:val="center"/>
              <w:rPr>
                <w:szCs w:val="26"/>
              </w:rPr>
            </w:pPr>
            <w:r>
              <w:rPr>
                <w:szCs w:val="26"/>
              </w:rPr>
              <w:t>25</w:t>
            </w:r>
          </w:p>
        </w:tc>
      </w:tr>
      <w:tr w:rsidR="00806B50" w14:paraId="2F73DECE" w14:textId="77777777" w:rsidTr="00D71D59">
        <w:trPr>
          <w:jc w:val="center"/>
        </w:trPr>
        <w:tc>
          <w:tcPr>
            <w:tcW w:w="1625" w:type="pct"/>
            <w:vAlign w:val="center"/>
          </w:tcPr>
          <w:p w14:paraId="4231B5F5" w14:textId="77777777" w:rsidR="00806B50" w:rsidRDefault="00806B50" w:rsidP="00806B50">
            <w:pPr>
              <w:ind w:firstLine="0"/>
              <w:jc w:val="left"/>
              <w:rPr>
                <w:szCs w:val="26"/>
              </w:rPr>
            </w:pPr>
            <w:r>
              <w:rPr>
                <w:szCs w:val="26"/>
              </w:rPr>
              <w:t>Trạng thái tay</w:t>
            </w:r>
          </w:p>
        </w:tc>
        <w:tc>
          <w:tcPr>
            <w:tcW w:w="1835" w:type="pct"/>
            <w:vAlign w:val="center"/>
          </w:tcPr>
          <w:p w14:paraId="081E3F1D" w14:textId="77777777" w:rsidR="00806B50" w:rsidRDefault="00806B50" w:rsidP="009F6B0D">
            <w:pPr>
              <w:ind w:firstLine="0"/>
              <w:jc w:val="center"/>
              <w:rPr>
                <w:szCs w:val="26"/>
              </w:rPr>
            </w:pPr>
            <w:r>
              <w:rPr>
                <w:szCs w:val="26"/>
              </w:rPr>
              <w:t>Open/Close</w:t>
            </w:r>
          </w:p>
        </w:tc>
        <w:tc>
          <w:tcPr>
            <w:tcW w:w="1540" w:type="pct"/>
            <w:vAlign w:val="center"/>
          </w:tcPr>
          <w:p w14:paraId="0B67FD7A" w14:textId="77777777" w:rsidR="00806B50" w:rsidRDefault="00806B50" w:rsidP="009F6B0D">
            <w:pPr>
              <w:ind w:firstLine="0"/>
              <w:jc w:val="center"/>
              <w:rPr>
                <w:szCs w:val="26"/>
              </w:rPr>
            </w:pPr>
            <w:r>
              <w:rPr>
                <w:szCs w:val="26"/>
              </w:rPr>
              <w:t>Open/Close/Lasso</w:t>
            </w:r>
          </w:p>
        </w:tc>
      </w:tr>
      <w:tr w:rsidR="00806B50" w14:paraId="0C3CDFBB" w14:textId="77777777" w:rsidTr="00D71D59">
        <w:trPr>
          <w:jc w:val="center"/>
        </w:trPr>
        <w:tc>
          <w:tcPr>
            <w:tcW w:w="1625" w:type="pct"/>
            <w:vAlign w:val="center"/>
          </w:tcPr>
          <w:p w14:paraId="0B374221" w14:textId="77777777" w:rsidR="00806B50" w:rsidRDefault="00806B50" w:rsidP="00806B50">
            <w:pPr>
              <w:ind w:firstLine="0"/>
              <w:jc w:val="left"/>
              <w:rPr>
                <w:szCs w:val="26"/>
              </w:rPr>
            </w:pPr>
            <w:r>
              <w:rPr>
                <w:szCs w:val="26"/>
              </w:rPr>
              <w:t>Cử chỉ</w:t>
            </w:r>
          </w:p>
        </w:tc>
        <w:tc>
          <w:tcPr>
            <w:tcW w:w="1835" w:type="pct"/>
            <w:vAlign w:val="center"/>
          </w:tcPr>
          <w:p w14:paraId="61F0B5CA" w14:textId="77777777" w:rsidR="00806B50" w:rsidRDefault="00806B50" w:rsidP="009F6B0D">
            <w:pPr>
              <w:ind w:firstLine="0"/>
              <w:jc w:val="center"/>
              <w:rPr>
                <w:szCs w:val="26"/>
              </w:rPr>
            </w:pPr>
            <w:r>
              <w:rPr>
                <w:szCs w:val="26"/>
              </w:rPr>
              <w:t>Không hỗ trợ</w:t>
            </w:r>
          </w:p>
        </w:tc>
        <w:tc>
          <w:tcPr>
            <w:tcW w:w="1540" w:type="pct"/>
            <w:vAlign w:val="center"/>
          </w:tcPr>
          <w:p w14:paraId="6A7B035C" w14:textId="77777777" w:rsidR="00806B50" w:rsidRDefault="00806B50" w:rsidP="009F6B0D">
            <w:pPr>
              <w:ind w:firstLine="0"/>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C33D14">
      <w:pPr>
        <w:pStyle w:val="Dash"/>
        <w:numPr>
          <w:ilvl w:val="0"/>
          <w:numId w:val="0"/>
        </w:numPr>
        <w:jc w:val="center"/>
      </w:pPr>
      <w:r>
        <w:rPr>
          <w:noProof/>
        </w:rPr>
        <w:lastRenderedPageBreak/>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650F96D7" w:rsidR="00806B50" w:rsidRDefault="00806B50" w:rsidP="00806B50">
      <w:pPr>
        <w:pStyle w:val="Caption"/>
        <w:rPr>
          <w:noProof/>
        </w:rPr>
      </w:pPr>
      <w:bookmarkStart w:id="257" w:name="_Ref515779503"/>
      <w:bookmarkStart w:id="258" w:name="_Ref515779484"/>
      <w:bookmarkStart w:id="259" w:name="_Toc518155990"/>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2</w:t>
      </w:r>
      <w:r w:rsidR="00071EE0">
        <w:fldChar w:fldCharType="end"/>
      </w:r>
      <w:bookmarkEnd w:id="257"/>
      <w:r>
        <w:rPr>
          <w:noProof/>
        </w:rPr>
        <w:t xml:space="preserve"> Cấu tạo Kinect v2</w:t>
      </w:r>
      <w:bookmarkEnd w:id="258"/>
      <w:bookmarkEnd w:id="259"/>
      <w:r>
        <w:rPr>
          <w:noProof/>
        </w:rPr>
        <w:t xml:space="preserve"> </w:t>
      </w:r>
    </w:p>
    <w:p w14:paraId="30DDF8E5" w14:textId="77777777" w:rsidR="00806B50" w:rsidRPr="00806B50" w:rsidRDefault="00806B50" w:rsidP="00806B50">
      <w:pPr>
        <w:pStyle w:val="Caption"/>
      </w:pPr>
      <w:r>
        <w:rPr>
          <w:noProof/>
        </w:rPr>
        <w:t xml:space="preserve">Nguồn : </w:t>
      </w:r>
      <w:hyperlink r:id="rId60"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0" w:name="_Toc518156639"/>
      <w:r>
        <w:t>Cấu tạo Kinect v2</w:t>
      </w:r>
      <w:bookmarkEnd w:id="260"/>
    </w:p>
    <w:p w14:paraId="426DF604" w14:textId="6A3CC0C0" w:rsidR="00806B50" w:rsidRDefault="00806B50" w:rsidP="00806B50">
      <w:pPr>
        <w:rPr>
          <w:szCs w:val="26"/>
        </w:rPr>
      </w:pPr>
      <w:r>
        <w:rPr>
          <w:szCs w:val="26"/>
        </w:rPr>
        <w:t xml:space="preserve">Kinect v2 có kích thước </w:t>
      </w:r>
      <w:r w:rsidR="009F6B0D" w:rsidRPr="009F6B0D">
        <w:rPr>
          <w:szCs w:val="26"/>
        </w:rPr>
        <w:t>24</w:t>
      </w:r>
      <w:r w:rsidR="00495167">
        <w:rPr>
          <w:szCs w:val="26"/>
        </w:rPr>
        <w:t>,</w:t>
      </w:r>
      <w:r w:rsidR="009F6B0D" w:rsidRPr="009F6B0D">
        <w:rPr>
          <w:szCs w:val="26"/>
        </w:rPr>
        <w:t>9cm x 6</w:t>
      </w:r>
      <w:r w:rsidR="00495167">
        <w:rPr>
          <w:szCs w:val="26"/>
        </w:rPr>
        <w:t>,</w:t>
      </w:r>
      <w:r w:rsidR="009F6B0D" w:rsidRPr="009F6B0D">
        <w:rPr>
          <w:szCs w:val="26"/>
        </w:rPr>
        <w:t>6cm x 6</w:t>
      </w:r>
      <w:r w:rsidR="00495167">
        <w:rPr>
          <w:szCs w:val="26"/>
        </w:rPr>
        <w:t>,</w:t>
      </w:r>
      <w:r w:rsidR="009F6B0D" w:rsidRPr="009F6B0D">
        <w:rPr>
          <w:szCs w:val="26"/>
        </w:rPr>
        <w:t>7cm</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w:t>
      </w:r>
      <w:r w:rsidR="007B12E0">
        <w:rPr>
          <w:szCs w:val="26"/>
        </w:rPr>
        <w:t xml:space="preserve"> và</w:t>
      </w:r>
      <w:r>
        <w:rPr>
          <w:szCs w:val="26"/>
        </w:rPr>
        <w:t xml:space="preserve">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C32F9A">
        <w:t xml:space="preserve">Hình </w:t>
      </w:r>
      <w:r w:rsidR="00C32F9A">
        <w:rPr>
          <w:noProof/>
        </w:rPr>
        <w:t>2</w:t>
      </w:r>
      <w:r w:rsidR="00C32F9A">
        <w:t>.</w:t>
      </w:r>
      <w:r w:rsidR="00C32F9A">
        <w:rPr>
          <w:noProof/>
        </w:rPr>
        <w:t>12</w:t>
      </w:r>
      <w:r>
        <w:rPr>
          <w:szCs w:val="26"/>
        </w:rPr>
        <w:fldChar w:fldCharType="end"/>
      </w:r>
      <w:r w:rsidR="007B12E0">
        <w:rPr>
          <w:szCs w:val="26"/>
        </w:rPr>
        <w:t xml:space="preserve"> </w:t>
      </w:r>
      <w:proofErr w:type="gramStart"/>
      <w:r w:rsidR="007B12E0">
        <w:rPr>
          <w:szCs w:val="26"/>
        </w:rPr>
        <w:t>với</w:t>
      </w:r>
      <w:r>
        <w:rPr>
          <w:szCs w:val="26"/>
        </w:rPr>
        <w:t>:</w:t>
      </w:r>
      <w:proofErr w:type="gramEnd"/>
      <w:r>
        <w:rPr>
          <w:szCs w:val="26"/>
        </w:rPr>
        <w:t xml:space="preserve"> </w:t>
      </w:r>
    </w:p>
    <w:p w14:paraId="0F83DF75" w14:textId="70C21FF9" w:rsidR="00806B50" w:rsidRPr="007C0B87" w:rsidRDefault="00806B50" w:rsidP="00D71D59">
      <w:pPr>
        <w:pStyle w:val="K-Bullet-"/>
      </w:pPr>
      <w:r w:rsidRPr="007C0B87">
        <w:t xml:space="preserve">IR </w:t>
      </w:r>
      <w:proofErr w:type="gramStart"/>
      <w:r w:rsidRPr="007C0B87">
        <w:t>Emitters:</w:t>
      </w:r>
      <w:proofErr w:type="gramEnd"/>
      <w:r w:rsidRPr="007C0B87">
        <w:t xml:space="preserve"> thiết bị dùng để phát tia hồng ngoại.</w:t>
      </w:r>
    </w:p>
    <w:p w14:paraId="5120437A" w14:textId="133E2204" w:rsidR="00806B50" w:rsidRPr="007C0B87" w:rsidRDefault="00806B50" w:rsidP="00D71D59">
      <w:pPr>
        <w:pStyle w:val="K-Bullet-"/>
      </w:pPr>
      <w:r w:rsidRPr="007C0B87">
        <w:t xml:space="preserve">RGB </w:t>
      </w:r>
      <w:proofErr w:type="gramStart"/>
      <w:r w:rsidRPr="007C0B87">
        <w:t>Camera:</w:t>
      </w:r>
      <w:proofErr w:type="gramEnd"/>
      <w:r w:rsidRPr="007C0B87">
        <w:t xml:space="preserve"> camera dùng để thu hình ảnh màu bên ngoài. Camera này hỗ trợ nhiều định dạng ảnh và độ phân giải</w:t>
      </w:r>
      <w:r>
        <w:t xml:space="preserve"> khác nhau</w:t>
      </w:r>
      <w:r w:rsidR="00C33D14">
        <w:t>.</w:t>
      </w:r>
    </w:p>
    <w:p w14:paraId="5DC96D18" w14:textId="2BCE9191" w:rsidR="00806B50" w:rsidRPr="007C0B87" w:rsidRDefault="00806B50" w:rsidP="00D71D59">
      <w:pPr>
        <w:pStyle w:val="K-Bullet-"/>
      </w:pPr>
      <w:r w:rsidRPr="007C0B87">
        <w:t xml:space="preserve">IR </w:t>
      </w:r>
      <w:proofErr w:type="gramStart"/>
      <w:r w:rsidRPr="007C0B87">
        <w:t>Camera:</w:t>
      </w:r>
      <w:proofErr w:type="gramEnd"/>
      <w:r w:rsidRPr="007C0B87">
        <w:t xml:space="preserve"> có nhiệm vụ bắt tia hồng ngoại được chiếu từ IR Emitters phản xạ từ các vật thể và dùng thông tin đó để tính toán khoảng cách từ camera đến các vật thể được chiếu đến.</w:t>
      </w:r>
    </w:p>
    <w:p w14:paraId="136B2064" w14:textId="437C428E" w:rsidR="00806B50" w:rsidRDefault="00806B50" w:rsidP="00D71D59">
      <w:pPr>
        <w:pStyle w:val="K-Bullet-"/>
      </w:pPr>
      <w:r w:rsidRPr="007C0B87">
        <w:t xml:space="preserve">Multi-Array </w:t>
      </w:r>
      <w:proofErr w:type="gramStart"/>
      <w:r w:rsidRPr="007C0B87">
        <w:t>Mic:</w:t>
      </w:r>
      <w:proofErr w:type="gramEnd"/>
      <w:r w:rsidRPr="007C0B87">
        <w:t xml:space="preserve">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3E3A1FF0" w:rsidR="00806B50" w:rsidRDefault="00806B50" w:rsidP="00CA5881">
      <w:pPr>
        <w:ind w:firstLine="360"/>
        <w:rPr>
          <w:szCs w:val="26"/>
        </w:rPr>
      </w:pPr>
      <w:r w:rsidRPr="007C0B87">
        <w:rPr>
          <w:szCs w:val="26"/>
        </w:rPr>
        <w:t xml:space="preserve">Các định dạng dữ liệu </w:t>
      </w:r>
      <w:r w:rsidR="007B12E0">
        <w:rPr>
          <w:szCs w:val="26"/>
        </w:rPr>
        <w:t>truyền dẫn (stream)</w:t>
      </w:r>
      <w:r w:rsidRPr="007C0B87">
        <w:rPr>
          <w:szCs w:val="26"/>
        </w:rPr>
        <w:t xml:space="preserve"> được </w:t>
      </w:r>
      <w:r w:rsidR="007B12E0">
        <w:rPr>
          <w:szCs w:val="26"/>
        </w:rPr>
        <w:t xml:space="preserve">hỗ trợ bởi </w:t>
      </w:r>
      <w:r w:rsidRPr="007C0B87">
        <w:rPr>
          <w:szCs w:val="26"/>
        </w:rPr>
        <w:t>Kinect v</w:t>
      </w:r>
      <w:proofErr w:type="gramStart"/>
      <w:r w:rsidRPr="007C0B87">
        <w:rPr>
          <w:szCs w:val="26"/>
        </w:rPr>
        <w:t>2</w:t>
      </w:r>
      <w:r>
        <w:rPr>
          <w:szCs w:val="26"/>
        </w:rPr>
        <w:t>:</w:t>
      </w:r>
      <w:proofErr w:type="gramEnd"/>
    </w:p>
    <w:p w14:paraId="27F809A8" w14:textId="1B9439B2" w:rsidR="00CC43D7" w:rsidRDefault="00806B50" w:rsidP="00507935">
      <w:pPr>
        <w:pStyle w:val="Dash"/>
        <w:ind w:left="360"/>
      </w:pPr>
      <w:r w:rsidRPr="007C0B87">
        <w:lastRenderedPageBreak/>
        <w:t>Ima</w:t>
      </w:r>
      <w:r w:rsidRPr="00D71D59">
        <w:rPr>
          <w:rStyle w:val="K-Bullet-Char"/>
        </w:rPr>
        <w:t xml:space="preserve">ge </w:t>
      </w:r>
      <w:proofErr w:type="gramStart"/>
      <w:r w:rsidRPr="00D71D59">
        <w:rPr>
          <w:rStyle w:val="K-Bullet-Char"/>
        </w:rPr>
        <w:t>Stream:</w:t>
      </w:r>
      <w:proofErr w:type="gramEnd"/>
      <w:r w:rsidRPr="00D71D59">
        <w:rPr>
          <w:rStyle w:val="K-Bullet-Char"/>
        </w:rPr>
        <w:t xml:space="preserve"> trả về dữ liệu ảnh màu thu được từ RGB camera</w:t>
      </w:r>
      <w:r w:rsidR="00712AC6" w:rsidRPr="00D71D59">
        <w:rPr>
          <w:rStyle w:val="K-Bullet-Char"/>
        </w:rPr>
        <w:t xml:space="preserve"> tốc độ khung hình tối đa</w:t>
      </w:r>
      <w:r w:rsidR="00712AC6" w:rsidRPr="007C0B87">
        <w:t xml:space="preserve"> 30 fps</w:t>
      </w:r>
      <w:r w:rsidR="00712AC6">
        <w:t xml:space="preserve">, </w:t>
      </w:r>
      <w:r w:rsidR="00712AC6" w:rsidRPr="007C0B87">
        <w:t>cho phép khả năng tăng độ sáng, phơi sáng tốt hơn</w:t>
      </w:r>
      <w:r w:rsidR="00712AC6">
        <w:t xml:space="preserve"> v</w:t>
      </w:r>
      <w:r w:rsidR="00761A75">
        <w:t>à</w:t>
      </w:r>
      <w:r w:rsidRPr="007C0B87">
        <w:t xml:space="preserve"> hỗ trợ định dạng hình ảnh RGB_1920x1080</w:t>
      </w:r>
      <w:r w:rsidR="00712AC6">
        <w:t xml:space="preserve"> </w:t>
      </w:r>
      <w:r w:rsidRPr="007C0B87">
        <w:t>(định dạng RGB, độ phân giải 1920x1080</w:t>
      </w:r>
      <w:r w:rsidR="00712AC6">
        <w:t>)</w:t>
      </w:r>
      <w:r w:rsidRPr="007C0B87">
        <w:t>.</w:t>
      </w:r>
    </w:p>
    <w:p w14:paraId="280845C4" w14:textId="77777777" w:rsidR="00806B50" w:rsidRDefault="00806B50" w:rsidP="00507935">
      <w:pPr>
        <w:pStyle w:val="Dash"/>
        <w:numPr>
          <w:ilvl w:val="0"/>
          <w:numId w:val="0"/>
        </w:numPr>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1696324F" w:rsidR="00806B50" w:rsidRDefault="00806B50" w:rsidP="00507935">
      <w:pPr>
        <w:pStyle w:val="Caption"/>
        <w:rPr>
          <w:noProof/>
        </w:rPr>
      </w:pPr>
      <w:bookmarkStart w:id="261" w:name="_Toc518155991"/>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3</w:t>
      </w:r>
      <w:r w:rsidR="00071EE0">
        <w:fldChar w:fldCharType="end"/>
      </w:r>
      <w:r>
        <w:rPr>
          <w:noProof/>
        </w:rPr>
        <w:t xml:space="preserve"> </w:t>
      </w:r>
      <w:r w:rsidR="00D71D59">
        <w:rPr>
          <w:noProof/>
        </w:rPr>
        <w:t>Dữ liệu hình ảnh từ</w:t>
      </w:r>
      <w:r>
        <w:rPr>
          <w:noProof/>
        </w:rPr>
        <w:t xml:space="preserve"> Kinect</w:t>
      </w:r>
      <w:r w:rsidR="004F33B0">
        <w:rPr>
          <w:noProof/>
        </w:rPr>
        <w:t xml:space="preserve"> </w:t>
      </w:r>
      <w:r>
        <w:rPr>
          <w:noProof/>
        </w:rPr>
        <w:t>v2</w:t>
      </w:r>
      <w:bookmarkEnd w:id="261"/>
    </w:p>
    <w:p w14:paraId="3D315462" w14:textId="77777777" w:rsidR="00806B50" w:rsidRPr="007C0B87" w:rsidRDefault="00806B50" w:rsidP="00507935">
      <w:pPr>
        <w:pStyle w:val="Caption"/>
        <w:rPr>
          <w:sz w:val="26"/>
          <w:szCs w:val="26"/>
        </w:rPr>
      </w:pPr>
      <w:r>
        <w:rPr>
          <w:noProof/>
        </w:rPr>
        <w:t xml:space="preserve">Nguồn : </w:t>
      </w:r>
      <w:hyperlink r:id="rId62" w:history="1">
        <w:r w:rsidR="00BB4C97" w:rsidRPr="00EC4EAB">
          <w:rPr>
            <w:rStyle w:val="Hyperlink"/>
            <w:sz w:val="26"/>
            <w:szCs w:val="26"/>
          </w:rPr>
          <w:t>https://www.mindtreatstudios.com/the-art-of-speech/</w:t>
        </w:r>
      </w:hyperlink>
      <w:r w:rsidR="00BB4C97">
        <w:rPr>
          <w:sz w:val="26"/>
          <w:szCs w:val="26"/>
        </w:rPr>
        <w:t xml:space="preserve"> </w:t>
      </w:r>
    </w:p>
    <w:p w14:paraId="4488A545" w14:textId="7A7F9B81" w:rsidR="00CC43D7" w:rsidRDefault="00806B50" w:rsidP="00507935">
      <w:pPr>
        <w:pStyle w:val="Dash"/>
        <w:ind w:left="360"/>
      </w:pPr>
      <w:r w:rsidRPr="007C0B87">
        <w:t xml:space="preserve">Depth </w:t>
      </w:r>
      <w:proofErr w:type="gramStart"/>
      <w:r w:rsidRPr="007C0B87">
        <w:t>Stream:</w:t>
      </w:r>
      <w:proofErr w:type="gramEnd"/>
      <w:r w:rsidRPr="007C0B87">
        <w:t xml:space="preserve"> trả về dữ liệu độ sâu của khung nhìn và dữ liệu phân đoạn cơ thể bằng cách sử dụng 3D Depth Sensor. Với body tracking, có thể lấy được hình ảnh của </w:t>
      </w:r>
      <w:r w:rsidR="00170DD3">
        <w:t>sáu</w:t>
      </w:r>
      <w:r w:rsidRPr="007C0B87">
        <w:t xml:space="preserve"> người tại một khung hình trong khoảng </w:t>
      </w:r>
      <w:r w:rsidR="007B12E0">
        <w:t xml:space="preserve">cách </w:t>
      </w:r>
      <w:r w:rsidRPr="007C0B87">
        <w:t>từ 0.5ms đến 4.5m. Depth Stream hỗ trợ định dạng DEPTH_512x424</w:t>
      </w:r>
      <w:r w:rsidR="000D71B4">
        <w:t xml:space="preserve"> </w:t>
      </w:r>
      <w:r w:rsidRPr="007C0B87">
        <w:t>(độ phân giải 512x424)</w:t>
      </w:r>
      <w:r w:rsidR="004F33B0">
        <w:t xml:space="preserve"> như minh họa ở </w:t>
      </w:r>
      <w:r w:rsidR="004F33B0">
        <w:fldChar w:fldCharType="begin"/>
      </w:r>
      <w:r w:rsidR="004F33B0">
        <w:instrText xml:space="preserve"> REF _Ref518115441 \h </w:instrText>
      </w:r>
      <w:r w:rsidR="004F33B0">
        <w:fldChar w:fldCharType="separate"/>
      </w:r>
      <w:r w:rsidR="004F33B0">
        <w:t xml:space="preserve">Hình </w:t>
      </w:r>
      <w:r w:rsidR="004F33B0">
        <w:rPr>
          <w:noProof/>
        </w:rPr>
        <w:t>2</w:t>
      </w:r>
      <w:r w:rsidR="004F33B0">
        <w:noBreakHyphen/>
      </w:r>
      <w:r w:rsidR="004F33B0">
        <w:rPr>
          <w:noProof/>
        </w:rPr>
        <w:t>14</w:t>
      </w:r>
      <w:r w:rsidR="004F33B0">
        <w:fldChar w:fldCharType="end"/>
      </w:r>
      <w:r w:rsidR="004F33B0">
        <w:t>.</w:t>
      </w:r>
    </w:p>
    <w:p w14:paraId="2BCF09C3" w14:textId="0E457002" w:rsidR="00806B50" w:rsidRDefault="00806B50" w:rsidP="00D57B64">
      <w:pPr>
        <w:pStyle w:val="Caption"/>
        <w:keepNext/>
      </w:pP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5A96DCCE" w:rsidR="00806B50" w:rsidRDefault="00806B50" w:rsidP="00D57B64">
      <w:pPr>
        <w:pStyle w:val="Caption"/>
        <w:rPr>
          <w:noProof/>
        </w:rPr>
      </w:pPr>
      <w:bookmarkStart w:id="262" w:name="_Ref518115441"/>
      <w:bookmarkStart w:id="263" w:name="_Toc518155992"/>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4</w:t>
      </w:r>
      <w:r w:rsidR="00071EE0">
        <w:fldChar w:fldCharType="end"/>
      </w:r>
      <w:bookmarkEnd w:id="262"/>
      <w:r>
        <w:rPr>
          <w:noProof/>
        </w:rPr>
        <w:t xml:space="preserve"> </w:t>
      </w:r>
      <w:r w:rsidR="00D71D59">
        <w:rPr>
          <w:noProof/>
        </w:rPr>
        <w:t>Dữ liệu độ sâu từ</w:t>
      </w:r>
      <w:r>
        <w:rPr>
          <w:noProof/>
        </w:rPr>
        <w:t xml:space="preserve"> </w:t>
      </w:r>
      <w:r w:rsidR="004F33B0">
        <w:rPr>
          <w:noProof/>
        </w:rPr>
        <w:t>Kinect v2</w:t>
      </w:r>
      <w:bookmarkEnd w:id="263"/>
    </w:p>
    <w:p w14:paraId="6DDAB162" w14:textId="79D3E5A6" w:rsidR="00CC43D7" w:rsidRPr="00CC43D7" w:rsidRDefault="00806B50" w:rsidP="00D57B64">
      <w:pPr>
        <w:pStyle w:val="Caption"/>
        <w:rPr>
          <w:color w:val="0000FF"/>
          <w:szCs w:val="26"/>
          <w:u w:val="single"/>
        </w:rPr>
      </w:pPr>
      <w:r>
        <w:rPr>
          <w:noProof/>
        </w:rPr>
        <w:t xml:space="preserve">Nguồn : </w:t>
      </w:r>
      <w:hyperlink r:id="rId64" w:history="1">
        <w:r w:rsidRPr="00EC4EAB">
          <w:rPr>
            <w:rStyle w:val="Hyperlink"/>
            <w:szCs w:val="26"/>
          </w:rPr>
          <w:t>https://brekel.com/kinect-2-details-specifications-observations/</w:t>
        </w:r>
      </w:hyperlink>
    </w:p>
    <w:p w14:paraId="6D2F17C9" w14:textId="3664A96D" w:rsidR="00CC43D7" w:rsidRDefault="00806B50" w:rsidP="00507935">
      <w:pPr>
        <w:pStyle w:val="Dash"/>
        <w:ind w:left="360"/>
      </w:pPr>
      <w:r w:rsidRPr="007C0B87">
        <w:lastRenderedPageBreak/>
        <w:t xml:space="preserve">Body </w:t>
      </w:r>
      <w:proofErr w:type="gramStart"/>
      <w:r w:rsidRPr="007C0B87">
        <w:t>Stream:</w:t>
      </w:r>
      <w:proofErr w:type="gramEnd"/>
      <w:r w:rsidRPr="007C0B87">
        <w:t xml:space="preserve"> trả về dữ liệu độ sâu với mốc thời gian, bao gồm vị trí tổng thể của cơ thể với 25 khớp xương</w:t>
      </w:r>
      <w:r w:rsidR="00712AC6">
        <w:t>.</w:t>
      </w:r>
    </w:p>
    <w:p w14:paraId="6B1FFA38" w14:textId="77777777" w:rsidR="00806B50" w:rsidRDefault="00806B50" w:rsidP="00507935">
      <w:pPr>
        <w:pStyle w:val="Dash"/>
        <w:numPr>
          <w:ilvl w:val="0"/>
          <w:numId w:val="0"/>
        </w:numPr>
        <w:ind w:left="360"/>
        <w:jc w:val="center"/>
      </w:pPr>
      <w:r>
        <w:rPr>
          <w:noProof/>
        </w:rPr>
        <w:drawing>
          <wp:inline distT="0" distB="0" distL="0" distR="0" wp14:anchorId="234A8439" wp14:editId="1FBADABD">
            <wp:extent cx="3233379" cy="2533650"/>
            <wp:effectExtent l="0" t="0" r="5715"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6344" cy="2582989"/>
                    </a:xfrm>
                    <a:prstGeom prst="rect">
                      <a:avLst/>
                    </a:prstGeom>
                    <a:noFill/>
                    <a:ln>
                      <a:noFill/>
                    </a:ln>
                  </pic:spPr>
                </pic:pic>
              </a:graphicData>
            </a:graphic>
          </wp:inline>
        </w:drawing>
      </w:r>
    </w:p>
    <w:p w14:paraId="44CF1521" w14:textId="760E2C79" w:rsidR="00806B50" w:rsidRDefault="00806B50" w:rsidP="00507935">
      <w:pPr>
        <w:pStyle w:val="Caption"/>
        <w:ind w:left="360"/>
      </w:pPr>
      <w:bookmarkStart w:id="264" w:name="_Toc518155993"/>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5</w:t>
      </w:r>
      <w:r w:rsidR="00071EE0">
        <w:fldChar w:fldCharType="end"/>
      </w:r>
      <w:r>
        <w:t xml:space="preserve"> </w:t>
      </w:r>
      <w:r w:rsidR="00D71D59">
        <w:t>Dữ liệu khung xương của</w:t>
      </w:r>
      <w:r>
        <w:t xml:space="preserve"> </w:t>
      </w:r>
      <w:r w:rsidR="004F33B0">
        <w:t>Kinect v2</w:t>
      </w:r>
      <w:bookmarkEnd w:id="264"/>
      <w:r>
        <w:t xml:space="preserve"> </w:t>
      </w:r>
    </w:p>
    <w:p w14:paraId="576A6449" w14:textId="77777777" w:rsidR="00806B50" w:rsidRPr="00806B50" w:rsidRDefault="00806B50" w:rsidP="00507935">
      <w:pPr>
        <w:pStyle w:val="Caption"/>
        <w:ind w:left="360"/>
      </w:pPr>
      <w:r>
        <w:t xml:space="preserve">Nguồn : </w:t>
      </w:r>
      <w:hyperlink r:id="rId66"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5" w:name="_Toc518156640"/>
      <w:r>
        <w:t xml:space="preserve">Các vấn đề kỹ thuật khi sử dụng </w:t>
      </w:r>
      <w:r w:rsidR="003A4765">
        <w:t>K</w:t>
      </w:r>
      <w:r>
        <w:t>inect</w:t>
      </w:r>
      <w:bookmarkEnd w:id="265"/>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25E15295" w:rsidR="003A4765" w:rsidRDefault="003A4765" w:rsidP="003A4765">
      <w:r>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w:t>
      </w:r>
      <w:proofErr w:type="gramStart"/>
      <w:r>
        <w:t>này?</w:t>
      </w:r>
      <w:proofErr w:type="gramEnd"/>
    </w:p>
    <w:p w14:paraId="015C99F1" w14:textId="77777777" w:rsidR="003A4765" w:rsidRDefault="003A4765" w:rsidP="00143180">
      <w:pPr>
        <w:pStyle w:val="Solution"/>
      </w:pPr>
      <w:r>
        <w:t>Giải pháp</w:t>
      </w:r>
    </w:p>
    <w:p w14:paraId="588A5757" w14:textId="4101B526"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w:t>
      </w:r>
      <w:r w:rsidR="008F23C1">
        <w:t xml:space="preserve"> </w:t>
      </w:r>
      <w:r>
        <w:t>v2 nên ảnh trả về có kích thước là 512x424</w:t>
      </w:r>
      <w:r w:rsidR="00D71D59">
        <w:t xml:space="preserve"> pixel</w:t>
      </w:r>
      <w:r w:rsidR="004F33B0">
        <w:t>s</w:t>
      </w:r>
      <w:r>
        <w:t xml:space="preserve">. Tuy nhiên </w:t>
      </w:r>
      <w:r w:rsidR="00935B13">
        <w:t xml:space="preserve">kích thước ảnh trả về có thể dư thừa thông tin, chính vì vậy, </w:t>
      </w:r>
      <w:r>
        <w:t xml:space="preserve">để tăng tốc xử lý ta có thể giới hạn lại kích thước ảnh trả về để hình ảnh trả về phù hợp với </w:t>
      </w:r>
      <w:r w:rsidR="004F33B0">
        <w:t>vùng</w:t>
      </w:r>
      <w:r>
        <w:t xml:space="preserve"> cần nhận dạng.</w:t>
      </w:r>
      <w:r w:rsidR="00935B13">
        <w:t xml:space="preserve"> </w:t>
      </w:r>
      <w:r w:rsidR="004F33B0">
        <w:t xml:space="preserve">Do việc xử lý nhận dạng trên ảnh được gọi thực hiện lại theo mỗi frame hình mà Unity kết </w:t>
      </w:r>
      <w:r w:rsidR="004F33B0">
        <w:lastRenderedPageBreak/>
        <w:t>xuất ra, nên</w:t>
      </w:r>
      <w:r w:rsidR="00935B13">
        <w:t xml:space="preserve"> kích thước ảnh cần xử lý</w:t>
      </w:r>
      <w:r w:rsidR="004F33B0">
        <w:t xml:space="preserve"> càng nhỏ thì càng</w:t>
      </w:r>
      <w:r w:rsidR="00935B13">
        <w:t xml:space="preserve"> giúp giảm tải </w:t>
      </w:r>
      <w:r w:rsidR="004F33B0">
        <w:t>xử lý</w:t>
      </w:r>
      <w:r w:rsidR="00935B13">
        <w:t xml:space="preserve"> cho hệ thống.</w:t>
      </w:r>
    </w:p>
    <w:p w14:paraId="5CB99713" w14:textId="41313BC0" w:rsidR="00935B13" w:rsidRDefault="00935B13" w:rsidP="00935B13">
      <w:pPr>
        <w:pStyle w:val="KetLuan"/>
      </w:pPr>
      <w:r>
        <w:t>Xử lý thông tin trên ảnh hồng ngoại</w:t>
      </w:r>
    </w:p>
    <w:p w14:paraId="5C21CC43" w14:textId="5EB3D9C1" w:rsidR="007720AB" w:rsidRPr="0097133F" w:rsidRDefault="00CD56EE" w:rsidP="00CC43D7">
      <w:pPr>
        <w:pStyle w:val="KetLuan"/>
        <w:numPr>
          <w:ilvl w:val="0"/>
          <w:numId w:val="0"/>
        </w:numPr>
        <w:ind w:firstLine="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97133F" w:rsidRPr="001B730D">
        <w:rPr>
          <w:b w:val="0"/>
        </w:rPr>
        <w:t xml:space="preserve">Sơ đồ </w:t>
      </w:r>
      <w:r w:rsidR="0097133F" w:rsidRPr="001B730D">
        <w:rPr>
          <w:b w:val="0"/>
          <w:noProof/>
        </w:rPr>
        <w:t>2</w:t>
      </w:r>
      <w:r w:rsidR="0097133F" w:rsidRPr="001B730D">
        <w:rPr>
          <w:b w:val="0"/>
        </w:rPr>
        <w:noBreakHyphen/>
      </w:r>
      <w:r w:rsidR="0097133F" w:rsidRPr="001B730D">
        <w:rPr>
          <w:b w:val="0"/>
          <w:noProof/>
        </w:rPr>
        <w:t>1</w:t>
      </w:r>
      <w:r w:rsidR="0097133F" w:rsidRPr="001B730D">
        <w:rPr>
          <w:b w:val="0"/>
        </w:rPr>
        <w:fldChar w:fldCharType="end"/>
      </w:r>
      <w:r w:rsidR="0097133F">
        <w:rPr>
          <w:b w:val="0"/>
        </w:rPr>
        <w:t xml:space="preserve"> để xử lý ảnh hồng ngoại. Việc sử dụng ảnh hồng ngoại khắc phục được nhược điểm</w:t>
      </w:r>
      <w:r w:rsidR="00226A20">
        <w:rPr>
          <w:b w:val="0"/>
        </w:rPr>
        <w:t xml:space="preserve"> </w:t>
      </w:r>
      <w:r w:rsidR="00D07BC0">
        <w:rPr>
          <w:b w:val="0"/>
        </w:rPr>
        <w:t>gây ra bởi</w:t>
      </w:r>
      <w:r w:rsidR="0097133F">
        <w:rPr>
          <w:b w:val="0"/>
        </w:rPr>
        <w:t xml:space="preserve"> sự nhiễu của màu </w:t>
      </w:r>
      <w:r w:rsidR="005874B5">
        <w:rPr>
          <w:b w:val="0"/>
        </w:rPr>
        <w:t>do</w:t>
      </w:r>
      <w:r w:rsidR="0097133F">
        <w:rPr>
          <w:b w:val="0"/>
        </w:rPr>
        <w:t xml:space="preserve">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p>
    <w:p w14:paraId="17A61636" w14:textId="77777777" w:rsidR="00414348" w:rsidRDefault="00414348" w:rsidP="00CD778B">
      <w:pPr>
        <w:pStyle w:val="Heading2"/>
        <w:rPr>
          <w:lang w:val="en-US"/>
        </w:rPr>
      </w:pPr>
      <w:bookmarkStart w:id="266" w:name="_Toc518156641"/>
      <w:r w:rsidRPr="00562157">
        <w:rPr>
          <w:lang w:val="en-US"/>
        </w:rPr>
        <w:t>Kết luận</w:t>
      </w:r>
      <w:bookmarkEnd w:id="214"/>
      <w:bookmarkEnd w:id="230"/>
      <w:bookmarkEnd w:id="231"/>
      <w:bookmarkEnd w:id="232"/>
      <w:bookmarkEnd w:id="266"/>
    </w:p>
    <w:p w14:paraId="62D14910" w14:textId="77777777" w:rsidR="004F33B0" w:rsidRDefault="004F33B0" w:rsidP="004F33B0">
      <w:bookmarkStart w:id="267" w:name="_Toc135628205"/>
      <w:bookmarkStart w:id="268" w:name="_Toc110054639"/>
      <w:bookmarkEnd w:id="209"/>
      <w:r>
        <w:rPr>
          <w:lang w:val="en-US"/>
        </w:rPr>
        <w:t xml:space="preserve">Với việc sử dụng kỹ thuật nhận diện thông qua màu sắc để nhận diện vật thể, chúng em đã lấy được kết quả thành công từ quá trình nhận diện. Tuy nhiên, với việc nhận diện vật thể bằng ảnh màu thì việc vật thể cần diện giữ màu sắc ổn định là rất quan trọn. Bên cạnh đó, vật nhận diện phải có bề mặt đơn sắc và ít phản sáng. Điều này khó đạt được trong thực tế vì ánh </w:t>
      </w:r>
      <w:proofErr w:type="gramStart"/>
      <w:r>
        <w:rPr>
          <w:lang w:val="en-US"/>
        </w:rPr>
        <w:t>sáng  môi</w:t>
      </w:r>
      <w:proofErr w:type="gramEnd"/>
      <w:r>
        <w:rPr>
          <w:lang w:val="en-US"/>
        </w:rPr>
        <w:t xml:space="preserve"> trường ảnh hưởng rất nhiều đến việc nhận diện và vật thể nhận diện không phải lúc nào cũng chỉ có một màu.</w:t>
      </w:r>
    </w:p>
    <w:p w14:paraId="11ECD1D8" w14:textId="77777777" w:rsidR="004F33B0" w:rsidRDefault="004F33B0" w:rsidP="004F33B0">
      <w:r>
        <w:rPr>
          <w:lang w:val="en-US"/>
        </w:rPr>
        <w:t>Với Vuforia, chúng em đã giải quyết được nhược điểm của phương pháp nhận diện bằng màu sắc bằng việc nhận diện vật thể có tổ hợp màu đa dạng hoặc có họa tiết phức tạp. Tuy nhiên, Vuforia cũng bị ảnh hưởng bởi ánh sáng môi trường khá nhiều như trường hợp hình ảnh nhận diện bị mất chi tiết do ánh sáng chiếu vào. Thêm vào đó, việc mapping tọa độ khi sử dụng Vuforia khá khó so với việc mapping tọa độ bằng hình ảnh.</w:t>
      </w:r>
    </w:p>
    <w:p w14:paraId="453AF594" w14:textId="77777777" w:rsidR="004F33B0" w:rsidRDefault="004F33B0" w:rsidP="004F33B0">
      <w:r>
        <w:rPr>
          <w:lang w:val="en-US"/>
        </w:rPr>
        <w:t>Cuối cùng, với hai kênh dữ liệu từ Kinect, chúng em có thể hỗ trợ độ chính xác cho việc nhận diện bằng kênh màu với kênh độ sâu. Kết quả thu được chính xác hơn và ít nhiễu hơn so với phương pháp dùng ảnh màu cơ bản, và cách mapping tọa độ cũng giống như cách mapping ở phương pháp dùng màu sắc ở trên. Chính vì thế, chúng em quyết định lựa chọn Kinect cho việc nhận diện vật thể trong luận văn này.</w:t>
      </w:r>
    </w:p>
    <w:p w14:paraId="42644CBD" w14:textId="77777777" w:rsidR="006B5091" w:rsidRPr="00562157" w:rsidRDefault="00477492" w:rsidP="00CD778B">
      <w:pPr>
        <w:pStyle w:val="Heading1"/>
        <w:rPr>
          <w:lang w:val="en-US"/>
        </w:rPr>
      </w:pPr>
      <w:r w:rsidRPr="00562157">
        <w:rPr>
          <w:lang w:val="en-US"/>
        </w:rPr>
        <w:lastRenderedPageBreak/>
        <w:br/>
      </w:r>
      <w:bookmarkStart w:id="269" w:name="_Toc359938292"/>
      <w:bookmarkStart w:id="270" w:name="_Ref360048653"/>
      <w:bookmarkStart w:id="271" w:name="_Ref360048658"/>
      <w:bookmarkStart w:id="272" w:name="_Ref360048674"/>
      <w:bookmarkStart w:id="273" w:name="_Ref360048703"/>
      <w:bookmarkStart w:id="274" w:name="_Toc360055369"/>
      <w:bookmarkStart w:id="275" w:name="_Toc360417490"/>
      <w:bookmarkStart w:id="276" w:name="_Toc360417670"/>
      <w:bookmarkStart w:id="277" w:name="_Ref360666815"/>
      <w:bookmarkStart w:id="278" w:name="_Toc518156642"/>
      <w:bookmarkStart w:id="279" w:name="_Ref266112121"/>
      <w:r w:rsidR="00436DB7" w:rsidRPr="00562157">
        <w:rPr>
          <w:lang w:val="en-US"/>
        </w:rPr>
        <w:t xml:space="preserve">Các vấn đề </w:t>
      </w:r>
      <w:bookmarkEnd w:id="269"/>
      <w:bookmarkEnd w:id="270"/>
      <w:bookmarkEnd w:id="271"/>
      <w:bookmarkEnd w:id="272"/>
      <w:bookmarkEnd w:id="273"/>
      <w:bookmarkEnd w:id="274"/>
      <w:bookmarkEnd w:id="275"/>
      <w:bookmarkEnd w:id="276"/>
      <w:bookmarkEnd w:id="277"/>
      <w:r w:rsidR="00261AD8">
        <w:rPr>
          <w:lang w:val="en-US"/>
        </w:rPr>
        <w:t xml:space="preserve">kỹ thuật </w:t>
      </w:r>
      <w:r w:rsidR="00762D5C">
        <w:rPr>
          <w:lang w:val="en-US"/>
        </w:rPr>
        <w:t>và giải pháp về đồ họa</w:t>
      </w:r>
      <w:bookmarkEnd w:id="278"/>
    </w:p>
    <w:p w14:paraId="1CE0BE16" w14:textId="0EBF6EC5" w:rsidR="00FF7D82" w:rsidRPr="00562157" w:rsidRDefault="00994A77" w:rsidP="00145D23">
      <w:pPr>
        <w:pStyle w:val="ChapterSummary"/>
        <w:rPr>
          <w:lang w:val="en-US"/>
        </w:rPr>
      </w:pPr>
      <w:bookmarkStart w:id="280" w:name="_Toc267345950"/>
      <w:bookmarkEnd w:id="279"/>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sidR="004F33B0">
        <w:rPr>
          <w:lang w:val="en-US"/>
        </w:rPr>
        <w:t xml:space="preserve"> và</w:t>
      </w:r>
      <w:r>
        <w:rPr>
          <w:lang w:val="en-US"/>
        </w:rPr>
        <w:t xml:space="preserve"> cách thức tiến hành</w:t>
      </w:r>
      <w:r w:rsidR="00985194">
        <w:rPr>
          <w:lang w:val="en-US"/>
        </w:rPr>
        <w:t xml:space="preserve"> và</w:t>
      </w:r>
      <w:r>
        <w:rPr>
          <w:lang w:val="en-US"/>
        </w:rPr>
        <w:t xml:space="preserve"> cài đặt trong Unity</w:t>
      </w:r>
      <w:r w:rsidR="004F33B0">
        <w:rPr>
          <w:lang w:val="en-US"/>
        </w:rPr>
        <w:t xml:space="preserve"> cũng như</w:t>
      </w:r>
      <w:r>
        <w:rPr>
          <w:lang w:val="en-US"/>
        </w:rPr>
        <w:t xml:space="preserve">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1" w:name="_Toc518156643"/>
      <w:r>
        <w:rPr>
          <w:lang w:val="en-US"/>
        </w:rPr>
        <w:t>Mở đầu</w:t>
      </w:r>
      <w:bookmarkEnd w:id="281"/>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42B372DE" w:rsidR="00FB1C33" w:rsidRPr="007302CC" w:rsidRDefault="00FB1C33" w:rsidP="00FB1C33">
      <w:pPr>
        <w:pStyle w:val="Caption"/>
        <w:rPr>
          <w:lang w:val="en-US"/>
        </w:rPr>
      </w:pPr>
      <w:bookmarkStart w:id="282" w:name="_Ref515742325"/>
      <w:bookmarkStart w:id="283" w:name="_Toc518155994"/>
      <w:r>
        <w:t xml:space="preserve">Hình </w:t>
      </w:r>
      <w:r w:rsidR="00071EE0">
        <w:fldChar w:fldCharType="begin"/>
      </w:r>
      <w:r w:rsidR="00071EE0">
        <w:instrText xml:space="preserve"> STYLEREF 1 \s </w:instrText>
      </w:r>
      <w:r w:rsidR="00071EE0">
        <w:fldChar w:fldCharType="separate"/>
      </w:r>
      <w:r w:rsidR="00071EE0">
        <w:rPr>
          <w:noProof/>
        </w:rPr>
        <w:t>3</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w:t>
      </w:r>
      <w:r w:rsidR="00071EE0">
        <w:fldChar w:fldCharType="end"/>
      </w:r>
      <w:r>
        <w:t xml:space="preserve"> </w:t>
      </w:r>
      <w:r>
        <w:rPr>
          <w:noProof/>
        </w:rPr>
        <w:t>Giao diện Unity</w:t>
      </w:r>
      <w:bookmarkEnd w:id="282"/>
      <w:r w:rsidR="00D71D59">
        <w:rPr>
          <w:noProof/>
        </w:rPr>
        <w:t>3D</w:t>
      </w:r>
      <w:bookmarkEnd w:id="283"/>
    </w:p>
    <w:p w14:paraId="0F7D9EAE" w14:textId="0D825442" w:rsidR="004F33B0" w:rsidRDefault="00FB1C33" w:rsidP="004F33B0">
      <w:r>
        <w:rPr>
          <w:lang w:val="en-US"/>
        </w:rPr>
        <w:t>Unity</w:t>
      </w:r>
      <w:r w:rsidR="004F33B0">
        <w:rPr>
          <w:lang w:val="en-US"/>
        </w:rPr>
        <w:t>3D (Unity)</w:t>
      </w:r>
      <w:r>
        <w:rPr>
          <w:lang w:val="en-US"/>
        </w:rPr>
        <w:t xml:space="preserve"> là một nền tảng hỗ phát triển game đa nền tảng </w:t>
      </w:r>
      <w:r w:rsidRPr="00CB6841">
        <w:t>được phát triển bởi Unity Technologies</w:t>
      </w:r>
      <w:r w:rsidR="004F33B0">
        <w:t>. Unity lần đầu tiên</w:t>
      </w:r>
      <w:r w:rsidR="004F33B0" w:rsidRPr="00BC4DEB">
        <w:t xml:space="preserve"> được công bố chạy trên hệ điều hành</w:t>
      </w:r>
      <w:r w:rsidR="004F33B0">
        <w:t xml:space="preserve"> OS X </w:t>
      </w:r>
      <w:r w:rsidR="004F33B0" w:rsidRPr="00BC4DEB">
        <w:t>tại</w:t>
      </w:r>
      <w:r w:rsidR="004F33B0">
        <w:t xml:space="preserve"> Hội nghị các nhà phát triển toàn cầu của công ty </w:t>
      </w:r>
      <w:r w:rsidR="004F33B0" w:rsidRPr="00BC4DEB">
        <w:t>Apple vào năm 2005</w:t>
      </w:r>
      <w:r w:rsidR="004F33B0">
        <w:t xml:space="preserve"> </w:t>
      </w:r>
      <w:r w:rsidR="004F33B0">
        <w:fldChar w:fldCharType="begin" w:fldLock="1"/>
      </w:r>
      <w:r w:rsidR="004F33B0">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8]", "plainTextFormattedCitation" : "[18]", "previouslyFormattedCitation" : "[17]" }, "properties" : { "noteIndex" : 0 }, "schema" : "https://github.com/citation-style-language/schema/raw/master/csl-citation.json" }</w:instrText>
      </w:r>
      <w:r w:rsidR="004F33B0">
        <w:fldChar w:fldCharType="separate"/>
      </w:r>
      <w:r w:rsidR="004F33B0" w:rsidRPr="001064BA">
        <w:rPr>
          <w:noProof/>
        </w:rPr>
        <w:t>[18]</w:t>
      </w:r>
      <w:r w:rsidR="004F33B0">
        <w:fldChar w:fldCharType="end"/>
      </w:r>
      <w:r w:rsidR="004F33B0">
        <w:t>. Đến nay, nền tảng này đã được mở rộng và hỗ trợ đến 2</w:t>
      </w:r>
      <w:r w:rsidR="004F33B0" w:rsidRPr="00BC4DEB">
        <w:t>7 nền tảng</w:t>
      </w:r>
      <w:r w:rsidR="004F33B0">
        <w:t xml:space="preserve"> khác nhau. </w:t>
      </w:r>
    </w:p>
    <w:p w14:paraId="5B344EA6" w14:textId="7A924890" w:rsidR="00FB1C33" w:rsidRPr="00FB1C33" w:rsidRDefault="004F33B0" w:rsidP="004F33B0">
      <w:pPr>
        <w:rPr>
          <w:lang w:val="en-US"/>
        </w:rPr>
      </w:pPr>
      <w:r w:rsidRPr="00BC4DEB">
        <w:t xml:space="preserve">Unity cung cấp một </w:t>
      </w:r>
      <w:r>
        <w:t>công cụ soạn thảo bằng giao diện người dùng dễ sử dụng. Đặt biệt, Unity</w:t>
      </w:r>
      <w:r w:rsidRPr="00BC4DEB">
        <w:t xml:space="preserve"> hỗ trợ </w:t>
      </w:r>
      <w:r>
        <w:t xml:space="preserve">rất </w:t>
      </w:r>
      <w:proofErr w:type="gramStart"/>
      <w:r>
        <w:t>tốt  các</w:t>
      </w:r>
      <w:proofErr w:type="gramEnd"/>
      <w:r>
        <w:t xml:space="preserve"> công việc liên quan đến đồ họa 3D. N</w:t>
      </w:r>
      <w:r w:rsidRPr="00BC4DEB">
        <w:t xml:space="preserve">gười dùng có thể dễ dàng kéo và thả các </w:t>
      </w:r>
      <w:r>
        <w:t xml:space="preserve">đối tượng, cũng như tùy chỉnh các thông số của mỗi đối tượng qua hệ thống menu như ở </w:t>
      </w:r>
      <w:r>
        <w:fldChar w:fldCharType="begin"/>
      </w:r>
      <w:r>
        <w:instrText xml:space="preserve"> REF _Ref515742325 \h </w:instrText>
      </w:r>
      <w:r>
        <w:fldChar w:fldCharType="separate"/>
      </w:r>
      <w:r>
        <w:t xml:space="preserve">Hình </w:t>
      </w:r>
      <w:r>
        <w:rPr>
          <w:noProof/>
        </w:rPr>
        <w:t>3</w:t>
      </w:r>
      <w:r>
        <w:t>.</w:t>
      </w:r>
      <w:r>
        <w:rPr>
          <w:noProof/>
        </w:rPr>
        <w:t>1</w:t>
      </w:r>
      <w:r>
        <w:fldChar w:fldCharType="end"/>
      </w:r>
      <w:r w:rsidRPr="00BC4DEB">
        <w:t xml:space="preserve">. Bên cạnh </w:t>
      </w:r>
      <w:r>
        <w:t xml:space="preserve">dùng giao diện, </w:t>
      </w:r>
      <w:r w:rsidRPr="00BC4DEB">
        <w:t xml:space="preserve">người dùng Unity còn </w:t>
      </w:r>
      <w:r>
        <w:lastRenderedPageBreak/>
        <w:t xml:space="preserve">có thể </w:t>
      </w:r>
      <w:r w:rsidRPr="00BC4DEB">
        <w:t xml:space="preserve">viết kịch bản bằng các ngôn ngữ </w:t>
      </w:r>
      <w:r>
        <w:t xml:space="preserve">khác nhau như : </w:t>
      </w:r>
      <w:r w:rsidRPr="00BC4DEB">
        <w:t>JavaScript, C# hoặc Boo. Hơn nữa, Unity</w:t>
      </w:r>
      <w:r>
        <w:t xml:space="preserve"> có một cửa hàng gọi là Unity Store - cung cấp rất nhiều tài nguyên đồ họa (assets) có sẵn từ miễn phí đến trả phí.</w:t>
      </w:r>
    </w:p>
    <w:p w14:paraId="00BA1372" w14:textId="77777777" w:rsidR="00C743B4" w:rsidRDefault="00994A77" w:rsidP="00CD778B">
      <w:pPr>
        <w:pStyle w:val="Heading2"/>
        <w:rPr>
          <w:lang w:val="en-US"/>
        </w:rPr>
      </w:pPr>
      <w:bookmarkStart w:id="284" w:name="_Toc518156644"/>
      <w:r>
        <w:rPr>
          <w:lang w:val="en-US"/>
        </w:rPr>
        <w:t>Các vấn đề kỹ thuật và giải pháp trong Unity</w:t>
      </w:r>
      <w:bookmarkEnd w:id="284"/>
    </w:p>
    <w:p w14:paraId="7D88A76B" w14:textId="77777777" w:rsidR="00994A77" w:rsidRPr="00562157" w:rsidRDefault="00994A77" w:rsidP="00994A77">
      <w:pPr>
        <w:pStyle w:val="Heading3"/>
      </w:pPr>
      <w:bookmarkStart w:id="285" w:name="_Toc518156645"/>
      <w:r>
        <w:t>Camera</w:t>
      </w:r>
      <w:bookmarkEnd w:id="285"/>
    </w:p>
    <w:p w14:paraId="7E8BBE1D" w14:textId="77777777" w:rsidR="00994A77" w:rsidRDefault="00994A77" w:rsidP="00143180">
      <w:pPr>
        <w:pStyle w:val="Problem"/>
        <w:rPr>
          <w:lang w:val="en-US"/>
        </w:rPr>
      </w:pPr>
      <w:r>
        <w:rPr>
          <w:lang w:val="en-US"/>
        </w:rPr>
        <w:t>Vấn đề</w:t>
      </w:r>
    </w:p>
    <w:p w14:paraId="520948DC" w14:textId="7423209B"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w:t>
      </w:r>
    </w:p>
    <w:p w14:paraId="493CF02B" w14:textId="77777777" w:rsidR="007511E6" w:rsidRPr="007511E6" w:rsidRDefault="00994A77" w:rsidP="00143180">
      <w:pPr>
        <w:pStyle w:val="Solution"/>
        <w:rPr>
          <w:lang w:val="en-US"/>
        </w:rPr>
      </w:pPr>
      <w:r>
        <w:rPr>
          <w:lang w:val="en-US"/>
        </w:rPr>
        <w:t>Giải pháp</w:t>
      </w:r>
    </w:p>
    <w:p w14:paraId="41D69011" w14:textId="3D976934" w:rsidR="007511E6" w:rsidRDefault="004F33B0" w:rsidP="007511E6">
      <w:r>
        <w:t>Camera là thành phần cơ bản nhất trong Unity. Điều chỉnh camera sẽ tác động đến nội dung được chiếu ra trên màn ảnh. Trong môi trường Unity, một ứng dụng có thể có một hoặc nhiều camera, và trong đó có một camera đóng vai trò chính. Việc có thể có nhiều camera trong một ứng dụng giúp linh hoạt chuyển đổi giữa các góc nhìn khác nhau hoặc hỗ trợ chế độ nhiều người chơi cùng lúc. Sau đây, chúng em sẽ trình bày chi tiết một số thuộc tính của một camera</w:t>
      </w:r>
      <w:r w:rsidR="000D3823">
        <w:t> :</w:t>
      </w:r>
    </w:p>
    <w:p w14:paraId="5F61ABF9" w14:textId="57085552" w:rsidR="00535E32" w:rsidRDefault="00535E32" w:rsidP="00D71D59">
      <w:pPr>
        <w:pStyle w:val="K-Bullet-"/>
      </w:pPr>
      <w:r>
        <w:t>Góc chiếu của camera (Projection</w:t>
      </w:r>
      <w:proofErr w:type="gramStart"/>
      <w:r>
        <w:t>):</w:t>
      </w:r>
      <w:proofErr w:type="gramEnd"/>
      <w:r>
        <w:t xml:space="preserve"> </w:t>
      </w:r>
      <w:r w:rsidR="0000321C">
        <w:t>g</w:t>
      </w:r>
      <w:r w:rsidR="00AC05B4">
        <w:t>ồ</w:t>
      </w:r>
      <w:r>
        <w:t>m phép chiếu song</w:t>
      </w:r>
      <w:r w:rsidR="00F8027C">
        <w:t xml:space="preserve"> song </w:t>
      </w:r>
      <w:r>
        <w:t>(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14:paraId="410F5A74" w14:textId="6406C482" w:rsidR="00535E32" w:rsidRDefault="00535E32" w:rsidP="00D71D59">
      <w:pPr>
        <w:pStyle w:val="K-Bullet-"/>
      </w:pPr>
      <w:r>
        <w:t>Góc mở của camera (Field Of View</w:t>
      </w:r>
      <w:proofErr w:type="gramStart"/>
      <w:r>
        <w:t>):</w:t>
      </w:r>
      <w:proofErr w:type="gramEnd"/>
      <w:r>
        <w:t xml:space="preserve"> </w:t>
      </w:r>
      <w:r w:rsidR="00152B2A">
        <w:t xml:space="preserve">là </w:t>
      </w:r>
      <w:r>
        <w:t>thuộc tính của phép chiếu xa gần</w:t>
      </w:r>
      <w:r w:rsidR="004F33B0">
        <w:t>. C</w:t>
      </w:r>
      <w:r>
        <w:t>ùng một đối tượng và cùng một vị trí, nếu góc mở càng lớn thì đối tượng càng nhỏ và ngược lại. Đây là kĩ thuật được dùng cho hiệu ứng</w:t>
      </w:r>
      <w:r w:rsidR="00804C97">
        <w:t xml:space="preserve"> thu phóng </w:t>
      </w:r>
      <w:r w:rsidR="007B3EF7">
        <w:t>(Zoom)</w:t>
      </w:r>
      <w:r>
        <w:t>.</w:t>
      </w:r>
    </w:p>
    <w:p w14:paraId="55639434" w14:textId="77777777" w:rsidR="004F33B0" w:rsidRDefault="004F33B0" w:rsidP="004F33B0">
      <w:pPr>
        <w:pStyle w:val="K-Bullet-"/>
      </w:pPr>
      <w:r>
        <w:t>Mặt phẳng xa nhất (Far) và mặt phẳng gần nhất (Near</w:t>
      </w:r>
      <w:proofErr w:type="gramStart"/>
      <w:r>
        <w:t>):</w:t>
      </w:r>
      <w:proofErr w:type="gramEnd"/>
      <w:r>
        <w:t xml:space="preserve"> vật chỉ được hiển thị nếu nó nằm giữa hai mặt phẳng trên và ngược lại.</w:t>
      </w:r>
    </w:p>
    <w:p w14:paraId="64D9987F" w14:textId="3308B9C3" w:rsidR="00EC2221" w:rsidRDefault="004F33B0" w:rsidP="00EC2221">
      <w:r>
        <w:t xml:space="preserve">Ngoài ra, một camera trong Unity còn có những thuộc tính khác, xem thêm ở </w:t>
      </w:r>
      <w:r>
        <w:fldChar w:fldCharType="begin"/>
      </w:r>
      <w:r>
        <w:instrText xml:space="preserve"> REF _Ref515712410 \h </w:instrText>
      </w:r>
      <w:r>
        <w:fldChar w:fldCharType="separate"/>
      </w:r>
      <w:r>
        <w:t xml:space="preserve">Hình </w:t>
      </w:r>
      <w:r>
        <w:rPr>
          <w:noProof/>
        </w:rPr>
        <w:t>3</w:t>
      </w:r>
      <w:r>
        <w:t>.</w:t>
      </w:r>
      <w:r>
        <w:rPr>
          <w:noProof/>
        </w:rPr>
        <w:t>2</w:t>
      </w:r>
      <w:r>
        <w:fldChar w:fldCharType="end"/>
      </w:r>
      <w:r w:rsidR="00EC2221">
        <w:t> :</w:t>
      </w:r>
    </w:p>
    <w:p w14:paraId="04A2EE83" w14:textId="016D9AD5" w:rsidR="00535E32" w:rsidRDefault="007511E6" w:rsidP="004F33B0">
      <w:pPr>
        <w:keepNext/>
        <w:ind w:firstLine="0"/>
        <w:jc w:val="center"/>
      </w:pPr>
      <w:r>
        <w:rPr>
          <w:noProof/>
        </w:rPr>
        <w:lastRenderedPageBreak/>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6DFE3E76" w:rsidR="00535E32" w:rsidRDefault="00535E32" w:rsidP="00D01C38">
      <w:pPr>
        <w:pStyle w:val="Caption"/>
      </w:pPr>
      <w:bookmarkStart w:id="286" w:name="_Ref515712410"/>
      <w:bookmarkStart w:id="287" w:name="_Toc518155995"/>
      <w:r>
        <w:t xml:space="preserve">Hình </w:t>
      </w:r>
      <w:r w:rsidR="00071EE0">
        <w:fldChar w:fldCharType="begin"/>
      </w:r>
      <w:r w:rsidR="00071EE0">
        <w:instrText xml:space="preserve"> STYLEREF 1 \s </w:instrText>
      </w:r>
      <w:r w:rsidR="00071EE0">
        <w:fldChar w:fldCharType="separate"/>
      </w:r>
      <w:r w:rsidR="00071EE0">
        <w:rPr>
          <w:noProof/>
        </w:rPr>
        <w:t>3</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2</w:t>
      </w:r>
      <w:r w:rsidR="00071EE0">
        <w:fldChar w:fldCharType="end"/>
      </w:r>
      <w:bookmarkEnd w:id="286"/>
      <w:r>
        <w:t xml:space="preserve"> </w:t>
      </w:r>
      <w:r>
        <w:rPr>
          <w:noProof/>
        </w:rPr>
        <w:t>Thông số cơ bản của Camera</w:t>
      </w:r>
      <w:bookmarkEnd w:id="287"/>
    </w:p>
    <w:p w14:paraId="41AD613F" w14:textId="77777777" w:rsidR="007511E6" w:rsidRPr="00562157" w:rsidRDefault="007511E6" w:rsidP="007511E6">
      <w:pPr>
        <w:pStyle w:val="Heading3"/>
      </w:pPr>
      <w:bookmarkStart w:id="288" w:name="_Toc518156646"/>
      <w:r>
        <w:t>Material</w:t>
      </w:r>
      <w:bookmarkEnd w:id="288"/>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40FD39C8" w:rsidR="00927A9B" w:rsidRPr="00927A9B" w:rsidRDefault="00EC2221" w:rsidP="00FB1C33">
      <w:pPr>
        <w:rPr>
          <w:lang w:val="en-US"/>
        </w:rPr>
      </w:pPr>
      <w:r w:rsidRPr="00927A9B">
        <w:t>Với một</w:t>
      </w:r>
      <w:r>
        <w:t xml:space="preserve"> đối tượng (</w:t>
      </w:r>
      <w:r w:rsidRPr="00927A9B">
        <w:t>Object</w:t>
      </w:r>
      <w:r>
        <w:t>)</w:t>
      </w:r>
      <w:r w:rsidRPr="00927A9B">
        <w:t xml:space="preserve"> được tạo ra thì thành phần cơ bản của nó là Mesh giú</w:t>
      </w:r>
      <w:r>
        <w:t>p</w:t>
      </w:r>
      <w:r w:rsidRPr="00927A9B">
        <w:t xml:space="preserve"> xác định được hình dạng</w:t>
      </w:r>
      <w:r>
        <w:t xml:space="preserve"> và </w:t>
      </w:r>
      <w:r w:rsidRPr="00927A9B">
        <w:t>để hỗ trợ cho việc thể hiện thêm thông tin màu sắc</w:t>
      </w:r>
      <w:r>
        <w:t>. T</w:t>
      </w:r>
      <w:r w:rsidRPr="00927A9B">
        <w:t xml:space="preserve">heo cơ chế kết xuất đồ họa trong Unity </w:t>
      </w:r>
      <w:r>
        <w:t xml:space="preserve">như ở </w:t>
      </w:r>
      <w:r w:rsidR="002917CF">
        <w:fldChar w:fldCharType="begin"/>
      </w:r>
      <w:r w:rsidR="002917CF">
        <w:instrText xml:space="preserve"> REF _Ref517948126 \h </w:instrText>
      </w:r>
      <w:r w:rsidR="002917CF">
        <w:fldChar w:fldCharType="separate"/>
      </w:r>
      <w:r w:rsidR="002917CF">
        <w:t xml:space="preserve">Sơ đồ </w:t>
      </w:r>
      <w:r w:rsidR="002917CF">
        <w:rPr>
          <w:noProof/>
        </w:rPr>
        <w:t>3</w:t>
      </w:r>
      <w:r w:rsidR="002917CF">
        <w:noBreakHyphen/>
      </w:r>
      <w:r w:rsidR="002917CF">
        <w:rPr>
          <w:noProof/>
        </w:rPr>
        <w:t>1</w:t>
      </w:r>
      <w:r w:rsidR="002917CF">
        <w:fldChar w:fldCharType="end"/>
      </w:r>
      <w:r w:rsidR="00354744">
        <w:t xml:space="preserve"> </w:t>
      </w:r>
      <w:r w:rsidR="00927A9B" w:rsidRPr="00927A9B">
        <w:t>thì ta cần sử dụng</w:t>
      </w:r>
      <w:r w:rsidR="00927A9B">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74C4687E" w:rsidR="00B0113D" w:rsidRPr="00B0113D" w:rsidRDefault="00EC2221"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w:t>
      </w:r>
      <w:r>
        <w:rPr>
          <w:b w:val="0"/>
          <w:lang w:val="en-US"/>
        </w:rPr>
        <w:t xml:space="preserve"> hiển thị</w:t>
      </w:r>
      <w:r w:rsidRPr="00B0113D">
        <w:rPr>
          <w:b w:val="0"/>
          <w:lang w:val="en-US"/>
        </w:rPr>
        <w:t xml:space="preserve"> trên màn hình thế nào</w:t>
      </w:r>
      <w:r>
        <w:rPr>
          <w:b w:val="0"/>
          <w:lang w:val="en-US"/>
        </w:rPr>
        <w:t xml:space="preserve"> (</w:t>
      </w:r>
      <w:r w:rsidRPr="00B0113D">
        <w:rPr>
          <w:b w:val="0"/>
          <w:lang w:val="en-US"/>
        </w:rPr>
        <w:t>nó như là lớp áo của Object đó</w:t>
      </w:r>
      <w:r>
        <w:rPr>
          <w:b w:val="0"/>
          <w:lang w:val="en-US"/>
        </w:rPr>
        <w:t>)</w:t>
      </w:r>
      <w:r w:rsidRPr="00B0113D">
        <w:rPr>
          <w:b w:val="0"/>
          <w:lang w:val="en-US"/>
        </w:rPr>
        <w:t xml:space="preserve">.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w:t>
      </w:r>
      <w:r>
        <w:rPr>
          <w:b w:val="0"/>
          <w:lang w:val="en-US"/>
        </w:rPr>
        <w:t xml:space="preserve">được </w:t>
      </w:r>
      <w:r w:rsidRPr="00B0113D">
        <w:rPr>
          <w:b w:val="0"/>
          <w:lang w:val="en-US"/>
        </w:rPr>
        <w:t xml:space="preserve">sử dụng cho nhiều Material và một Material có thể áp dụng cho nhiều </w:t>
      </w:r>
      <w:r>
        <w:rPr>
          <w:b w:val="0"/>
          <w:lang w:val="en-US"/>
        </w:rPr>
        <w:t>đối tượng ba chiều (</w:t>
      </w:r>
      <w:r w:rsidRPr="00B0113D">
        <w:rPr>
          <w:b w:val="0"/>
          <w:lang w:val="en-US"/>
        </w:rPr>
        <w:t>3D Object</w:t>
      </w:r>
      <w:r>
        <w:rPr>
          <w:b w:val="0"/>
          <w:lang w:val="en-US"/>
        </w:rPr>
        <w:t>)</w:t>
      </w:r>
      <w:r w:rsidRPr="00B0113D">
        <w:rPr>
          <w:b w:val="0"/>
          <w:lang w:val="en-US"/>
        </w:rPr>
        <w:t>.</w:t>
      </w:r>
      <w:r>
        <w:rPr>
          <w:b w:val="0"/>
          <w:lang w:val="en-US"/>
        </w:rPr>
        <w:t xml:space="preserve"> Mi</w:t>
      </w:r>
      <w:r w:rsidRPr="00B0113D">
        <w:rPr>
          <w:b w:val="0"/>
          <w:lang w:val="en-US"/>
        </w:rPr>
        <w:t>nh họa</w:t>
      </w:r>
      <w:r>
        <w:rPr>
          <w:b w:val="0"/>
          <w:lang w:val="en-US"/>
        </w:rPr>
        <w:t xml:space="preserve"> về việc sử dụng Material được trình bày ở</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 MERGEFORMAT </w:instrText>
      </w:r>
      <w:r w:rsidR="00D83B35" w:rsidRPr="00D83B35">
        <w:rPr>
          <w:b w:val="0"/>
          <w:lang w:val="en-US"/>
        </w:rPr>
      </w:r>
      <w:r w:rsidR="00D83B35" w:rsidRPr="00D83B35">
        <w:rPr>
          <w:b w:val="0"/>
          <w:lang w:val="en-US"/>
        </w:rPr>
        <w:fldChar w:fldCharType="separate"/>
      </w:r>
      <w:r w:rsidR="00D83B35" w:rsidRPr="00D83B35">
        <w:rPr>
          <w:b w:val="0"/>
        </w:rPr>
        <w:t xml:space="preserve">Hình </w:t>
      </w:r>
      <w:r w:rsidR="00D83B35" w:rsidRPr="00D83B35">
        <w:rPr>
          <w:b w:val="0"/>
          <w:noProof/>
        </w:rPr>
        <w:t>3</w:t>
      </w:r>
      <w:r w:rsidR="00D83B35" w:rsidRPr="00D83B35">
        <w:rPr>
          <w:b w:val="0"/>
        </w:rPr>
        <w:noBreakHyphen/>
      </w:r>
      <w:r w:rsidR="00D83B35" w:rsidRPr="00D83B35">
        <w:rPr>
          <w:b w:val="0"/>
          <w:noProof/>
        </w:rPr>
        <w:t>3</w:t>
      </w:r>
      <w:r w:rsidR="00D83B35" w:rsidRPr="00D83B35">
        <w:rPr>
          <w:b w:val="0"/>
          <w:lang w:val="en-US"/>
        </w:rPr>
        <w:fldChar w:fldCharType="end"/>
      </w:r>
      <w:r w:rsidR="00B0113D"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66C417E2" w:rsidR="00CF1A16" w:rsidRDefault="00CF1A16" w:rsidP="00CF1A16">
      <w:pPr>
        <w:pStyle w:val="Caption"/>
      </w:pPr>
      <w:bookmarkStart w:id="289" w:name="_Ref517948126"/>
      <w:bookmarkStart w:id="290" w:name="_Toc515732700"/>
      <w:bookmarkStart w:id="291" w:name="_Ref517948121"/>
      <w:bookmarkStart w:id="292" w:name="_Toc518156686"/>
      <w:r>
        <w:t xml:space="preserve">Sơ đồ </w:t>
      </w:r>
      <w:r w:rsidR="00932977">
        <w:fldChar w:fldCharType="begin"/>
      </w:r>
      <w:r w:rsidR="00932977">
        <w:instrText xml:space="preserve"> STYLEREF 1 \s </w:instrText>
      </w:r>
      <w:r w:rsidR="00932977">
        <w:fldChar w:fldCharType="separate"/>
      </w:r>
      <w:r w:rsidR="00C32F9A">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89"/>
      <w:r>
        <w:t xml:space="preserve"> Cơ chế kết </w:t>
      </w:r>
      <w:r w:rsidR="00A3485A">
        <w:t>x</w:t>
      </w:r>
      <w:r>
        <w:t>uất đồ họa trong Unity</w:t>
      </w:r>
      <w:bookmarkEnd w:id="290"/>
      <w:bookmarkEnd w:id="291"/>
      <w:bookmarkEnd w:id="292"/>
      <w:r>
        <w:t xml:space="preserve"> </w:t>
      </w:r>
    </w:p>
    <w:p w14:paraId="788A1D69" w14:textId="77777777" w:rsidR="00CF1A16" w:rsidRDefault="00CF1A16" w:rsidP="00CF1A16">
      <w:pPr>
        <w:pStyle w:val="Caption"/>
        <w:rPr>
          <w:rStyle w:val="Hyperlink"/>
        </w:rPr>
      </w:pPr>
      <w:r>
        <w:t xml:space="preserve">Nguồn : </w:t>
      </w:r>
      <w:hyperlink r:id="rId70"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4CB5FCC9" w:rsidR="00BA03F3" w:rsidRDefault="00CF1A16" w:rsidP="00BA03F3">
      <w:pPr>
        <w:pStyle w:val="Caption"/>
        <w:rPr>
          <w:noProof/>
        </w:rPr>
      </w:pPr>
      <w:bookmarkStart w:id="293" w:name="_Ref517948218"/>
      <w:bookmarkStart w:id="294" w:name="_Ref517948169"/>
      <w:bookmarkStart w:id="295" w:name="_Toc518155996"/>
      <w:r>
        <w:t xml:space="preserve">Hình </w:t>
      </w:r>
      <w:r w:rsidR="00071EE0">
        <w:fldChar w:fldCharType="begin"/>
      </w:r>
      <w:r w:rsidR="00071EE0">
        <w:instrText xml:space="preserve"> STYLEREF 1 \s </w:instrText>
      </w:r>
      <w:r w:rsidR="00071EE0">
        <w:fldChar w:fldCharType="separate"/>
      </w:r>
      <w:r w:rsidR="00071EE0">
        <w:rPr>
          <w:noProof/>
        </w:rPr>
        <w:t>3</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3</w:t>
      </w:r>
      <w:r w:rsidR="00071EE0">
        <w:fldChar w:fldCharType="end"/>
      </w:r>
      <w:bookmarkEnd w:id="293"/>
      <w:r>
        <w:rPr>
          <w:noProof/>
        </w:rPr>
        <w:t xml:space="preserve"> Sử dụng Material để lợp màu cho Object</w:t>
      </w:r>
      <w:bookmarkEnd w:id="294"/>
      <w:bookmarkEnd w:id="295"/>
      <w:r>
        <w:rPr>
          <w:noProof/>
        </w:rPr>
        <w:t xml:space="preserve"> </w:t>
      </w:r>
    </w:p>
    <w:p w14:paraId="13587CEA" w14:textId="77777777" w:rsidR="00CF1A16" w:rsidRPr="00CF1A16" w:rsidRDefault="00CF1A16" w:rsidP="00BA03F3">
      <w:pPr>
        <w:pStyle w:val="Caption"/>
        <w:rPr>
          <w:noProof/>
        </w:rPr>
      </w:pPr>
      <w:r>
        <w:t xml:space="preserve">Nguồn : </w:t>
      </w:r>
      <w:hyperlink r:id="rId72" w:history="1">
        <w:r w:rsidRPr="00040063">
          <w:rPr>
            <w:rStyle w:val="Hyperlink"/>
          </w:rPr>
          <w:t>https://docs.unity3d.com/Manual/Materials.html</w:t>
        </w:r>
      </w:hyperlink>
    </w:p>
    <w:p w14:paraId="44BCDB33" w14:textId="716E5615" w:rsidR="007511E6" w:rsidRPr="00562157" w:rsidRDefault="007511E6" w:rsidP="007511E6">
      <w:pPr>
        <w:pStyle w:val="Heading3"/>
      </w:pPr>
      <w:bookmarkStart w:id="296" w:name="_Toc518156647"/>
      <w:r>
        <w:lastRenderedPageBreak/>
        <w:t>Col</w:t>
      </w:r>
      <w:r w:rsidR="00BE7C72">
        <w:t>l</w:t>
      </w:r>
      <w:r>
        <w:t>ider</w:t>
      </w:r>
      <w:bookmarkEnd w:id="296"/>
    </w:p>
    <w:p w14:paraId="1C32043A" w14:textId="77777777" w:rsidR="007511E6" w:rsidRDefault="007511E6" w:rsidP="00143180">
      <w:pPr>
        <w:pStyle w:val="Problem"/>
        <w:rPr>
          <w:lang w:val="en-US"/>
        </w:rPr>
      </w:pPr>
      <w:r>
        <w:rPr>
          <w:lang w:val="en-US"/>
        </w:rPr>
        <w:t>Vấn đề</w:t>
      </w:r>
    </w:p>
    <w:p w14:paraId="45D8F099" w14:textId="71209A2A"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w:t>
      </w:r>
      <w:r w:rsidR="00472A6D">
        <w:rPr>
          <w:lang w:val="en-US"/>
        </w:rPr>
        <w:t>ự</w:t>
      </w:r>
      <w:r>
        <w:rPr>
          <w:lang w:val="en-US"/>
        </w:rPr>
        <w:t xml:space="preserve">c kéo ma </w:t>
      </w:r>
      <w:proofErr w:type="gramStart"/>
      <w:r>
        <w:rPr>
          <w:lang w:val="en-US"/>
        </w:rPr>
        <w:t>sát,..</w:t>
      </w:r>
      <w:proofErr w:type="gramEnd"/>
      <w:r>
        <w:rPr>
          <w:lang w:val="en-US"/>
        </w:rPr>
        <w:t xml:space="preserve"> Vậy để áp dụng các tính chất vậy lý này, Unity có công cụ nào để hỗ trợ hay không?</w:t>
      </w:r>
    </w:p>
    <w:p w14:paraId="2E92FB05" w14:textId="77777777" w:rsidR="007511E6" w:rsidRDefault="007511E6" w:rsidP="00143180">
      <w:pPr>
        <w:pStyle w:val="Solution"/>
        <w:rPr>
          <w:lang w:val="en-US"/>
        </w:rPr>
      </w:pPr>
      <w:r>
        <w:rPr>
          <w:lang w:val="en-US"/>
        </w:rPr>
        <w:t>Giải pháp</w:t>
      </w:r>
    </w:p>
    <w:p w14:paraId="4AAB676C" w14:textId="319B8D6C" w:rsidR="00535E32" w:rsidRDefault="00EC2221" w:rsidP="00705DE0">
      <w:r>
        <w:t xml:space="preserve">Trong Unity việc xử lý các tương tác vật lý sẽ giúp chương trình trở nên thực tế hơn. Trong các tương tác vật lý thì xử lý va chạm là một nhu cầu cần thiết. Collider là thành phần mà Engine vật lý dùng để nhận ra sự va chạm. Đa số các collider có hình dạng đơn giản nhằm mục đích tính toán đơn giản và dễ dàng. Phần lớn các Object cơ bản trong Unity sẽ được gắn collider khi tạo ra (ví dụ như Cube, Sphere, </w:t>
      </w:r>
      <w:proofErr w:type="gramStart"/>
      <w:r>
        <w:t>Cylinder,…</w:t>
      </w:r>
      <w:proofErr w:type="gramEnd"/>
      <w:r>
        <w:t xml:space="preserve">) như ở </w:t>
      </w:r>
      <w:r>
        <w:fldChar w:fldCharType="begin"/>
      </w:r>
      <w:r>
        <w:instrText xml:space="preserve"> REF _Ref518116106 \h </w:instrText>
      </w:r>
      <w:r>
        <w:fldChar w:fldCharType="separate"/>
      </w:r>
      <w:r>
        <w:t xml:space="preserve">Hình </w:t>
      </w:r>
      <w:r>
        <w:rPr>
          <w:noProof/>
        </w:rPr>
        <w:t>3</w:t>
      </w:r>
      <w:r>
        <w:noBreakHyphen/>
      </w:r>
      <w:r>
        <w:rPr>
          <w:noProof/>
        </w:rPr>
        <w:t>4</w:t>
      </w:r>
      <w:r>
        <w:fldChar w:fldCharType="end"/>
      </w:r>
      <w:r>
        <w:t xml:space="preserve">. Ở hệ thống của chúng em, collider được dùng để xác định khi một Object trong game bị đè lên bởi một Object khác thông qua Raycasting sẽ được trình bày ở mục </w:t>
      </w:r>
      <w:r w:rsidR="009473A7">
        <w:fldChar w:fldCharType="begin"/>
      </w:r>
      <w:r w:rsidR="009473A7">
        <w:instrText xml:space="preserve"> REF _Ref517948549 \r \h </w:instrText>
      </w:r>
      <w:r w:rsidR="009473A7">
        <w:fldChar w:fldCharType="separate"/>
      </w:r>
      <w:r w:rsidR="009473A7">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74E06610">
            <wp:extent cx="5601970" cy="3381375"/>
            <wp:effectExtent l="0" t="0" r="0" b="9525"/>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646914" cy="3408503"/>
                    </a:xfrm>
                    <a:prstGeom prst="rect">
                      <a:avLst/>
                    </a:prstGeom>
                    <a:noFill/>
                    <a:ln>
                      <a:noFill/>
                    </a:ln>
                  </pic:spPr>
                </pic:pic>
              </a:graphicData>
            </a:graphic>
          </wp:inline>
        </w:drawing>
      </w:r>
    </w:p>
    <w:p w14:paraId="49852395" w14:textId="387BABC8" w:rsidR="00CF1A16" w:rsidRDefault="00CF1A16" w:rsidP="00CF1A16">
      <w:pPr>
        <w:pStyle w:val="Caption"/>
      </w:pPr>
      <w:bookmarkStart w:id="297" w:name="_Ref518116106"/>
      <w:bookmarkStart w:id="298" w:name="_Toc518155997"/>
      <w:r>
        <w:t xml:space="preserve">Hình </w:t>
      </w:r>
      <w:r w:rsidR="00071EE0">
        <w:fldChar w:fldCharType="begin"/>
      </w:r>
      <w:r w:rsidR="00071EE0">
        <w:instrText xml:space="preserve"> STYLEREF 1 \s </w:instrText>
      </w:r>
      <w:r w:rsidR="00071EE0">
        <w:fldChar w:fldCharType="separate"/>
      </w:r>
      <w:r w:rsidR="00071EE0">
        <w:rPr>
          <w:noProof/>
        </w:rPr>
        <w:t>3</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4</w:t>
      </w:r>
      <w:r w:rsidR="00071EE0">
        <w:fldChar w:fldCharType="end"/>
      </w:r>
      <w:bookmarkEnd w:id="297"/>
      <w:r>
        <w:rPr>
          <w:noProof/>
        </w:rPr>
        <w:t xml:space="preserve"> Colider với Object Cube</w:t>
      </w:r>
      <w:bookmarkEnd w:id="298"/>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4"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299" w:name="_Toc518156648"/>
      <w:r>
        <w:lastRenderedPageBreak/>
        <w:t>Particle system</w:t>
      </w:r>
      <w:bookmarkEnd w:id="299"/>
    </w:p>
    <w:p w14:paraId="1B493994" w14:textId="77777777" w:rsidR="007511E6" w:rsidRDefault="007511E6" w:rsidP="00143180">
      <w:pPr>
        <w:pStyle w:val="Problem"/>
        <w:rPr>
          <w:lang w:val="en-US"/>
        </w:rPr>
      </w:pPr>
      <w:r>
        <w:rPr>
          <w:lang w:val="en-US"/>
        </w:rPr>
        <w:t>Vấn đề</w:t>
      </w:r>
    </w:p>
    <w:p w14:paraId="633295A4" w14:textId="7B08379A" w:rsidR="00C3313B" w:rsidRDefault="00C3313B" w:rsidP="00C3313B">
      <w:pPr>
        <w:rPr>
          <w:lang w:val="en-US"/>
        </w:rPr>
      </w:pPr>
      <w:r>
        <w:rPr>
          <w:lang w:val="en-US"/>
        </w:rPr>
        <w:t xml:space="preserve">Để nâng cao trải nghiệm người dùng khi thao tác trong môi trường tương tác có hỗ trợ Tangible, đôi khi ta cần tạo ra các hiệu ứng đẹp mắt như hào quang, khói, </w:t>
      </w:r>
      <w:proofErr w:type="gramStart"/>
      <w:r>
        <w:rPr>
          <w:lang w:val="en-US"/>
        </w:rPr>
        <w:t>lửa,</w:t>
      </w:r>
      <w:r w:rsidR="00206BBC">
        <w:rPr>
          <w:lang w:val="en-US"/>
        </w:rPr>
        <w:t>…</w:t>
      </w:r>
      <w:proofErr w:type="gramEnd"/>
      <w:r>
        <w:rPr>
          <w:lang w:val="en-US"/>
        </w:rPr>
        <w:t xml:space="preserve">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r w:rsidR="00AB52D4">
        <w:rPr>
          <w:lang w:val="en-US"/>
        </w:rPr>
        <w:t>?</w:t>
      </w:r>
    </w:p>
    <w:p w14:paraId="26A39B3B" w14:textId="77777777" w:rsidR="007511E6" w:rsidRDefault="007511E6" w:rsidP="00143180">
      <w:pPr>
        <w:pStyle w:val="Solution"/>
        <w:rPr>
          <w:lang w:val="en-US"/>
        </w:rPr>
      </w:pPr>
      <w:r>
        <w:rPr>
          <w:lang w:val="en-US"/>
        </w:rPr>
        <w:t>Giải pháp</w:t>
      </w:r>
    </w:p>
    <w:p w14:paraId="6D86FA6D" w14:textId="28DE706D" w:rsidR="00CF1A16" w:rsidRDefault="00206BBC" w:rsidP="00CF1A16">
      <w:r>
        <w:t xml:space="preserve">Particle system (hệ thống hiệu ứng hạt) là kỹ thuật để tạo ra cái hiệu ứng tia lửa, cháy, nổ, khói bụi, hơi </w:t>
      </w:r>
      <w:proofErr w:type="gramStart"/>
      <w:r>
        <w:t>nước,…</w:t>
      </w:r>
      <w:proofErr w:type="gramEnd"/>
      <w:r>
        <w:t xml:space="preserve"> trong game. Trong game 3D phần lớn các thành phần trong cảnh, các nhân vật đều được đại diện bởi Mesh, tương tự như việc sử dụng sprite</w:t>
      </w:r>
      <w:r w:rsidRPr="00440503">
        <w:t xml:space="preserve"> </w:t>
      </w:r>
      <w:r>
        <w:t xml:space="preserve">ở game 2D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 Hệ thống của chúng em cũng áp dụng particle system để tạo ra các hiệu ứng màu sắc cho việc chọn một Object để gây sự chú ý của người dùng trong quá trình sử dụng. Một vài thuộc tính cơ bản của particle system </w:t>
      </w:r>
      <w:proofErr w:type="gramStart"/>
      <w:r>
        <w:t>là</w:t>
      </w:r>
      <w:r w:rsidR="00CF1A16">
        <w:t>:</w:t>
      </w:r>
      <w:proofErr w:type="gramEnd"/>
    </w:p>
    <w:p w14:paraId="6E421930" w14:textId="77777777" w:rsidR="00CF1A16" w:rsidRDefault="00CF1A16" w:rsidP="005D6EBD">
      <w:pPr>
        <w:pStyle w:val="ListParagraph"/>
        <w:numPr>
          <w:ilvl w:val="0"/>
          <w:numId w:val="31"/>
        </w:numPr>
        <w:ind w:left="360"/>
      </w:pPr>
      <w:proofErr w:type="gramStart"/>
      <w:r>
        <w:t>Duration:</w:t>
      </w:r>
      <w:proofErr w:type="gramEnd"/>
      <w:r>
        <w:t xml:space="preserve"> thời gian tính bằng giây quãng đời tồn tại của một hạt.</w:t>
      </w:r>
    </w:p>
    <w:p w14:paraId="78CD2E5C" w14:textId="77777777" w:rsidR="00CF1A16" w:rsidRDefault="00CF1A16" w:rsidP="005D6EBD">
      <w:pPr>
        <w:pStyle w:val="ListParagraph"/>
        <w:numPr>
          <w:ilvl w:val="0"/>
          <w:numId w:val="32"/>
        </w:numPr>
        <w:ind w:left="360"/>
      </w:pPr>
      <w:proofErr w:type="gramStart"/>
      <w:r>
        <w:t>Looping:</w:t>
      </w:r>
      <w:proofErr w:type="gramEnd"/>
      <w:r>
        <w:t xml:space="preserve"> có được tạo lại hay không khi hạt cuối cùng bị biến mất.</w:t>
      </w:r>
    </w:p>
    <w:p w14:paraId="72787D39" w14:textId="0CC8F50D" w:rsidR="00CF1A16" w:rsidRDefault="00CF1A16" w:rsidP="005D6EBD">
      <w:pPr>
        <w:pStyle w:val="ListParagraph"/>
        <w:numPr>
          <w:ilvl w:val="0"/>
          <w:numId w:val="32"/>
        </w:numPr>
        <w:ind w:left="360"/>
      </w:pPr>
      <w:r>
        <w:t xml:space="preserve">Speed, Direction, </w:t>
      </w:r>
      <w:proofErr w:type="gramStart"/>
      <w:r>
        <w:t>Rotation:</w:t>
      </w:r>
      <w:proofErr w:type="gramEnd"/>
      <w:r>
        <w:t xml:space="preserve"> tốc độ, hướng di chuyển</w:t>
      </w:r>
      <w:r w:rsidR="00206BBC">
        <w:t xml:space="preserve"> và</w:t>
      </w:r>
      <w:r>
        <w:t xml:space="preserve"> góc quay của các hạt.</w:t>
      </w:r>
    </w:p>
    <w:p w14:paraId="1368F303" w14:textId="77777777" w:rsidR="00CF1A16" w:rsidRDefault="00CF1A16" w:rsidP="005D6EBD">
      <w:pPr>
        <w:pStyle w:val="ListParagraph"/>
        <w:numPr>
          <w:ilvl w:val="0"/>
          <w:numId w:val="32"/>
        </w:numPr>
        <w:ind w:left="360"/>
      </w:pPr>
      <w:r>
        <w:t xml:space="preserve">Max </w:t>
      </w:r>
      <w:proofErr w:type="gramStart"/>
      <w:r>
        <w:t>particles:</w:t>
      </w:r>
      <w:proofErr w:type="gramEnd"/>
      <w:r>
        <w:t xml:space="preserve"> số hạt tối đa xuất hiện trong particle system.</w:t>
      </w:r>
    </w:p>
    <w:p w14:paraId="3C3F84F2" w14:textId="77777777" w:rsidR="00CF1A16" w:rsidRDefault="00CF1A16" w:rsidP="005D6EBD">
      <w:pPr>
        <w:pStyle w:val="ListParagraph"/>
        <w:numPr>
          <w:ilvl w:val="0"/>
          <w:numId w:val="32"/>
        </w:numPr>
        <w:ind w:left="360"/>
      </w:pPr>
      <w:r>
        <w:t>Material/</w:t>
      </w:r>
      <w:proofErr w:type="gramStart"/>
      <w:r>
        <w:t>Shader:</w:t>
      </w:r>
      <w:proofErr w:type="gramEnd"/>
      <w:r>
        <w:t xml:space="preserve"> dùng để thay đổi hình dáng của các hạt.</w:t>
      </w:r>
    </w:p>
    <w:p w14:paraId="6BDBFCFF" w14:textId="77777777" w:rsidR="00CF1A16" w:rsidRPr="008C50E4" w:rsidRDefault="00CF1A16" w:rsidP="005D6EBD">
      <w:pPr>
        <w:pStyle w:val="ListParagraph"/>
        <w:numPr>
          <w:ilvl w:val="0"/>
          <w:numId w:val="32"/>
        </w:numPr>
        <w:ind w:left="360"/>
      </w:pPr>
      <w:proofErr w:type="gramStart"/>
      <w:r>
        <w:t>Shape:</w:t>
      </w:r>
      <w:proofErr w:type="gramEnd"/>
      <w:r>
        <w:t xml:space="preserve"> hình dáng đường đi của các hạt tạo thành khi phát ra.</w:t>
      </w:r>
    </w:p>
    <w:p w14:paraId="7185AE9B" w14:textId="77777777" w:rsidR="007511E6" w:rsidRPr="00562157" w:rsidRDefault="007511E6" w:rsidP="007511E6">
      <w:pPr>
        <w:pStyle w:val="Heading3"/>
      </w:pPr>
      <w:bookmarkStart w:id="300" w:name="_Ref517948549"/>
      <w:bookmarkStart w:id="301" w:name="_Toc518156649"/>
      <w:r>
        <w:t>Raycasting</w:t>
      </w:r>
      <w:bookmarkEnd w:id="300"/>
      <w:bookmarkEnd w:id="301"/>
    </w:p>
    <w:p w14:paraId="308866C6" w14:textId="77777777" w:rsidR="007511E6" w:rsidRDefault="007511E6" w:rsidP="00143180">
      <w:pPr>
        <w:pStyle w:val="Problem"/>
        <w:rPr>
          <w:lang w:val="en-US"/>
        </w:rPr>
      </w:pPr>
      <w:r>
        <w:rPr>
          <w:lang w:val="en-US"/>
        </w:rPr>
        <w:t>Vấn đề</w:t>
      </w:r>
    </w:p>
    <w:p w14:paraId="7BDB7425" w14:textId="08A19B50"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 xml:space="preserve">tìm được hình chiếu của một điểm lên một mặt phẳng cho trước, nhu cầu này gần </w:t>
      </w:r>
      <w:r w:rsidR="00C3313B">
        <w:rPr>
          <w:lang w:val="en-US"/>
        </w:rPr>
        <w:lastRenderedPageBreak/>
        <w:t>giống với hành vi</w:t>
      </w:r>
      <w:r w:rsidR="00E12471">
        <w:rPr>
          <w:lang w:val="en-US"/>
        </w:rPr>
        <w:t xml:space="preserve"> dịch chuyển tức thời</w:t>
      </w:r>
      <w:r w:rsidR="00C3313B">
        <w:rPr>
          <w:lang w:val="en-US"/>
        </w:rPr>
        <w:t xml:space="preserve"> </w:t>
      </w:r>
      <w:r w:rsidR="00E12471">
        <w:rPr>
          <w:lang w:val="en-US"/>
        </w:rPr>
        <w:t>(</w:t>
      </w:r>
      <w:r w:rsidR="00C3313B">
        <w:rPr>
          <w:lang w:val="en-US"/>
        </w:rPr>
        <w:t>teleport</w:t>
      </w:r>
      <w:r w:rsidR="00E12471">
        <w:rPr>
          <w:lang w:val="en-US"/>
        </w:rPr>
        <w:t>)</w:t>
      </w:r>
      <w:r w:rsidR="00C3313B">
        <w:rPr>
          <w:lang w:val="en-US"/>
        </w:rPr>
        <w:t xml:space="preserve"> trong game hoặc dùng tay chỉ vào một vật để chọn vật đó. Vậy kỹ thuật này được làm như thế nào trong </w:t>
      </w:r>
      <w:proofErr w:type="gramStart"/>
      <w:r w:rsidR="00C3313B">
        <w:rPr>
          <w:lang w:val="en-US"/>
        </w:rPr>
        <w:t>Unity</w:t>
      </w:r>
      <w:r w:rsidR="007E5030">
        <w:rPr>
          <w:lang w:val="en-US"/>
        </w:rPr>
        <w:t xml:space="preserve"> </w:t>
      </w:r>
      <w:r w:rsidR="009777F6">
        <w:rPr>
          <w:lang w:val="en-US"/>
        </w:rPr>
        <w:t>?</w:t>
      </w:r>
      <w:proofErr w:type="gramEnd"/>
    </w:p>
    <w:p w14:paraId="2D03B4D1" w14:textId="77777777" w:rsidR="007511E6" w:rsidRDefault="007511E6" w:rsidP="00143180">
      <w:pPr>
        <w:pStyle w:val="Solution"/>
        <w:rPr>
          <w:lang w:val="en-US"/>
        </w:rPr>
      </w:pPr>
      <w:r>
        <w:rPr>
          <w:lang w:val="en-US"/>
        </w:rPr>
        <w:t>Giải pháp</w:t>
      </w:r>
    </w:p>
    <w:p w14:paraId="1772305D" w14:textId="77777777" w:rsidR="00206BBC" w:rsidRDefault="00206BBC" w:rsidP="00206BBC">
      <w:r>
        <w:t>Trong Unity, Raycasting là kĩ thuật bắn một tia từ điểm ban đầu (</w:t>
      </w:r>
      <w:r w:rsidRPr="00896610">
        <w:rPr>
          <w:i/>
        </w:rPr>
        <w:t>origin</w:t>
      </w:r>
      <w:r>
        <w:rPr>
          <w:i/>
        </w:rPr>
        <w:t>)</w:t>
      </w:r>
      <w:r>
        <w:t>, theo hướng (</w:t>
      </w:r>
      <w:r w:rsidRPr="00896610">
        <w:rPr>
          <w:i/>
        </w:rPr>
        <w:t>direction</w:t>
      </w:r>
      <w:r>
        <w:rPr>
          <w:i/>
        </w:rPr>
        <w:t>)</w:t>
      </w:r>
      <w:r>
        <w:t>, có chiều dài tối đa (</w:t>
      </w:r>
      <w:r w:rsidRPr="00896610">
        <w:rPr>
          <w:i/>
        </w:rPr>
        <w:t>maxDistance</w:t>
      </w:r>
      <w:r w:rsidRPr="006B56C5">
        <w:t>)</w:t>
      </w:r>
      <w:r>
        <w:rPr>
          <w:i/>
        </w:rPr>
        <w:t xml:space="preserve"> </w:t>
      </w:r>
      <w:r>
        <w:t xml:space="preserve">đập vào các colliders như ở </w:t>
      </w:r>
      <w:r>
        <w:fldChar w:fldCharType="begin"/>
      </w:r>
      <w:r>
        <w:instrText xml:space="preserve"> REF _Ref515712792 \h </w:instrText>
      </w:r>
      <w:r>
        <w:fldChar w:fldCharType="separate"/>
      </w:r>
      <w:r>
        <w:t xml:space="preserve">Hình </w:t>
      </w:r>
      <w:r>
        <w:rPr>
          <w:noProof/>
        </w:rPr>
        <w:t>3</w:t>
      </w:r>
      <w:r>
        <w:t>.</w:t>
      </w:r>
      <w:r>
        <w:rPr>
          <w:noProof/>
        </w:rPr>
        <w:t>5</w:t>
      </w:r>
      <w:r>
        <w:fldChar w:fldCharType="end"/>
      </w:r>
      <w:r>
        <w:t>. Kỹ thuật này có thể được ứng dụng để phát hiện va chạm của một viên đạn với một Object khác hoặc xác định tay bạn đang hướng đến/chạm vào vật nào. Raycasting cũng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thể đang quan tâm khi có Raycast chiếu trúng thì nên tạo Tag cho các vật thể đó để không bị nhầm lẫn với các vật khác.</w:t>
      </w:r>
    </w:p>
    <w:p w14:paraId="023C75B2" w14:textId="33EC9DE5" w:rsidR="007511E6" w:rsidRDefault="00F8027C" w:rsidP="00CF1A16">
      <w:r>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20825A88" w:rsidR="00CF1A16" w:rsidRDefault="00CF1A16" w:rsidP="00CF1A16">
      <w:pPr>
        <w:pStyle w:val="Caption"/>
      </w:pPr>
      <w:bookmarkStart w:id="302" w:name="_Ref515712792"/>
      <w:bookmarkStart w:id="303" w:name="_Toc518155998"/>
      <w:r>
        <w:t xml:space="preserve">Hình </w:t>
      </w:r>
      <w:r w:rsidR="00071EE0">
        <w:fldChar w:fldCharType="begin"/>
      </w:r>
      <w:r w:rsidR="00071EE0">
        <w:instrText xml:space="preserve"> STYLEREF 1 \s </w:instrText>
      </w:r>
      <w:r w:rsidR="00071EE0">
        <w:fldChar w:fldCharType="separate"/>
      </w:r>
      <w:r w:rsidR="00071EE0">
        <w:rPr>
          <w:noProof/>
        </w:rPr>
        <w:t>3</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5</w:t>
      </w:r>
      <w:r w:rsidR="00071EE0">
        <w:fldChar w:fldCharType="end"/>
      </w:r>
      <w:bookmarkEnd w:id="302"/>
      <w:r>
        <w:rPr>
          <w:noProof/>
        </w:rPr>
        <w:t xml:space="preserve"> </w:t>
      </w:r>
      <w:r>
        <w:t>Minh họa Raycasting trong Unity</w:t>
      </w:r>
      <w:bookmarkEnd w:id="303"/>
    </w:p>
    <w:p w14:paraId="647C3ADE" w14:textId="77777777" w:rsidR="00CF1A16" w:rsidRDefault="00CF1A16" w:rsidP="00CF1A16">
      <w:pPr>
        <w:pStyle w:val="Caption"/>
        <w:rPr>
          <w:rStyle w:val="Hyperlink"/>
        </w:rPr>
      </w:pPr>
      <w:r>
        <w:rPr>
          <w:noProof/>
        </w:rPr>
        <w:t xml:space="preserve">Nguồn : </w:t>
      </w:r>
      <w:hyperlink r:id="rId76"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4" w:name="_Toc518156650"/>
      <w:r>
        <w:t>Lighting</w:t>
      </w:r>
      <w:bookmarkEnd w:id="304"/>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55BD53B" w:rsidR="00DF4366" w:rsidRPr="00DF4366" w:rsidRDefault="00DF4366" w:rsidP="00DF4366">
      <w:r>
        <w:t xml:space="preserve">Trong thế giới thật, ánh sáng là một trong các yếu tố quan trọng nhất để tạo nên hình khối, độ chân thật các vật thể. Một mô hình </w:t>
      </w:r>
      <w:r w:rsidR="00BF14BA">
        <w:t>3</w:t>
      </w:r>
      <w:r>
        <w:t xml:space="preserve">D nếu kết hợp với việc chiếu sáng </w:t>
      </w:r>
      <w:r>
        <w:lastRenderedPageBreak/>
        <w:t xml:space="preserve">đúng góc nhìn và cường độ ánh sáng thích hợp sẽ làm cho người nhìn cảm thấy vật thật hơn. Vậy làm sao để điều chỉnh, thiết lập ánh sáng một cách chân thật nhất trong môi trường </w:t>
      </w:r>
      <w:proofErr w:type="gramStart"/>
      <w:r>
        <w:t>Unity?</w:t>
      </w:r>
      <w:proofErr w:type="gramEnd"/>
    </w:p>
    <w:p w14:paraId="6C24F9BA" w14:textId="77777777" w:rsidR="00120E01" w:rsidRDefault="00120E01" w:rsidP="00143180">
      <w:pPr>
        <w:pStyle w:val="Solution"/>
        <w:rPr>
          <w:lang w:val="en-US"/>
        </w:rPr>
      </w:pPr>
      <w:r>
        <w:rPr>
          <w:lang w:val="en-US"/>
        </w:rPr>
        <w:t>Giải pháp</w:t>
      </w:r>
    </w:p>
    <w:p w14:paraId="618D40B1" w14:textId="6B9A2AA1" w:rsidR="00DF4366" w:rsidRDefault="00206BBC" w:rsidP="00DF4366">
      <w:r>
        <w:t xml:space="preserve">Ánh sáng là một thành phần thiết yếu trong mọi cảnh, nếu chỉ dùng Mesh và Texture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của vật thể mà còn thấy được độ phản xạ ánh sáng của vật thể đó (độ bóng-nhám của bề mặt). Một cảnh trong Unity có thể kết hợp nhiều nguồn sáng để tạo ra hiệu ứng đặc biệt về ánh sáng và màu sắc. Các thuộc tính của ánh sáng trong Unity được thể hiện như </w:t>
      </w:r>
      <w:r>
        <w:fldChar w:fldCharType="begin"/>
      </w:r>
      <w:r>
        <w:instrText xml:space="preserve"> REF _Ref515736426 \h </w:instrText>
      </w:r>
      <w:r>
        <w:fldChar w:fldCharType="separate"/>
      </w:r>
      <w:r>
        <w:t xml:space="preserve">Hình </w:t>
      </w:r>
      <w:r>
        <w:rPr>
          <w:noProof/>
        </w:rPr>
        <w:t>3</w:t>
      </w:r>
      <w:r>
        <w:t>.</w:t>
      </w:r>
      <w:r>
        <w:rPr>
          <w:noProof/>
        </w:rPr>
        <w:t>6</w:t>
      </w:r>
      <w:r>
        <w:fldChar w:fldCharType="end"/>
      </w:r>
      <w:r>
        <w:t xml:space="preserve">. Trong đó có các thuộc tính cơ bản </w:t>
      </w:r>
      <w:proofErr w:type="gramStart"/>
      <w:r>
        <w:t>sau:</w:t>
      </w:r>
      <w:proofErr w:type="gramEnd"/>
    </w:p>
    <w:p w14:paraId="02F7A457" w14:textId="77777777" w:rsidR="00DF4366" w:rsidRDefault="00DF4366" w:rsidP="00D71D59">
      <w:pPr>
        <w:pStyle w:val="Solution"/>
        <w:numPr>
          <w:ilvl w:val="0"/>
          <w:numId w:val="0"/>
        </w:numPr>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3A9D8FA" w14:textId="1488A8D4" w:rsidR="00CF5BFE" w:rsidRPr="00CF5BFE" w:rsidRDefault="00DF4366" w:rsidP="00D71D59">
      <w:pPr>
        <w:pStyle w:val="Caption"/>
        <w:rPr>
          <w:noProof/>
        </w:rPr>
      </w:pPr>
      <w:bookmarkStart w:id="305" w:name="_Ref515736426"/>
      <w:bookmarkStart w:id="306" w:name="_Toc518155999"/>
      <w:r>
        <w:t xml:space="preserve">Hình </w:t>
      </w:r>
      <w:r w:rsidR="00071EE0">
        <w:fldChar w:fldCharType="begin"/>
      </w:r>
      <w:r w:rsidR="00071EE0">
        <w:instrText xml:space="preserve"> STYLEREF 1 \s </w:instrText>
      </w:r>
      <w:r w:rsidR="00071EE0">
        <w:fldChar w:fldCharType="separate"/>
      </w:r>
      <w:r w:rsidR="00071EE0">
        <w:rPr>
          <w:noProof/>
        </w:rPr>
        <w:t>3</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6</w:t>
      </w:r>
      <w:r w:rsidR="00071EE0">
        <w:fldChar w:fldCharType="end"/>
      </w:r>
      <w:bookmarkEnd w:id="305"/>
      <w:r>
        <w:rPr>
          <w:noProof/>
        </w:rPr>
        <w:t xml:space="preserve"> Các thành phần cơ bản của Light Component</w:t>
      </w:r>
      <w:r w:rsidR="00C33D14">
        <w:rPr>
          <w:noProof/>
        </w:rPr>
        <w:t>.</w:t>
      </w:r>
      <w:bookmarkEnd w:id="306"/>
    </w:p>
    <w:p w14:paraId="258229E2" w14:textId="77777777" w:rsidR="00206BBC" w:rsidRDefault="00206BBC" w:rsidP="00206BBC">
      <w:pPr>
        <w:pStyle w:val="K-Bullet-"/>
      </w:pPr>
      <w:r>
        <w:t xml:space="preserve">Type : loại ánh sáng trong Unity, có bốn loại : </w:t>
      </w:r>
    </w:p>
    <w:p w14:paraId="0D8D9407" w14:textId="77777777" w:rsidR="00206BBC" w:rsidRDefault="00206BBC" w:rsidP="002606F3">
      <w:pPr>
        <w:pStyle w:val="Bullet6"/>
      </w:pPr>
      <w:r>
        <w:t xml:space="preserve">Directional mô phỏng ánh sáng song song từ mặt trời như ở </w:t>
      </w:r>
      <w:r>
        <w:fldChar w:fldCharType="begin"/>
      </w:r>
      <w:r>
        <w:instrText xml:space="preserve"> REF _Ref515790587 \h  \* MERGEFORMAT </w:instrText>
      </w:r>
      <w:r>
        <w:fldChar w:fldCharType="separate"/>
      </w:r>
      <w:r>
        <w:t xml:space="preserve">Hình </w:t>
      </w:r>
      <w:r>
        <w:rPr>
          <w:noProof/>
        </w:rPr>
        <w:t>3</w:t>
      </w:r>
      <w:r>
        <w:t>.</w:t>
      </w:r>
      <w:r>
        <w:rPr>
          <w:noProof/>
        </w:rPr>
        <w:t>7</w:t>
      </w:r>
      <w:r>
        <w:fldChar w:fldCharType="end"/>
      </w:r>
      <w:r>
        <w:t xml:space="preserve"> c.</w:t>
      </w:r>
    </w:p>
    <w:p w14:paraId="0B748A9E" w14:textId="77777777" w:rsidR="00206BBC" w:rsidRDefault="00206BBC" w:rsidP="002606F3">
      <w:pPr>
        <w:pStyle w:val="Bullet6"/>
      </w:pPr>
      <w:r>
        <w:t xml:space="preserve">Point mô phỏng ánh sáng từ bóng đèn, tâm nguồn sáng ở một điểm và phát tia sáng ra mọi hướng như ở </w:t>
      </w:r>
      <w:r>
        <w:fldChar w:fldCharType="begin"/>
      </w:r>
      <w:r>
        <w:instrText xml:space="preserve"> REF _Ref515790587 \h  \* MERGEFORMAT </w:instrText>
      </w:r>
      <w:r>
        <w:fldChar w:fldCharType="separate"/>
      </w:r>
      <w:r>
        <w:t xml:space="preserve">Hình </w:t>
      </w:r>
      <w:r>
        <w:rPr>
          <w:noProof/>
        </w:rPr>
        <w:t>3</w:t>
      </w:r>
      <w:r>
        <w:t>.</w:t>
      </w:r>
      <w:r>
        <w:rPr>
          <w:noProof/>
        </w:rPr>
        <w:t>7</w:t>
      </w:r>
      <w:r>
        <w:fldChar w:fldCharType="end"/>
      </w:r>
      <w:r>
        <w:t xml:space="preserve"> a.</w:t>
      </w:r>
    </w:p>
    <w:p w14:paraId="10F67A1C" w14:textId="77777777" w:rsidR="00206BBC" w:rsidRDefault="00206BBC" w:rsidP="002606F3">
      <w:pPr>
        <w:pStyle w:val="Bullet6"/>
      </w:pPr>
      <w:r>
        <w:t xml:space="preserve">Spot mô phỏng ánh sáng từ đèn pin, từ tâm nguồn sáng sẽ phát ra chùm sáng phân kì theo hình nón như ở </w:t>
      </w:r>
      <w:r>
        <w:fldChar w:fldCharType="begin"/>
      </w:r>
      <w:r>
        <w:instrText xml:space="preserve"> REF _Ref515790587 \h  \* MERGEFORMAT </w:instrText>
      </w:r>
      <w:r>
        <w:fldChar w:fldCharType="separate"/>
      </w:r>
      <w:r>
        <w:t xml:space="preserve">Hình </w:t>
      </w:r>
      <w:r>
        <w:rPr>
          <w:noProof/>
        </w:rPr>
        <w:t>3</w:t>
      </w:r>
      <w:r>
        <w:t>.</w:t>
      </w:r>
      <w:r>
        <w:rPr>
          <w:noProof/>
        </w:rPr>
        <w:t>7</w:t>
      </w:r>
      <w:r>
        <w:fldChar w:fldCharType="end"/>
      </w:r>
      <w:r>
        <w:t xml:space="preserve"> b. </w:t>
      </w:r>
    </w:p>
    <w:p w14:paraId="5AB74C2D" w14:textId="2795C4AA" w:rsidR="00206BBC" w:rsidRDefault="00206BBC" w:rsidP="002606F3">
      <w:pPr>
        <w:pStyle w:val="Bullet6"/>
      </w:pPr>
      <w:r>
        <w:lastRenderedPageBreak/>
        <w:t xml:space="preserve">Area mô phỏng ánh sáng phát ra từ bảng hiệu, ánh sáng phát ra từ mọi điểm trên một mặt của hình chữ nhật như ở </w:t>
      </w:r>
      <w:r>
        <w:fldChar w:fldCharType="begin"/>
      </w:r>
      <w:r>
        <w:instrText xml:space="preserve"> REF _Ref515790587 \h  \* MERGEFORMAT </w:instrText>
      </w:r>
      <w:r>
        <w:fldChar w:fldCharType="separate"/>
      </w:r>
      <w:r>
        <w:t xml:space="preserve">Hình </w:t>
      </w:r>
      <w:r>
        <w:rPr>
          <w:noProof/>
        </w:rPr>
        <w:t>3</w:t>
      </w:r>
      <w:r>
        <w:t>.</w:t>
      </w:r>
      <w:r>
        <w:rPr>
          <w:noProof/>
        </w:rPr>
        <w:t xml:space="preserve">7 </w:t>
      </w:r>
      <w:r>
        <w:fldChar w:fldCharType="end"/>
      </w:r>
      <w:r>
        <w:t>d.</w:t>
      </w:r>
    </w:p>
    <w:p w14:paraId="15F5F90F" w14:textId="77777777" w:rsidR="00206BBC" w:rsidRDefault="00206BBC" w:rsidP="00206BBC">
      <w:pPr>
        <w:pStyle w:val="K-Bullet-"/>
      </w:pPr>
      <w:r>
        <w:t>Range : xác định phạm vi ánh sáng sẽ chiếu tới.</w:t>
      </w:r>
    </w:p>
    <w:p w14:paraId="186076EA" w14:textId="77777777" w:rsidR="00206BBC" w:rsidRDefault="00206BBC" w:rsidP="00206BBC">
      <w:pPr>
        <w:pStyle w:val="K-Bullet-"/>
      </w:pPr>
      <w:r>
        <w:t>Spot Angle : xác định độ mở của chóp nón trong Spot Light.</w:t>
      </w:r>
    </w:p>
    <w:p w14:paraId="47BEA6E7" w14:textId="77777777" w:rsidR="00206BBC" w:rsidRDefault="00206BBC" w:rsidP="00206BBC">
      <w:pPr>
        <w:pStyle w:val="K-Bullet-"/>
      </w:pPr>
      <w:r>
        <w:t>Color : màu sắc ánh sáng phát ra.</w:t>
      </w:r>
    </w:p>
    <w:p w14:paraId="7815D916" w14:textId="77777777" w:rsidR="00206BBC" w:rsidRDefault="00206BBC" w:rsidP="00206BBC">
      <w:pPr>
        <w:pStyle w:val="K-Bullet-"/>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14:paraId="4405C1D2" w14:textId="1E39CB61" w:rsidR="00BE7C72" w:rsidRDefault="00475CBF" w:rsidP="00BE7C72">
      <w:pPr>
        <w:pStyle w:val="Dash"/>
        <w:numPr>
          <w:ilvl w:val="0"/>
          <w:numId w:val="0"/>
        </w:numPr>
        <w:jc w:val="center"/>
      </w:pPr>
      <w:r w:rsidRPr="00475CBF">
        <w:rPr>
          <w:noProof/>
        </w:rPr>
        <mc:AlternateContent>
          <mc:Choice Requires="wpg">
            <w:drawing>
              <wp:inline distT="0" distB="0" distL="0" distR="0" wp14:anchorId="5547A814" wp14:editId="35AB06E8">
                <wp:extent cx="4558030" cy="307602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76020"/>
                          <a:chOff x="0" y="0"/>
                          <a:chExt cx="5748853" cy="4986991"/>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8"/>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9"/>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0"/>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1"/>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3292EB1B" w14:textId="445AE66A" w:rsidR="0005593C" w:rsidRPr="00475CBF" w:rsidRDefault="0005593C"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05593C" w:rsidRPr="00475CBF" w:rsidRDefault="0005593C" w:rsidP="00133EF5">
                                <w:pPr>
                                  <w:pStyle w:val="NormalWeb"/>
                                  <w:spacing w:after="0"/>
                                </w:pPr>
                              </w:p>
                            </w:txbxContent>
                          </wps:txbx>
                          <wps:bodyPr wrap="square" rtlCol="0">
                            <a:noAutofit/>
                          </wps:bodyPr>
                        </wps:wsp>
                        <wps:wsp>
                          <wps:cNvPr id="90" name="TextBox 8">
                            <a:extLst/>
                          </wps:cNvPr>
                          <wps:cNvSpPr txBox="1"/>
                          <wps:spPr>
                            <a:xfrm>
                              <a:off x="3373124" y="2003911"/>
                              <a:ext cx="1924685" cy="512528"/>
                            </a:xfrm>
                            <a:prstGeom prst="rect">
                              <a:avLst/>
                            </a:prstGeom>
                            <a:noFill/>
                          </wps:spPr>
                          <wps:txbx>
                            <w:txbxContent>
                              <w:p w14:paraId="682ADD6C" w14:textId="3B824734" w:rsidR="0005593C" w:rsidRPr="00475CBF" w:rsidRDefault="0005593C"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47CE15BD" w:rsidR="0005593C" w:rsidRPr="00475CBF" w:rsidRDefault="0005593C"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wps:txbx>
                          <wps:bodyPr wrap="square" rtlCol="0">
                            <a:noAutofit/>
                          </wps:bodyPr>
                        </wps:wsp>
                      </wpg:grpSp>
                      <wps:wsp>
                        <wps:cNvPr id="92" name="TextBox 10">
                          <a:extLst/>
                        </wps:cNvPr>
                        <wps:cNvSpPr txBox="1"/>
                        <wps:spPr>
                          <a:xfrm>
                            <a:off x="3461311" y="4550347"/>
                            <a:ext cx="1765936" cy="436644"/>
                          </a:xfrm>
                          <a:prstGeom prst="rect">
                            <a:avLst/>
                          </a:prstGeom>
                          <a:noFill/>
                        </wps:spPr>
                        <wps:txbx>
                          <w:txbxContent>
                            <w:p w14:paraId="34E18B30" w14:textId="5A191A3C" w:rsidR="0005593C" w:rsidRPr="00475CBF" w:rsidRDefault="0005593C"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wps:txbx>
                        <wps:bodyPr wrap="square" rtlCol="0">
                          <a:noAutofit/>
                        </wps:bodyPr>
                      </wps:wsp>
                    </wpg:wgp>
                  </a:graphicData>
                </a:graphic>
              </wp:inline>
            </w:drawing>
          </mc:Choice>
          <mc:Fallback>
            <w:pict>
              <v:group w14:anchorId="5547A814" id="Group 12" o:spid="_x0000_s1051" style="width:358.9pt;height:242.2pt;mso-position-horizontal-relative:char;mso-position-vertical-relative:line" coordsize="57488,49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2"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3"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4"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5"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3292EB1B" w14:textId="445AE66A" w:rsidR="0005593C" w:rsidRPr="00475CBF" w:rsidRDefault="0005593C"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05593C" w:rsidRPr="00475CBF" w:rsidRDefault="0005593C" w:rsidP="00133EF5">
                          <w:pPr>
                            <w:pStyle w:val="NormalWeb"/>
                            <w:spacing w:after="0"/>
                          </w:pPr>
                        </w:p>
                      </w:txbxContent>
                    </v:textbox>
                  </v:shape>
                  <v:shape id="TextBox 8" o:spid="_x0000_s1058" type="#_x0000_t202" style="position:absolute;left:33731;top:20039;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3B824734" w:rsidR="0005593C" w:rsidRPr="00475CBF" w:rsidRDefault="0005593C"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47CE15BD" w:rsidR="0005593C" w:rsidRPr="00475CBF" w:rsidRDefault="0005593C"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v:textbox>
                  </v:shape>
                </v:group>
                <v:shape id="TextBox 10" o:spid="_x0000_s1060" type="#_x0000_t202" style="position:absolute;left:34613;top:45503;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5A191A3C" w:rsidR="0005593C" w:rsidRPr="00475CBF" w:rsidRDefault="0005593C"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v:textbox>
                </v:shape>
                <w10:anchorlock/>
              </v:group>
            </w:pict>
          </mc:Fallback>
        </mc:AlternateContent>
      </w:r>
    </w:p>
    <w:p w14:paraId="1B0E1D0D" w14:textId="1CE302EC" w:rsidR="00732954" w:rsidRDefault="00D10F2D" w:rsidP="00BE7C72">
      <w:pPr>
        <w:pStyle w:val="Caption"/>
        <w:rPr>
          <w:noProof/>
        </w:rPr>
      </w:pPr>
      <w:bookmarkStart w:id="307" w:name="_Ref515790587"/>
      <w:bookmarkStart w:id="308" w:name="_Toc518156000"/>
      <w:r>
        <w:t xml:space="preserve">Hình </w:t>
      </w:r>
      <w:r w:rsidR="00071EE0">
        <w:fldChar w:fldCharType="begin"/>
      </w:r>
      <w:r w:rsidR="00071EE0">
        <w:instrText xml:space="preserve"> STYLEREF 1 \s </w:instrText>
      </w:r>
      <w:r w:rsidR="00071EE0">
        <w:fldChar w:fldCharType="separate"/>
      </w:r>
      <w:r w:rsidR="00071EE0">
        <w:rPr>
          <w:noProof/>
        </w:rPr>
        <w:t>3</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7</w:t>
      </w:r>
      <w:r w:rsidR="00071EE0">
        <w:fldChar w:fldCharType="end"/>
      </w:r>
      <w:r>
        <w:t xml:space="preserve"> </w:t>
      </w:r>
      <w:r>
        <w:rPr>
          <w:noProof/>
        </w:rPr>
        <w:t>Các loại Light trong Unity</w:t>
      </w:r>
      <w:bookmarkEnd w:id="307"/>
      <w:bookmarkEnd w:id="308"/>
    </w:p>
    <w:p w14:paraId="77E4673A" w14:textId="61AE3AD8" w:rsidR="00DF4366" w:rsidRPr="00DF4366" w:rsidRDefault="00C172A9" w:rsidP="00BE7C72">
      <w:pPr>
        <w:ind w:firstLine="0"/>
        <w:jc w:val="center"/>
      </w:pPr>
      <w:r w:rsidRPr="00C172A9">
        <w:rPr>
          <w:b/>
        </w:rPr>
        <w:t>Nguồn :</w:t>
      </w:r>
      <w:r>
        <w:t xml:space="preserve"> </w:t>
      </w:r>
      <w:hyperlink r:id="rId86"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09" w:name="_Toc518156651"/>
      <w:r>
        <w:t>Position</w:t>
      </w:r>
      <w:bookmarkEnd w:id="309"/>
    </w:p>
    <w:p w14:paraId="4425EC0B" w14:textId="77777777" w:rsidR="00120E01" w:rsidRDefault="00120E01" w:rsidP="00143180">
      <w:pPr>
        <w:pStyle w:val="Problem"/>
        <w:rPr>
          <w:lang w:val="en-US"/>
        </w:rPr>
      </w:pPr>
      <w:r>
        <w:rPr>
          <w:lang w:val="en-US"/>
        </w:rPr>
        <w:t>Vấn đề</w:t>
      </w:r>
    </w:p>
    <w:p w14:paraId="4EACA20E" w14:textId="77777777" w:rsidR="00206BBC" w:rsidRDefault="00206BBC" w:rsidP="00206BBC">
      <w:pPr>
        <w:rPr>
          <w:lang w:val="en-US"/>
        </w:rPr>
      </w:pPr>
      <w:r>
        <w:rPr>
          <w:lang w:val="en-US"/>
        </w:rPr>
        <w:t>Hệ thống của chúng em đang tồn tại hai hệ tọa độ khác nhau: một hệ tọa độ từ camera thu được, một hệ tọa độ trong môi trường Unity. Vậy làm sao để có thể ánh xạ (</w:t>
      </w:r>
      <w:r>
        <w:t>mapping)</w:t>
      </w:r>
      <w:r>
        <w:rPr>
          <w:lang w:val="en-US"/>
        </w:rPr>
        <w:t xml:space="preserve"> qua lại giữa hai hệ trục tọa độ đó?</w:t>
      </w:r>
    </w:p>
    <w:p w14:paraId="2BA66E68" w14:textId="77777777" w:rsidR="00120E01" w:rsidRDefault="00120E01" w:rsidP="00143180">
      <w:pPr>
        <w:pStyle w:val="Solution"/>
        <w:rPr>
          <w:lang w:val="en-US"/>
        </w:rPr>
      </w:pPr>
      <w:r>
        <w:rPr>
          <w:lang w:val="en-US"/>
        </w:rPr>
        <w:t>Giải pháp</w:t>
      </w:r>
    </w:p>
    <w:p w14:paraId="3E108718" w14:textId="3989270C" w:rsidR="00A9255F" w:rsidRDefault="00B813BE" w:rsidP="00B813BE">
      <w:r>
        <w:lastRenderedPageBreak/>
        <w:t xml:space="preserve">Khi tiến hành ánh xạ tọa độ từ ảnh sang tọa độ Unity thì việc hiểu rõ các loại tọa độ trong Unity là rất quan trọng. Điều đó giúp chúng em dễ dàng hơn trong việc mapping tọa độ chính xác hơn. Để xác định vị trí của một Object trong Unity thì có hai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ánh xạ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ánh xạ tọa độ như ở </w:t>
      </w:r>
      <w:r>
        <w:fldChar w:fldCharType="begin"/>
      </w:r>
      <w:r>
        <w:instrText xml:space="preserve"> REF _Ref515791419 \h </w:instrText>
      </w:r>
      <w:r>
        <w:fldChar w:fldCharType="separate"/>
      </w:r>
      <w:r>
        <w:t xml:space="preserve">Hình </w:t>
      </w:r>
      <w:r>
        <w:rPr>
          <w:noProof/>
        </w:rPr>
        <w:t>3</w:t>
      </w:r>
      <w:r>
        <w:t>.</w:t>
      </w:r>
      <w:r>
        <w:rPr>
          <w:noProof/>
        </w:rPr>
        <w:t>8</w:t>
      </w:r>
      <w:r>
        <w:fldChar w:fldCharType="end"/>
      </w:r>
      <w:r>
        <w:t>.</w:t>
      </w:r>
    </w:p>
    <w:p w14:paraId="61E12CEF" w14:textId="77777777" w:rsidR="0074733C" w:rsidRDefault="00804502" w:rsidP="00B813BE">
      <w:pPr>
        <w:pStyle w:val="Solution"/>
        <w:numPr>
          <w:ilvl w:val="0"/>
          <w:numId w:val="0"/>
        </w:numPr>
        <w:jc w:val="center"/>
      </w:pPr>
      <w:r w:rsidRPr="00804502">
        <w:rPr>
          <w:noProof/>
        </w:rPr>
        <mc:AlternateContent>
          <mc:Choice Requires="wpg">
            <w:drawing>
              <wp:inline distT="0" distB="0" distL="0" distR="0" wp14:anchorId="7D53C5FD" wp14:editId="2BE7EE94">
                <wp:extent cx="4678076" cy="2540296"/>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076" cy="2540296"/>
                          <a:chOff x="0" y="-96440"/>
                          <a:chExt cx="5807668" cy="384015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05593C" w:rsidRPr="00EA5C3B" w:rsidRDefault="0005593C" w:rsidP="00804502">
                              <w:pPr>
                                <w:pStyle w:val="NormalWeb"/>
                                <w:spacing w:after="0"/>
                              </w:pPr>
                              <w:proofErr w:type="gramStart"/>
                              <w:r w:rsidRPr="00EA5C3B">
                                <w:rPr>
                                  <w:color w:val="000000" w:themeColor="text1"/>
                                  <w:kern w:val="24"/>
                                  <w:sz w:val="26"/>
                                  <w:szCs w:val="26"/>
                                </w:rPr>
                                <w:t>x</w:t>
                              </w:r>
                              <w:proofErr w:type="gramEnd"/>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05593C" w:rsidRPr="00EA5C3B" w:rsidRDefault="0005593C" w:rsidP="00804502">
                              <w:pPr>
                                <w:pStyle w:val="NormalWeb"/>
                                <w:spacing w:after="0"/>
                              </w:pPr>
                              <w:proofErr w:type="gramStart"/>
                              <w:r w:rsidRPr="00EA5C3B">
                                <w:rPr>
                                  <w:color w:val="000000" w:themeColor="text1"/>
                                  <w:kern w:val="24"/>
                                  <w:sz w:val="26"/>
                                  <w:szCs w:val="26"/>
                                </w:rPr>
                                <w:t>z</w:t>
                              </w:r>
                              <w:proofErr w:type="gramEnd"/>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05593C" w:rsidRPr="00EA5C3B" w:rsidRDefault="0005593C" w:rsidP="00804502">
                              <w:pPr>
                                <w:pStyle w:val="NormalWeb"/>
                                <w:spacing w:after="0"/>
                              </w:pPr>
                              <w:proofErr w:type="gramStart"/>
                              <w:r w:rsidRPr="00EA5C3B">
                                <w:rPr>
                                  <w:color w:val="000000" w:themeColor="text1"/>
                                  <w:kern w:val="24"/>
                                  <w:sz w:val="26"/>
                                  <w:szCs w:val="26"/>
                                </w:rPr>
                                <w:t>y</w:t>
                              </w:r>
                              <w:proofErr w:type="gramEnd"/>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1046322" y="-96440"/>
                            <a:ext cx="2660015" cy="523940"/>
                          </a:xfrm>
                          <a:prstGeom prst="rect">
                            <a:avLst/>
                          </a:prstGeom>
                          <a:noFill/>
                        </wps:spPr>
                        <wps:txbx>
                          <w:txbxContent>
                            <w:p w14:paraId="47D52BC5" w14:textId="77777777" w:rsidR="0005593C" w:rsidRPr="00EA5C3B" w:rsidRDefault="0005593C"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05593C" w:rsidRPr="00EA5C3B" w:rsidRDefault="0005593C"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368.35pt;height:200pt;mso-position-horizontal-relative:char;mso-position-vertical-relative:line" coordorigin=",-964" coordsize="58076,38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05593C" w:rsidRPr="00EA5C3B" w:rsidRDefault="0005593C" w:rsidP="00804502">
                        <w:pPr>
                          <w:pStyle w:val="NormalWeb"/>
                          <w:spacing w:after="0"/>
                        </w:pPr>
                        <w:proofErr w:type="gramStart"/>
                        <w:r w:rsidRPr="00EA5C3B">
                          <w:rPr>
                            <w:color w:val="000000" w:themeColor="text1"/>
                            <w:kern w:val="24"/>
                            <w:sz w:val="26"/>
                            <w:szCs w:val="26"/>
                          </w:rPr>
                          <w:t>x</w:t>
                        </w:r>
                        <w:proofErr w:type="gramEnd"/>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05593C" w:rsidRPr="00EA5C3B" w:rsidRDefault="0005593C" w:rsidP="00804502">
                        <w:pPr>
                          <w:pStyle w:val="NormalWeb"/>
                          <w:spacing w:after="0"/>
                        </w:pPr>
                        <w:proofErr w:type="gramStart"/>
                        <w:r w:rsidRPr="00EA5C3B">
                          <w:rPr>
                            <w:color w:val="000000" w:themeColor="text1"/>
                            <w:kern w:val="24"/>
                            <w:sz w:val="26"/>
                            <w:szCs w:val="26"/>
                          </w:rPr>
                          <w:t>z</w:t>
                        </w:r>
                        <w:proofErr w:type="gramEnd"/>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05593C" w:rsidRPr="00EA5C3B" w:rsidRDefault="0005593C" w:rsidP="00804502">
                        <w:pPr>
                          <w:pStyle w:val="NormalWeb"/>
                          <w:spacing w:after="0"/>
                        </w:pPr>
                        <w:proofErr w:type="gramStart"/>
                        <w:r w:rsidRPr="00EA5C3B">
                          <w:rPr>
                            <w:color w:val="000000" w:themeColor="text1"/>
                            <w:kern w:val="24"/>
                            <w:sz w:val="26"/>
                            <w:szCs w:val="26"/>
                          </w:rPr>
                          <w:t>y</w:t>
                        </w:r>
                        <w:proofErr w:type="gramEnd"/>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10463;top:-964;width:26600;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05593C" w:rsidRPr="00EA5C3B" w:rsidRDefault="0005593C"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05593C" w:rsidRPr="00EA5C3B" w:rsidRDefault="0005593C"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07119B1E" w14:textId="60281A46" w:rsidR="00A9255F" w:rsidRPr="00A9255F" w:rsidRDefault="0074733C" w:rsidP="005F40B8">
      <w:pPr>
        <w:pStyle w:val="Caption"/>
      </w:pPr>
      <w:bookmarkStart w:id="310" w:name="_Ref515791419"/>
      <w:bookmarkStart w:id="311" w:name="_Toc518156001"/>
      <w:r>
        <w:t xml:space="preserve">Hình </w:t>
      </w:r>
      <w:r w:rsidR="00071EE0">
        <w:fldChar w:fldCharType="begin"/>
      </w:r>
      <w:r w:rsidR="00071EE0">
        <w:instrText xml:space="preserve"> STYLEREF 1 \s </w:instrText>
      </w:r>
      <w:r w:rsidR="00071EE0">
        <w:fldChar w:fldCharType="separate"/>
      </w:r>
      <w:r w:rsidR="00071EE0">
        <w:rPr>
          <w:noProof/>
        </w:rPr>
        <w:t>3</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8</w:t>
      </w:r>
      <w:r w:rsidR="00071EE0">
        <w:fldChar w:fldCharType="end"/>
      </w:r>
      <w:r>
        <w:t xml:space="preserve"> Mô phỏng cách sử dụng position trong hệ thống</w:t>
      </w:r>
      <w:bookmarkEnd w:id="310"/>
      <w:bookmarkEnd w:id="311"/>
    </w:p>
    <w:p w14:paraId="243FEC6D" w14:textId="77777777" w:rsidR="00994A77" w:rsidRDefault="00994A77" w:rsidP="00994A77">
      <w:pPr>
        <w:pStyle w:val="Heading2"/>
        <w:rPr>
          <w:lang w:val="en-US"/>
        </w:rPr>
      </w:pPr>
      <w:bookmarkStart w:id="312" w:name="_Toc518156652"/>
      <w:r>
        <w:rPr>
          <w:lang w:val="en-US"/>
        </w:rPr>
        <w:t>Kết luận</w:t>
      </w:r>
      <w:bookmarkEnd w:id="312"/>
    </w:p>
    <w:p w14:paraId="435DDC4D" w14:textId="66BE46E8" w:rsidR="00AD2DAA" w:rsidRPr="00562157" w:rsidRDefault="00B813BE" w:rsidP="00B813BE">
      <w:pPr>
        <w:rPr>
          <w:lang w:val="en-US"/>
        </w:rPr>
      </w:pPr>
      <w:r>
        <w:rPr>
          <w:lang w:val="en-US"/>
        </w:rPr>
        <w:t>Trong chương này, chúng em đã giới thiệu được môi trường hỗ trợ phát triển game và ứng dụng 3D đa nền tảng Unity và các kỹ thuật cần thiết trong Unity để xây dựng các ứng dụng đồ họa 3D một cách nhanh chóng. Nền tảng Unity có ưu điểm là dễ sử dụng, giao diện trực quan, dễ hiểu và có cộng đồng phát triển lớn mạnh. Những ưu điểm đó giúp chúng em phát triển nhanh được các ứng dụng được trình bày ở những chương tiếp theo.</w:t>
      </w:r>
    </w:p>
    <w:p w14:paraId="02D9537D" w14:textId="77777777" w:rsidR="00C21F24" w:rsidRPr="00562157" w:rsidRDefault="00C21F24" w:rsidP="00C55E26">
      <w:pPr>
        <w:pStyle w:val="Heading1"/>
        <w:rPr>
          <w:lang w:val="en-US"/>
        </w:rPr>
      </w:pPr>
      <w:r w:rsidRPr="00562157">
        <w:rPr>
          <w:lang w:val="en-US"/>
        </w:rPr>
        <w:lastRenderedPageBreak/>
        <w:br/>
      </w:r>
      <w:bookmarkStart w:id="313" w:name="_Toc359511112"/>
      <w:bookmarkStart w:id="314" w:name="_Toc359541474"/>
      <w:bookmarkStart w:id="315" w:name="_Toc359938300"/>
      <w:bookmarkStart w:id="316" w:name="_Ref360048718"/>
      <w:bookmarkStart w:id="317" w:name="_Ref360048721"/>
      <w:bookmarkStart w:id="318" w:name="_Toc360055377"/>
      <w:bookmarkStart w:id="319" w:name="_Toc360417495"/>
      <w:bookmarkStart w:id="320" w:name="_Toc360417675"/>
      <w:bookmarkStart w:id="321" w:name="_Ref360668443"/>
      <w:bookmarkStart w:id="322" w:name="_Ref360668540"/>
      <w:bookmarkStart w:id="323" w:name="_Ref517361445"/>
      <w:bookmarkStart w:id="324" w:name="_Toc518156653"/>
      <w:bookmarkEnd w:id="280"/>
      <w:r w:rsidR="00C54A16" w:rsidRPr="00562157">
        <w:rPr>
          <w:lang w:val="en-US"/>
        </w:rPr>
        <w:t xml:space="preserve">Hệ thống </w:t>
      </w:r>
      <w:bookmarkEnd w:id="313"/>
      <w:bookmarkEnd w:id="314"/>
      <w:bookmarkEnd w:id="315"/>
      <w:bookmarkEnd w:id="316"/>
      <w:bookmarkEnd w:id="317"/>
      <w:bookmarkEnd w:id="318"/>
      <w:bookmarkEnd w:id="319"/>
      <w:bookmarkEnd w:id="320"/>
      <w:bookmarkEnd w:id="321"/>
      <w:bookmarkEnd w:id="322"/>
      <w:r w:rsidR="00487631">
        <w:rPr>
          <w:lang w:val="en-US"/>
        </w:rPr>
        <w:t>bản đồ địa lý hỗ trợ Tangible</w:t>
      </w:r>
      <w:bookmarkEnd w:id="323"/>
      <w:bookmarkEnd w:id="324"/>
    </w:p>
    <w:p w14:paraId="666489E5" w14:textId="64EB36E6" w:rsidR="00487631" w:rsidRPr="00562157" w:rsidRDefault="002606F3"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Pr>
          <w:lang w:val="en-US"/>
        </w:rPr>
        <w:t>Chương 4</w:t>
      </w:r>
      <w:r>
        <w:rPr>
          <w:lang w:val="en-US"/>
        </w:rPr>
        <w:fldChar w:fldCharType="end"/>
      </w:r>
      <w:r>
        <w:rPr>
          <w:lang w:val="en-US"/>
        </w:rPr>
        <w:t xml:space="preserve"> </w:t>
      </w:r>
      <w:r w:rsidRPr="00562157">
        <w:rPr>
          <w:lang w:val="en-US"/>
        </w:rPr>
        <w:t xml:space="preserve">này </w:t>
      </w:r>
      <w:r>
        <w:rPr>
          <w:lang w:val="en-US"/>
        </w:rPr>
        <w:t xml:space="preserve">chúng em </w:t>
      </w:r>
      <w:r w:rsidRPr="00562157">
        <w:rPr>
          <w:lang w:val="en-US"/>
        </w:rPr>
        <w:t xml:space="preserve">sẽ giới thiệu hệ thống </w:t>
      </w:r>
      <w:r>
        <w:rPr>
          <w:lang w:val="en-US"/>
        </w:rPr>
        <w:t xml:space="preserve">bản đồ hỗ trợ Tangible và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Pr>
          <w:lang w:val="en-US"/>
        </w:rPr>
        <w:t>Chương 2</w:t>
      </w:r>
      <w:r>
        <w:rPr>
          <w:lang w:val="en-US"/>
        </w:rPr>
        <w:fldChar w:fldCharType="end"/>
      </w:r>
      <w:r>
        <w:rPr>
          <w:lang w:val="en-US"/>
        </w:rPr>
        <w:t xml:space="preserve">. Hệ thống bản đồ chúng em xây dựng cung cấp cho người dùng một môi trường hỗ trợ Tangible, giúp người dùng có thể xem camera giao thông, xem thông tin tăng cường như độ ẩm không khí, nhiệt độ, lương </w:t>
      </w:r>
      <w:proofErr w:type="gramStart"/>
      <w:r>
        <w:rPr>
          <w:lang w:val="en-US"/>
        </w:rPr>
        <w:t>mưa,...</w:t>
      </w:r>
      <w:proofErr w:type="gramEnd"/>
      <w:r>
        <w:rPr>
          <w:lang w:val="en-US"/>
        </w:rPr>
        <w:t xml:space="preserve"> bằng nhiều thao tác khác nhau</w:t>
      </w:r>
      <w:r w:rsidR="00FF7CC7">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5" w:name="_Toc359938301"/>
      <w:bookmarkStart w:id="326" w:name="_Toc360055378"/>
      <w:bookmarkStart w:id="327" w:name="_Toc360417496"/>
      <w:bookmarkStart w:id="328" w:name="_Toc360417676"/>
      <w:bookmarkStart w:id="329" w:name="_Toc518156654"/>
      <w:r w:rsidRPr="00562157">
        <w:rPr>
          <w:lang w:val="en-US"/>
        </w:rPr>
        <w:t xml:space="preserve">Giới thiệu </w:t>
      </w:r>
      <w:r w:rsidR="007C72D8" w:rsidRPr="00562157">
        <w:rPr>
          <w:lang w:val="en-US"/>
        </w:rPr>
        <w:t>tổng quan</w:t>
      </w:r>
      <w:bookmarkEnd w:id="325"/>
      <w:bookmarkEnd w:id="326"/>
      <w:bookmarkEnd w:id="327"/>
      <w:bookmarkEnd w:id="328"/>
      <w:bookmarkEnd w:id="329"/>
    </w:p>
    <w:p w14:paraId="0D16D8E4" w14:textId="3BEA3C32" w:rsidR="00487631" w:rsidRDefault="00487631" w:rsidP="00487631">
      <w:pPr>
        <w:pStyle w:val="BodyText"/>
        <w:rPr>
          <w:lang w:val="en-US"/>
        </w:rPr>
      </w:pPr>
      <w:bookmarkStart w:id="330" w:name="_Toc359938302"/>
      <w:bookmarkStart w:id="331" w:name="_Toc360055379"/>
      <w:bookmarkStart w:id="332" w:name="_Toc360417497"/>
      <w:bookmarkStart w:id="333" w:name="_Toc360417677"/>
      <w:r>
        <w:rPr>
          <w:lang w:val="en-US"/>
        </w:rPr>
        <w:t xml:space="preserve">Hiện nay tại các trường trung học, đa số các em học sinh đều chú trọng vào các môn tự nhiên hơn là các môn xã hội. Một trong những lý do chính là các môn xã hội quá nhiều lý thuyết khô khan mà ít thấy được ứng dụng </w:t>
      </w:r>
      <w:r w:rsidR="002606F3">
        <w:rPr>
          <w:lang w:val="en-US"/>
        </w:rPr>
        <w:t>trực quan,</w:t>
      </w:r>
      <w:r>
        <w:rPr>
          <w:lang w:val="en-US"/>
        </w:rPr>
        <w:t xml:space="preserve">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2BB1E2F6" w14:textId="77777777" w:rsidR="002606F3" w:rsidRDefault="002606F3" w:rsidP="002606F3">
      <w:pPr>
        <w:pStyle w:val="BodyText"/>
        <w:rPr>
          <w:lang w:val="en-US"/>
        </w:rPr>
      </w:pPr>
      <w:r>
        <w:rPr>
          <w:lang w:val="en-US"/>
        </w:rPr>
        <w:t xml:space="preserve">Hệ thống này gồm một bàn chiếu và một thiết bị di động như điện thoại thông minh, </w:t>
      </w:r>
      <w:proofErr w:type="gramStart"/>
      <w:r>
        <w:rPr>
          <w:lang w:val="en-US"/>
        </w:rPr>
        <w:t>tablet,..</w:t>
      </w:r>
      <w:proofErr w:type="gramEnd"/>
      <w:r>
        <w:rPr>
          <w:lang w:val="en-US"/>
        </w:rPr>
        <w:t xml:space="preserve">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nhiệt (heatmap) tại các khu </w:t>
      </w:r>
      <w:proofErr w:type="gramStart"/>
      <w:r>
        <w:rPr>
          <w:lang w:val="en-US"/>
        </w:rPr>
        <w:t>vực,…</w:t>
      </w:r>
      <w:proofErr w:type="gramEnd"/>
      <w:r>
        <w:rPr>
          <w:lang w:val="en-US"/>
        </w:rPr>
        <w:t xml:space="preserve"> Hơn thế nữa, hệ thống còn cho phép người dùng thực hiện thống kê dữ liệu trên một tập các địa điểm khác nhau và cung cấp cho người dùng một chuỗi các cách thức tương tác khác nhau.</w:t>
      </w:r>
    </w:p>
    <w:p w14:paraId="3E71C960" w14:textId="1DB5F139" w:rsidR="005E1A1F" w:rsidRPr="00572259" w:rsidRDefault="002606F3" w:rsidP="002606F3">
      <w:pPr>
        <w:pStyle w:val="BodyText"/>
        <w:rPr>
          <w:lang w:val="en-US"/>
        </w:rPr>
      </w:pPr>
      <w:r>
        <w:rPr>
          <w:lang w:val="en-US"/>
        </w:rPr>
        <w:t xml:space="preserve">Ngoài lĩnh vực cụ thể là về địa lý xã hội, hệ thống hứa hẹn còn có thể ứng dụng vào các lĩnh vực khác như sinh học, kinh tế hay quy hoạch đô </w:t>
      </w:r>
      <w:proofErr w:type="gramStart"/>
      <w:r>
        <w:rPr>
          <w:lang w:val="en-US"/>
        </w:rPr>
        <w:t>thị,…</w:t>
      </w:r>
      <w:proofErr w:type="gramEnd"/>
      <w:r>
        <w:rPr>
          <w:lang w:val="en-US"/>
        </w:rPr>
        <w:t xml:space="preserve"> Với thiết kế nhỏ gọn, lắp đặt nhanh chóng và dễ dàng, hệ thống có thể triển khai nhanh ở các trường học, phòng trưng bày (showroom), khu triển lãm. Các thao tác phong phú và đa dạng sẽ giúp mang lại cảm giác ấn tượng, thu hút người sử dụng</w:t>
      </w:r>
      <w:r w:rsidR="00487631">
        <w:rPr>
          <w:lang w:val="en-US"/>
        </w:rPr>
        <w:t>.</w:t>
      </w:r>
    </w:p>
    <w:p w14:paraId="2E4748FC" w14:textId="77777777" w:rsidR="00C743B4" w:rsidRDefault="00120E01" w:rsidP="00CD778B">
      <w:pPr>
        <w:pStyle w:val="Heading2"/>
        <w:rPr>
          <w:lang w:val="en-US"/>
        </w:rPr>
      </w:pPr>
      <w:bookmarkStart w:id="334" w:name="_Ref517858542"/>
      <w:bookmarkStart w:id="335" w:name="_Ref517858548"/>
      <w:bookmarkStart w:id="336" w:name="_Toc518156655"/>
      <w:bookmarkEnd w:id="330"/>
      <w:bookmarkEnd w:id="331"/>
      <w:bookmarkEnd w:id="332"/>
      <w:bookmarkEnd w:id="333"/>
      <w:r>
        <w:rPr>
          <w:lang w:val="en-US"/>
        </w:rPr>
        <w:lastRenderedPageBreak/>
        <w:t>Cấu hình</w:t>
      </w:r>
      <w:r w:rsidR="00D233E3" w:rsidRPr="00562157">
        <w:rPr>
          <w:lang w:val="en-US"/>
        </w:rPr>
        <w:t xml:space="preserve"> hệ thống</w:t>
      </w:r>
      <w:bookmarkEnd w:id="334"/>
      <w:bookmarkEnd w:id="335"/>
      <w:bookmarkEnd w:id="336"/>
    </w:p>
    <w:p w14:paraId="7FC7AE9B" w14:textId="77777777" w:rsidR="00120E01" w:rsidRPr="00572259" w:rsidRDefault="00572259" w:rsidP="005E0846">
      <w:pPr>
        <w:ind w:firstLine="0"/>
        <w:jc w:val="center"/>
        <w:rPr>
          <w:lang w:val="en-US"/>
        </w:rPr>
      </w:pPr>
      <w:r w:rsidRPr="0079150B">
        <w:rPr>
          <w:noProof/>
        </w:rPr>
        <mc:AlternateContent>
          <mc:Choice Requires="wpg">
            <w:drawing>
              <wp:inline distT="0" distB="0" distL="0" distR="0" wp14:anchorId="42EAD715" wp14:editId="414CB9E4">
                <wp:extent cx="4667003"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67003" cy="3589927"/>
                          <a:chOff x="-147429" y="-93568"/>
                          <a:chExt cx="6284188" cy="4728220"/>
                        </a:xfrm>
                      </wpg:grpSpPr>
                      <wps:wsp>
                        <wps:cNvPr id="272" name="Straight Connector 272">
                          <a:extLst/>
                        </wps:cNvPr>
                        <wps:cNvCnPr>
                          <a:cxnSpLocks/>
                        </wps:cNvCnPr>
                        <wps:spPr>
                          <a:xfrm flipH="1">
                            <a:off x="2213085" y="2179166"/>
                            <a:ext cx="848463" cy="167647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15345" y="1373333"/>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216556"/>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05593C" w:rsidRPr="00ED5DBD" w:rsidRDefault="0005593C"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05593C" w:rsidRDefault="0005593C"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05593C" w:rsidRDefault="0005593C"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384"/>
                            <a:ext cx="0" cy="1263425"/>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05593C" w:rsidRDefault="0005593C"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05593C" w:rsidRDefault="0005593C"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094718"/>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32639" y="798856"/>
                            <a:ext cx="1500841" cy="336549"/>
                          </a:xfrm>
                          <a:prstGeom prst="rect">
                            <a:avLst/>
                          </a:prstGeom>
                          <a:noFill/>
                          <a:ln w="12700">
                            <a:noFill/>
                          </a:ln>
                        </wps:spPr>
                        <wps:txbx>
                          <w:txbxContent>
                            <w:p w14:paraId="1F63E634" w14:textId="77777777" w:rsidR="0005593C" w:rsidRDefault="0005593C"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03523" y="800321"/>
                            <a:ext cx="526849" cy="97604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09"/>
                            <a:ext cx="355834" cy="1023408"/>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1003177" y="2327999"/>
                            <a:ext cx="834290" cy="1557132"/>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068281" y="1922778"/>
                            <a:ext cx="946378"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072148" y="1708945"/>
                            <a:ext cx="942510" cy="3777"/>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931093" y="1521438"/>
                            <a:ext cx="2205666" cy="582295"/>
                          </a:xfrm>
                          <a:prstGeom prst="rect">
                            <a:avLst/>
                          </a:prstGeom>
                          <a:noFill/>
                          <a:ln w="12700">
                            <a:noFill/>
                          </a:ln>
                        </wps:spPr>
                        <wps:txbx>
                          <w:txbxContent>
                            <w:p w14:paraId="012FCDC4" w14:textId="02F8C854" w:rsidR="0005593C" w:rsidRDefault="0005593C" w:rsidP="008641F6">
                              <w:pPr>
                                <w:pStyle w:val="NormalWeb"/>
                                <w:spacing w:after="0"/>
                                <w:ind w:firstLine="0"/>
                              </w:pPr>
                              <w:r>
                                <w:rPr>
                                  <w:color w:val="000000" w:themeColor="text1"/>
                                  <w:kern w:val="24"/>
                                </w:rPr>
                                <w:t xml:space="preserve"> 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05593C" w:rsidRDefault="0005593C"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7.5pt;height:282.65pt;mso-position-horizontal-relative:char;mso-position-vertical-relative:line" coordorigin="-1474,-935" coordsize="62841,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">
                <v:line id="Straight Connector 272" o:spid="_x0000_s1075" style="position:absolute;flip:x;visibility:visible;mso-wrap-style:square" from="22130,21791" to="30615,385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153;top:13733;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216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05593C" w:rsidRPr="00ED5DBD" w:rsidRDefault="0005593C"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05593C" w:rsidRDefault="0005593C"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05593C" w:rsidRDefault="0005593C" w:rsidP="00572259">
                        <w:pPr>
                          <w:pStyle w:val="NormalWeb"/>
                          <w:spacing w:after="0"/>
                        </w:pPr>
                        <w:r>
                          <w:rPr>
                            <w:color w:val="000000" w:themeColor="text1"/>
                            <w:kern w:val="24"/>
                          </w:rPr>
                          <w:t>103cm</w:t>
                        </w:r>
                      </w:p>
                    </w:txbxContent>
                  </v:textbox>
                </v:shape>
                <v:shape id="Straight Arrow Connector 287" o:spid="_x0000_s1090" type="#_x0000_t32" style="position:absolute;left:4388;top:4453;width:0;height:126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05593C" w:rsidRDefault="0005593C"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05593C" w:rsidRDefault="0005593C" w:rsidP="00572259">
                        <w:pPr>
                          <w:pStyle w:val="NormalWeb"/>
                          <w:spacing w:after="0"/>
                        </w:pPr>
                        <w:r>
                          <w:rPr>
                            <w:color w:val="000000" w:themeColor="text1"/>
                            <w:kern w:val="24"/>
                          </w:rPr>
                          <w:t>80cm</w:t>
                        </w:r>
                      </w:p>
                    </w:txbxContent>
                  </v:textbox>
                </v:shape>
                <v:shape id="Straight Arrow Connector 191" o:spid="_x0000_s1093" type="#_x0000_t32" style="position:absolute;left:10031;top:10947;width:25223;height:1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326;top:7988;width:15008;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05593C" w:rsidRDefault="0005593C"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035,8003" to="16303,17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615,180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10031,23279" to="18374,38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0682;top:19227;width:94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0721;top:17089;width:9425;height: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9310;top:15214;width:22057;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02F8C854" w:rsidR="0005593C" w:rsidRDefault="0005593C" w:rsidP="008641F6">
                        <w:pPr>
                          <w:pStyle w:val="NormalWeb"/>
                          <w:spacing w:after="0"/>
                          <w:ind w:firstLine="0"/>
                        </w:pPr>
                        <w:r>
                          <w:rPr>
                            <w:color w:val="000000" w:themeColor="text1"/>
                            <w:kern w:val="24"/>
                          </w:rPr>
                          <w:t xml:space="preserve"> 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05593C" w:rsidRDefault="0005593C" w:rsidP="00572259">
                        <w:pPr>
                          <w:pStyle w:val="NormalWeb"/>
                          <w:spacing w:after="0"/>
                        </w:pPr>
                        <w:r>
                          <w:rPr>
                            <w:color w:val="000000" w:themeColor="text1"/>
                            <w:kern w:val="24"/>
                          </w:rPr>
                          <w:t>Kính trong</w:t>
                        </w:r>
                      </w:p>
                    </w:txbxContent>
                  </v:textbox>
                </v:shape>
                <w10:anchorlock/>
              </v:group>
            </w:pict>
          </mc:Fallback>
        </mc:AlternateContent>
      </w:r>
    </w:p>
    <w:p w14:paraId="66A7DFFE" w14:textId="6E534BD0" w:rsidR="00E47D2F" w:rsidRPr="00E47D2F" w:rsidRDefault="00120E01" w:rsidP="00C33D14">
      <w:pPr>
        <w:pStyle w:val="Caption"/>
        <w:rPr>
          <w:noProof/>
        </w:rPr>
      </w:pPr>
      <w:bookmarkStart w:id="337" w:name="_Ref515720799"/>
      <w:bookmarkStart w:id="338" w:name="_Ref517949152"/>
      <w:bookmarkStart w:id="339" w:name="_Toc518156002"/>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w:t>
      </w:r>
      <w:r w:rsidR="00071EE0">
        <w:fldChar w:fldCharType="end"/>
      </w:r>
      <w:bookmarkEnd w:id="337"/>
      <w:r>
        <w:rPr>
          <w:noProof/>
        </w:rPr>
        <w:t xml:space="preserve"> </w:t>
      </w:r>
      <w:r w:rsidR="0052285B">
        <w:rPr>
          <w:noProof/>
        </w:rPr>
        <w:t>Cấu hình thiết lập của hệ thống</w:t>
      </w:r>
      <w:bookmarkEnd w:id="338"/>
      <w:bookmarkEnd w:id="339"/>
    </w:p>
    <w:p w14:paraId="2B933BF9" w14:textId="77777777" w:rsidR="002606F3" w:rsidRDefault="002606F3" w:rsidP="002606F3">
      <w:pPr>
        <w:rPr>
          <w:lang w:val="en-US"/>
        </w:rPr>
      </w:pPr>
      <w:r>
        <w:rPr>
          <w:lang w:val="en-US"/>
        </w:rPr>
        <w:t xml:space="preserve">Tổng thể về hệ thống được chúng em xây dựng được cấu hình như ở </w:t>
      </w:r>
      <w:r>
        <w:rPr>
          <w:lang w:val="en-US"/>
        </w:rPr>
        <w:fldChar w:fldCharType="begin"/>
      </w:r>
      <w:r>
        <w:rPr>
          <w:lang w:val="en-US"/>
        </w:rPr>
        <w:instrText xml:space="preserve"> REF _Ref517949152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sidRPr="00562157">
        <w:rPr>
          <w:lang w:val="en-US"/>
        </w:rPr>
        <w:t>.</w:t>
      </w:r>
      <w:r>
        <w:rPr>
          <w:lang w:val="en-US"/>
        </w:rPr>
        <w:t xml:space="preserve"> Trong đó, c</w:t>
      </w:r>
      <w:r w:rsidRPr="00562157">
        <w:rPr>
          <w:lang w:val="en-US"/>
        </w:rPr>
        <w:t xml:space="preserve">ác thành phần chính của hệ thống này bao </w:t>
      </w:r>
      <w:proofErr w:type="gramStart"/>
      <w:r w:rsidRPr="00562157">
        <w:rPr>
          <w:lang w:val="en-US"/>
        </w:rPr>
        <w:t>gồm :</w:t>
      </w:r>
      <w:proofErr w:type="gramEnd"/>
    </w:p>
    <w:p w14:paraId="2F2C06A1" w14:textId="22DA048B" w:rsidR="002606F3" w:rsidRPr="00562157" w:rsidRDefault="00120E01" w:rsidP="008641F6">
      <w:pPr>
        <w:pStyle w:val="Dash"/>
        <w:ind w:left="360"/>
        <w:rPr>
          <w:lang w:val="en-US"/>
        </w:rPr>
      </w:pPr>
      <w:r>
        <w:t>M</w:t>
      </w:r>
      <w:r w:rsidRPr="0055236B">
        <w:t xml:space="preserve">ột khung bàn nhôm </w:t>
      </w:r>
      <w:r w:rsidR="008641F6">
        <w:t xml:space="preserve">có kích thước </w:t>
      </w:r>
      <w:r w:rsidR="008641F6" w:rsidRPr="008641F6">
        <w:t>73cm x 73cm x 103cm (chiều rộng x chiều dài x chiều cao)</w:t>
      </w:r>
      <w:r w:rsidRPr="0055236B">
        <w:t xml:space="preserve">. Mặt bàn chỉ có viền cạnh và rỗng bên trong. Đặt phía trên khung là một tấm kính </w:t>
      </w:r>
      <w:r w:rsidR="002606F3" w:rsidRPr="0055236B">
        <w:t>trong suốt và phía trên tấm kính là giấy trắng để hứng ảnh</w:t>
      </w:r>
      <w:r w:rsidR="002606F3">
        <w:t xml:space="preserve"> từ máy chiếu.</w:t>
      </w:r>
    </w:p>
    <w:p w14:paraId="470728A0" w14:textId="77777777" w:rsidR="002606F3" w:rsidRPr="006B56C5" w:rsidRDefault="002606F3" w:rsidP="002606F3">
      <w:pPr>
        <w:pStyle w:val="Dash"/>
        <w:ind w:left="360"/>
        <w:rPr>
          <w:lang w:val="en-US"/>
        </w:rPr>
      </w:pPr>
      <w:r>
        <w:rPr>
          <w:lang w:val="en-US"/>
        </w:rPr>
        <w:t xml:space="preserve">Một </w:t>
      </w:r>
      <w:r>
        <w:t>m</w:t>
      </w:r>
      <w:r w:rsidRPr="0055236B">
        <w:t xml:space="preserve">áy chiếu </w:t>
      </w:r>
      <w:r>
        <w:t xml:space="preserve">hiệu </w:t>
      </w:r>
      <w:r w:rsidRPr="0055236B">
        <w:t>Sanyo PLC-XW60 với cường độ sáng 2000 Ansi Lumens,</w:t>
      </w:r>
      <w:r>
        <w:t xml:space="preserve"> với</w:t>
      </w:r>
      <w:r w:rsidRPr="0055236B">
        <w:t xml:space="preserve"> độ phân giải 1024x768, kích thước hình ảnh từ 80 đến 300 inches</w:t>
      </w:r>
      <w:r>
        <w:t xml:space="preserve"> (tương ứng 2,03m đến 7,62m)</w:t>
      </w:r>
      <w:r w:rsidRPr="0055236B">
        <w:t>. Máy chiếu</w:t>
      </w:r>
      <w:r>
        <w:t xml:space="preserve"> được đặt</w:t>
      </w:r>
      <w:r w:rsidRPr="0055236B">
        <w:t xml:space="preserve"> theo góc 90 độ hướng lên từ dưới chân bàn lên mặt kính trong</w:t>
      </w:r>
      <w:r>
        <w:t>. H</w:t>
      </w:r>
      <w:r w:rsidRPr="0055236B">
        <w:t>ình ảnh</w:t>
      </w:r>
      <w:r>
        <w:t xml:space="preserve"> từ máy chiếu</w:t>
      </w:r>
      <w:r w:rsidRPr="0055236B">
        <w:t xml:space="preserve"> sẽ được giữ lại ở mặt giấy trắng, để hình ảnh thuận chiều với mắt người nhìn từ phía trên thì chúng em tiến hành lật màn hình phát ra từ máy chiếu theo chiều dọc. </w:t>
      </w:r>
      <w:r>
        <w:t>M</w:t>
      </w:r>
      <w:r w:rsidRPr="0055236B">
        <w:t xml:space="preserve">áy chiếu </w:t>
      </w:r>
      <w:r>
        <w:t>này</w:t>
      </w:r>
      <w:r w:rsidRPr="0055236B">
        <w:t xml:space="preserve"> có cảm biến về góc chiếu nên chúng em đã điều chỉnh keystone để hình ảnh phát ra là hình chữ nhật với góc người nhìn, cuối cùng là điều chỉnh độ thu phóng và focus của thấu </w:t>
      </w:r>
      <w:r w:rsidRPr="0055236B">
        <w:lastRenderedPageBreak/>
        <w:t>kính</w:t>
      </w:r>
      <w:r>
        <w:t xml:space="preserve">. </w:t>
      </w:r>
      <w:r w:rsidRPr="0055236B">
        <w:t xml:space="preserve">Để hình ảnh phát ra hứng được là rõ nhất thì ngoài việc chỉnh độ focus của thấu kính chúng em có </w:t>
      </w:r>
      <w:r>
        <w:t>hai</w:t>
      </w:r>
      <w:r w:rsidRPr="0055236B">
        <w:t xml:space="preserve"> hướng giải </w:t>
      </w:r>
      <w:proofErr w:type="gramStart"/>
      <w:r w:rsidRPr="0055236B">
        <w:t>quyết:</w:t>
      </w:r>
      <w:proofErr w:type="gramEnd"/>
      <w:r w:rsidRPr="0055236B">
        <w:t xml:space="preserve"> </w:t>
      </w:r>
    </w:p>
    <w:p w14:paraId="2D6C44A0" w14:textId="77777777" w:rsidR="002606F3" w:rsidRDefault="00572259" w:rsidP="002606F3">
      <w:pPr>
        <w:pStyle w:val="Bullet6"/>
      </w:pPr>
      <w:r w:rsidRPr="0055236B">
        <w:t xml:space="preserve">Một là giảm ánh sáng môi trường bên ngoài tác động vào mặt bàn – </w:t>
      </w:r>
      <w:r>
        <w:t>Đ</w:t>
      </w:r>
      <w:r w:rsidRPr="0055236B">
        <w:t xml:space="preserve">ây là cách giải quyết chúng em đang thực hiện – với mức sáng hiện tại chúng em đang sử dụng là 4 lux trở xuống (ánh sáng phòng thí nghiệm ban ngày không mở đèn phòng và đóng rèm là 8 lux). </w:t>
      </w:r>
    </w:p>
    <w:p w14:paraId="37B59281" w14:textId="0B3FE621" w:rsidR="00572259" w:rsidRPr="00495700" w:rsidRDefault="00572259" w:rsidP="002606F3">
      <w:pPr>
        <w:pStyle w:val="Bullet6"/>
        <w:rPr>
          <w:lang w:val="en-US"/>
        </w:rPr>
      </w:pPr>
      <w:r w:rsidRPr="0055236B">
        <w:t xml:space="preserve">Hai là thay đổi chất liệu giấy hứng ảnh để thu được hình ảnh tốt hơn, </w:t>
      </w:r>
      <w:r>
        <w:t xml:space="preserve">theo </w:t>
      </w:r>
      <w:r>
        <w:rPr>
          <w:lang w:val="en-US"/>
        </w:rPr>
        <w:t>thực nghiệm loại giấy tốt nhất để hứng sáng là giấy can trong 83 gsm.</w:t>
      </w:r>
    </w:p>
    <w:p w14:paraId="4BC23EB2" w14:textId="7ECC37F9" w:rsidR="00120E01" w:rsidRPr="00572259" w:rsidRDefault="00572259" w:rsidP="0054478C">
      <w:pPr>
        <w:pStyle w:val="Dash"/>
        <w:ind w:left="360"/>
        <w:rPr>
          <w:lang w:val="en-US"/>
        </w:rPr>
      </w:pPr>
      <w:r>
        <w:t xml:space="preserve">Kinect </w:t>
      </w:r>
      <w:r w:rsidR="001D532B">
        <w:t>v</w:t>
      </w:r>
      <w:r>
        <w:t>2</w:t>
      </w:r>
      <w:r w:rsidRPr="0055236B">
        <w:t xml:space="preserve"> có khả năng quay video </w:t>
      </w:r>
      <w:r>
        <w:t>hồng ngoại 512x424 pixel</w:t>
      </w:r>
      <w:r w:rsidR="002606F3">
        <w:t>s</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01C05CC2" w:rsidR="00997AEC" w:rsidRPr="00CF2A0B" w:rsidRDefault="00120E01" w:rsidP="0054478C">
      <w:pPr>
        <w:pStyle w:val="Dash"/>
        <w:ind w:left="36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w:t>
      </w:r>
      <w:r w:rsidR="002606F3">
        <w:t>G</w:t>
      </w:r>
      <w:r w:rsidRPr="0055236B">
        <w:t xml:space="preserve">Hz, RAM 3 GB, chip đồ họa Adreno 506 và máy tính bản Huawei Mediapad T3 màn hình 8 inches, độ phân giải 1280x800 pixels, hệ điều hành Android 7.0, CPU Qualcomm MSM8917 1.4 </w:t>
      </w:r>
      <w:r w:rsidR="002606F3">
        <w:t>G</w:t>
      </w:r>
      <w:r w:rsidRPr="0055236B">
        <w:t xml:space="preserve">Hz, RAM 2 GB, chịp đồ </w:t>
      </w:r>
      <w:proofErr w:type="gramStart"/>
      <w:r w:rsidRPr="0055236B">
        <w:t>họa  Adreno</w:t>
      </w:r>
      <w:proofErr w:type="gramEnd"/>
      <w:r w:rsidRPr="0055236B">
        <w:t xml:space="preserve"> 308</w:t>
      </w:r>
      <w:r w:rsidR="00997AEC">
        <w:t>.</w:t>
      </w:r>
    </w:p>
    <w:p w14:paraId="31A7B0D0" w14:textId="77777777" w:rsidR="00CF2A0B" w:rsidRDefault="00CF2A0B" w:rsidP="00CF2A0B">
      <w:pPr>
        <w:pStyle w:val="Dash"/>
        <w:numPr>
          <w:ilvl w:val="0"/>
          <w:numId w:val="0"/>
        </w:numPr>
        <w:jc w:val="center"/>
      </w:pPr>
      <w:r w:rsidRPr="00301D9E">
        <w:rPr>
          <w:noProof/>
        </w:rPr>
        <mc:AlternateContent>
          <mc:Choice Requires="wpg">
            <w:drawing>
              <wp:inline distT="0" distB="0" distL="0" distR="0" wp14:anchorId="190D2926" wp14:editId="28F05AC4">
                <wp:extent cx="3925614" cy="3011214"/>
                <wp:effectExtent l="0" t="0" r="0" b="0"/>
                <wp:docPr id="300"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925614" cy="3011214"/>
                          <a:chOff x="0" y="0"/>
                          <a:chExt cx="9338972" cy="6858000"/>
                        </a:xfrm>
                      </wpg:grpSpPr>
                      <pic:pic xmlns:pic="http://schemas.openxmlformats.org/drawingml/2006/picture">
                        <pic:nvPicPr>
                          <pic:cNvPr id="301" name="Picture 301" descr="A picture containing indoor, wall&#10;&#10;Description generated with very high confidence">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302" name="Picture 302" descr="A picture containing indoor, wall, floor, table&#10;&#10;Description generated with very high confidence">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20E1252A" id="Group 7" o:spid="_x0000_s1026" style="width:309.1pt;height:237.1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Mf7///8AAAAbAAAAAAAAAAAA&#10;AAAAAAAAAAAAACv///99/P//ev7//x7+//8r////ffz//x7+//+D/f//vv///yv///+d/v//8f3/&#10;/77///8r////8f3//6b9//+NAAAAvv///53+///x/f//1wEAAI0AAACd/v//D/7//40AAAC+////&#10;8f3//6b9//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2wBDAAIBAQIBAQICAgICAgICAwUDAwMDAwYEBAMFBwYHBwcG&#10;BwcICQsJCAgKCAcHCg0KCgsMDAwMBwkODw0MDgsMDAz/2wBDAQICAgMDAwYDAwYMCAcIDAwMDAwM&#10;DAwMDAwMDAwMDAwMDAwMDAwMDAwMDAwMDAwMDAwMDAwMDAwMDAwMDAwMDAz/wAARCAKXAY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EAAAABAAAEAAAAAAIAAAQAAAAAAwAA&#10;BAAAAAAEAAAEAAAAAAUAAAQAAAAABgAABAAAAAAHAAAEAAAAAAgAAAQAAAAACQAABAAAAAAKAAAE&#10;AgAAAAsAAAQBAAAADAAABAAAAAANAAAEZAAAAA4AAAQAAAAADwAABJwQAAAQAAAEAAAAABEAAASI&#10;cBMHEgAABAAAAAATAAAEiXATBxQAAAQAAAAAFQAABAAAAAAWAAAEAAAAABcAAAQAAAAAGAAABAEA&#10;AAAZAAAEAAAAABoAAAQAAAAAGwAABAAAAAAcAAAEAAAAAB0AAAQAAAAAHgAABAAAAAAf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wAA&#10;ADH+////AAAAGwAAAAAAAAAAAAAAAAAAAAAAAAAr////ffz//3r+//8e/v//K////338//8e/v//&#10;g/3//77///8r////nf7///H9//++////K/////H9//+m/f//jQAAAL7///+d/v//8f3//9cBAACN&#10;AAAAnf7//w/+//+NAAAAvv////H9//+m/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9sAQwACAQECAQECAgICAgIC&#10;AgMFAwMDAwMGBAQDBQcGBwcHBgcHCAkLCQgICggHBwoNCgoLDAwMDAcJDg8NDA4LDAwM/9sAQwEC&#10;AgIDAwMGAwMGDAgHCAwMDAwMDAwMDAwMDAwMDAwMDAwMDAwMDAwMDAwMDAwMDAwMDAwMDAwMDAwM&#10;DAwMDAwM/8AAEQgCZwHL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">
                <v:shape id="Picture 301"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">
                  <v:imagedata r:id="rId89" o:title="A picture containing indoor, wall&#10;&#10;Description generated with very high confidence"/>
                </v:shape>
                <v:shape id="Picture 302"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">
                  <v:imagedata r:id="rId90" o:title="A picture containing indoor, wall, floor, table&#10;&#10;Description generated with very high confidence"/>
                </v:shape>
                <w10:anchorlock/>
              </v:group>
            </w:pict>
          </mc:Fallback>
        </mc:AlternateContent>
      </w:r>
    </w:p>
    <w:p w14:paraId="0936DEC7" w14:textId="66F92B1E" w:rsidR="00CF2A0B" w:rsidRDefault="00CF2A0B" w:rsidP="00CF2A0B">
      <w:pPr>
        <w:pStyle w:val="Caption"/>
        <w:rPr>
          <w:noProof/>
        </w:rPr>
      </w:pPr>
      <w:bookmarkStart w:id="340" w:name="_Ref515714122"/>
      <w:bookmarkStart w:id="341" w:name="_Toc518156003"/>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2</w:t>
      </w:r>
      <w:r w:rsidR="00071EE0">
        <w:fldChar w:fldCharType="end"/>
      </w:r>
      <w:bookmarkEnd w:id="340"/>
      <w:r>
        <w:t xml:space="preserve"> </w:t>
      </w:r>
      <w:r>
        <w:rPr>
          <w:noProof/>
        </w:rPr>
        <w:t xml:space="preserve">Hình ảnh </w:t>
      </w:r>
      <w:r w:rsidR="00071EE0">
        <w:rPr>
          <w:noProof/>
        </w:rPr>
        <w:t>chính diện của</w:t>
      </w:r>
      <w:r>
        <w:rPr>
          <w:noProof/>
        </w:rPr>
        <w:t xml:space="preserve"> hệ thống</w:t>
      </w:r>
      <w:r w:rsidR="00071EE0">
        <w:rPr>
          <w:noProof/>
        </w:rPr>
        <w:t xml:space="preserve"> thực tế</w:t>
      </w:r>
      <w:bookmarkEnd w:id="341"/>
    </w:p>
    <w:p w14:paraId="740F0B55" w14:textId="77777777" w:rsidR="00071EE0" w:rsidRDefault="00071EE0" w:rsidP="00071EE0">
      <w:pPr>
        <w:keepNext/>
        <w:ind w:firstLine="0"/>
        <w:jc w:val="center"/>
      </w:pPr>
      <w:r w:rsidRPr="00071EE0">
        <w:rPr>
          <w:noProof/>
        </w:rPr>
        <w:lastRenderedPageBreak/>
        <mc:AlternateContent>
          <mc:Choice Requires="wpg">
            <w:drawing>
              <wp:inline distT="0" distB="0" distL="0" distR="0" wp14:anchorId="50D447DD" wp14:editId="4ED883D4">
                <wp:extent cx="4038600" cy="3657600"/>
                <wp:effectExtent l="0" t="0" r="0" b="0"/>
                <wp:docPr id="342" name="Group 1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38600" cy="3657600"/>
                          <a:chOff x="0" y="0"/>
                          <a:chExt cx="4038600" cy="3657600"/>
                        </a:xfrm>
                      </wpg:grpSpPr>
                      <pic:pic xmlns:pic="http://schemas.openxmlformats.org/drawingml/2006/picture">
                        <pic:nvPicPr>
                          <pic:cNvPr id="345" name="Picture 345">
                            <a:extLst/>
                          </pic:cNvPr>
                          <pic:cNvPicPr>
                            <a:picLocks noChangeAspect="1"/>
                          </pic:cNvPicPr>
                        </pic:nvPicPr>
                        <pic:blipFill>
                          <a:blip r:embed="rId91"/>
                          <a:stretch>
                            <a:fillRect/>
                          </a:stretch>
                        </pic:blipFill>
                        <pic:spPr>
                          <a:xfrm>
                            <a:off x="0" y="0"/>
                            <a:ext cx="4038600" cy="3657600"/>
                          </a:xfrm>
                          <a:prstGeom prst="rect">
                            <a:avLst/>
                          </a:prstGeom>
                        </pic:spPr>
                      </pic:pic>
                      <wps:wsp>
                        <wps:cNvPr id="353" name="Straight Arrow Connector 353">
                          <a:extLst/>
                        </wps:cNvPr>
                        <wps:cNvCnPr>
                          <a:cxnSpLocks/>
                        </wps:cNvCnPr>
                        <wps:spPr>
                          <a:xfrm flipH="1">
                            <a:off x="2344289" y="2421669"/>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4" name="Rectangle 354">
                          <a:extLst/>
                        </wps:cNvPr>
                        <wps:cNvSpPr/>
                        <wps:spPr>
                          <a:xfrm>
                            <a:off x="2447456" y="2169042"/>
                            <a:ext cx="880536" cy="27644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22DA58F4" w14:textId="77777777" w:rsidR="0005593C" w:rsidRPr="00071EE0" w:rsidRDefault="0005593C" w:rsidP="00071EE0">
                              <w:pPr>
                                <w:pStyle w:val="NormalWeb"/>
                                <w:spacing w:after="0"/>
                                <w:ind w:firstLine="0"/>
                              </w:pPr>
                              <w:r w:rsidRPr="00071EE0">
                                <w:rPr>
                                  <w:color w:val="FFFFFF" w:themeColor="light1"/>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5" name="Rectangle 355">
                          <a:extLst/>
                        </wps:cNvPr>
                        <wps:cNvSpPr/>
                        <wps:spPr>
                          <a:xfrm>
                            <a:off x="1261686" y="2169041"/>
                            <a:ext cx="790397" cy="30977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6D78128" w14:textId="77777777" w:rsidR="0005593C" w:rsidRPr="00071EE0" w:rsidRDefault="0005593C"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6" name="Rectangle 356">
                          <a:extLst/>
                        </wps:cNvPr>
                        <wps:cNvSpPr/>
                        <wps:spPr>
                          <a:xfrm>
                            <a:off x="2532515" y="616688"/>
                            <a:ext cx="795477" cy="329623"/>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70F1432B" w14:textId="77777777" w:rsidR="0005593C" w:rsidRPr="00071EE0" w:rsidRDefault="0005593C" w:rsidP="00071EE0">
                              <w:pPr>
                                <w:pStyle w:val="NormalWeb"/>
                                <w:spacing w:after="0"/>
                                <w:ind w:firstLine="0"/>
                              </w:pPr>
                              <w:r w:rsidRPr="00071EE0">
                                <w:rPr>
                                  <w:color w:val="FFFFFF" w:themeColor="light1"/>
                                  <w:kern w:val="24"/>
                                </w:rPr>
                                <w:t>Mặt kín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7" name="Straight Arrow Connector 357">
                          <a:extLst/>
                        </wps:cNvPr>
                        <wps:cNvCnPr>
                          <a:cxnSpLocks/>
                        </wps:cNvCnPr>
                        <wps:spPr>
                          <a:xfrm>
                            <a:off x="1664839" y="2478819"/>
                            <a:ext cx="1" cy="20083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8" name="Straight Arrow Connector 358">
                          <a:extLst/>
                        </wps:cNvPr>
                        <wps:cNvCnPr>
                          <a:cxnSpLocks/>
                        </wps:cNvCnPr>
                        <wps:spPr>
                          <a:xfrm flipH="1">
                            <a:off x="2631175" y="933478"/>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inline>
            </w:drawing>
          </mc:Choice>
          <mc:Fallback>
            <w:pict>
              <v:group w14:anchorId="50D447DD" id="Group 16" o:spid="_x0000_s1103" style="width:318pt;height:4in;mso-position-horizontal-relative:char;mso-position-vertical-relative:line" coordsize="40386,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">
                <v:shape id="Picture 345" o:spid="_x0000_s1104" type="#_x0000_t75" style="position:absolute;width:40386;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">
                  <v:imagedata r:id="rId92" o:title=""/>
                </v:shape>
                <v:shape id="Straight Arrow Connector 353" o:spid="_x0000_s1105" type="#_x0000_t32" style="position:absolute;left:23442;top:24216;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" strokecolor="black [3200]" strokeweight="3pt">
                  <v:stroke endarrow="block"/>
                  <v:shadow on="t" color="black" opacity="22937f" origin=",.5" offset="0,.63889mm"/>
                  <o:lock v:ext="edit" shapetype="f"/>
                </v:shape>
                <v:rect id="Rectangle 354" o:spid="_x0000_s1106" style="position:absolute;left:24474;top:21690;width:8805;height:2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" fillcolor="black [3200]" strokecolor="black [1600]" strokeweight="2pt">
                  <v:textbox>
                    <w:txbxContent>
                      <w:p w14:paraId="22DA58F4" w14:textId="77777777" w:rsidR="0005593C" w:rsidRPr="00071EE0" w:rsidRDefault="0005593C" w:rsidP="00071EE0">
                        <w:pPr>
                          <w:pStyle w:val="NormalWeb"/>
                          <w:spacing w:after="0"/>
                          <w:ind w:firstLine="0"/>
                        </w:pPr>
                        <w:r w:rsidRPr="00071EE0">
                          <w:rPr>
                            <w:color w:val="FFFFFF" w:themeColor="light1"/>
                            <w:kern w:val="24"/>
                          </w:rPr>
                          <w:t>Máy chiếu</w:t>
                        </w:r>
                      </w:p>
                    </w:txbxContent>
                  </v:textbox>
                </v:rect>
                <v:rect id="Rectangle 355" o:spid="_x0000_s1107" style="position:absolute;left:12616;top:21690;width:7904;height:3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" fillcolor="black [3200]" strokecolor="black [1600]" strokeweight="2pt">
                  <v:textbox>
                    <w:txbxContent>
                      <w:p w14:paraId="06D78128" w14:textId="77777777" w:rsidR="0005593C" w:rsidRPr="00071EE0" w:rsidRDefault="0005593C"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v:textbox>
                </v:rect>
                <v:rect id="Rectangle 356" o:spid="_x0000_s1108" style="position:absolute;left:25325;top:6166;width:7954;height:3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" fillcolor="black [3200]" strokecolor="black [1600]" strokeweight="2pt">
                  <v:textbox>
                    <w:txbxContent>
                      <w:p w14:paraId="70F1432B" w14:textId="77777777" w:rsidR="0005593C" w:rsidRPr="00071EE0" w:rsidRDefault="0005593C" w:rsidP="00071EE0">
                        <w:pPr>
                          <w:pStyle w:val="NormalWeb"/>
                          <w:spacing w:after="0"/>
                          <w:ind w:firstLine="0"/>
                        </w:pPr>
                        <w:r w:rsidRPr="00071EE0">
                          <w:rPr>
                            <w:color w:val="FFFFFF" w:themeColor="light1"/>
                            <w:kern w:val="24"/>
                          </w:rPr>
                          <w:t>Mặt kính</w:t>
                        </w:r>
                      </w:p>
                    </w:txbxContent>
                  </v:textbox>
                </v:rect>
                <v:shape id="Straight Arrow Connector 357" o:spid="_x0000_s1109" type="#_x0000_t32" style="position:absolute;left:16648;top:24788;width:0;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" strokecolor="black [3200]" strokeweight="3pt">
                  <v:stroke endarrow="block"/>
                  <v:shadow on="t" color="black" opacity="22937f" origin=",.5" offset="0,.63889mm"/>
                  <o:lock v:ext="edit" shapetype="f"/>
                </v:shape>
                <v:shape id="Straight Arrow Connector 358" o:spid="_x0000_s1110" type="#_x0000_t32" style="position:absolute;left:26311;top:9334;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" strokecolor="black [3200]" strokeweight="3pt">
                  <v:stroke endarrow="block"/>
                  <v:shadow on="t" color="black" opacity="22937f" origin=",.5" offset="0,.63889mm"/>
                  <o:lock v:ext="edit" shapetype="f"/>
                </v:shape>
                <w10:anchorlock/>
              </v:group>
            </w:pict>
          </mc:Fallback>
        </mc:AlternateContent>
      </w:r>
    </w:p>
    <w:p w14:paraId="4BB31E8C" w14:textId="1AA8267C" w:rsidR="00CF2A0B" w:rsidRPr="00071EE0" w:rsidRDefault="00071EE0" w:rsidP="00071EE0">
      <w:pPr>
        <w:pStyle w:val="Caption"/>
      </w:pPr>
      <w:bookmarkStart w:id="342" w:name="_Ref518155815"/>
      <w:bookmarkStart w:id="343" w:name="_Toc518156004"/>
      <w:r>
        <w:t xml:space="preserve">Hình </w:t>
      </w:r>
      <w:r>
        <w:fldChar w:fldCharType="begin"/>
      </w:r>
      <w:r>
        <w:instrText xml:space="preserve"> STYLEREF 1 \s </w:instrText>
      </w:r>
      <w:r>
        <w:fldChar w:fldCharType="separate"/>
      </w:r>
      <w:r>
        <w:rPr>
          <w:noProof/>
        </w:rPr>
        <w:t>4</w:t>
      </w:r>
      <w:r>
        <w:fldChar w:fldCharType="end"/>
      </w:r>
      <w:r>
        <w:t>.</w:t>
      </w:r>
      <w:r>
        <w:fldChar w:fldCharType="begin"/>
      </w:r>
      <w:r>
        <w:instrText xml:space="preserve"> SEQ Hình \* ARABIC \s 1 </w:instrText>
      </w:r>
      <w:r>
        <w:fldChar w:fldCharType="separate"/>
      </w:r>
      <w:r>
        <w:rPr>
          <w:noProof/>
        </w:rPr>
        <w:t>3</w:t>
      </w:r>
      <w:r>
        <w:fldChar w:fldCharType="end"/>
      </w:r>
      <w:bookmarkEnd w:id="342"/>
      <w:r>
        <w:t xml:space="preserve"> Hình ảnh bàn hứng ảnh chiếu</w:t>
      </w:r>
      <w:bookmarkEnd w:id="343"/>
    </w:p>
    <w:p w14:paraId="5B7E15C2" w14:textId="77777777" w:rsidR="003940C9" w:rsidRDefault="003940C9" w:rsidP="003940C9">
      <w:pPr>
        <w:keepNext/>
        <w:ind w:firstLine="0"/>
        <w:jc w:val="center"/>
      </w:pPr>
      <w:r w:rsidRPr="003940C9">
        <w:rPr>
          <w:noProof/>
        </w:rPr>
        <mc:AlternateContent>
          <mc:Choice Requires="wpg">
            <w:drawing>
              <wp:inline distT="0" distB="0" distL="0" distR="0" wp14:anchorId="545F0803" wp14:editId="3CA3062A">
                <wp:extent cx="5070165" cy="1786646"/>
                <wp:effectExtent l="0" t="0" r="0" b="4445"/>
                <wp:docPr id="87"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070165" cy="1786646"/>
                          <a:chOff x="0" y="0"/>
                          <a:chExt cx="7377716" cy="2600000"/>
                        </a:xfrm>
                      </wpg:grpSpPr>
                      <pic:pic xmlns:pic="http://schemas.openxmlformats.org/drawingml/2006/picture">
                        <pic:nvPicPr>
                          <pic:cNvPr id="340" name="Picture 340">
                            <a:extLst/>
                          </pic:cNvPr>
                          <pic:cNvPicPr>
                            <a:picLocks noChangeAspect="1"/>
                          </pic:cNvPicPr>
                        </pic:nvPicPr>
                        <pic:blipFill>
                          <a:blip r:embed="rId93"/>
                          <a:stretch>
                            <a:fillRect/>
                          </a:stretch>
                        </pic:blipFill>
                        <pic:spPr>
                          <a:xfrm>
                            <a:off x="0" y="0"/>
                            <a:ext cx="3228571" cy="2600000"/>
                          </a:xfrm>
                          <a:prstGeom prst="rect">
                            <a:avLst/>
                          </a:prstGeom>
                        </pic:spPr>
                      </pic:pic>
                      <pic:pic xmlns:pic="http://schemas.openxmlformats.org/drawingml/2006/picture">
                        <pic:nvPicPr>
                          <pic:cNvPr id="341" name="Picture 341">
                            <a:extLst/>
                          </pic:cNvPr>
                          <pic:cNvPicPr>
                            <a:picLocks noChangeAspect="1"/>
                          </pic:cNvPicPr>
                        </pic:nvPicPr>
                        <pic:blipFill>
                          <a:blip r:embed="rId94"/>
                          <a:stretch>
                            <a:fillRect/>
                          </a:stretch>
                        </pic:blipFill>
                        <pic:spPr>
                          <a:xfrm>
                            <a:off x="3349145" y="0"/>
                            <a:ext cx="4028571" cy="2600000"/>
                          </a:xfrm>
                          <a:prstGeom prst="rect">
                            <a:avLst/>
                          </a:prstGeom>
                        </pic:spPr>
                      </pic:pic>
                    </wpg:wgp>
                  </a:graphicData>
                </a:graphic>
              </wp:inline>
            </w:drawing>
          </mc:Choice>
          <mc:Fallback>
            <w:pict>
              <v:group w14:anchorId="0086F2B5" id="Group 5" o:spid="_x0000_s1026" style="width:399.25pt;height:140.7pt;mso-position-horizontal-relative:char;mso-position-vertical-relative:line" coordsize="73777,26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">
                <v:shape id="Picture 340" o:spid="_x0000_s1027" type="#_x0000_t75" style="position:absolute;width:32285;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">
                  <v:imagedata r:id="rId95" o:title=""/>
                </v:shape>
                <v:shape id="Picture 341" o:spid="_x0000_s1028" type="#_x0000_t75" style="position:absolute;left:33491;width:40286;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">
                  <v:imagedata r:id="rId96" o:title=""/>
                </v:shape>
                <w10:anchorlock/>
              </v:group>
            </w:pict>
          </mc:Fallback>
        </mc:AlternateContent>
      </w:r>
    </w:p>
    <w:p w14:paraId="1EDE6835" w14:textId="3176ABE6" w:rsidR="00075908" w:rsidRDefault="003940C9" w:rsidP="003940C9">
      <w:pPr>
        <w:pStyle w:val="Caption"/>
        <w:rPr>
          <w:noProof/>
        </w:rPr>
      </w:pPr>
      <w:bookmarkStart w:id="344" w:name="_Ref518155035"/>
      <w:bookmarkStart w:id="345" w:name="_Toc518156005"/>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4</w:t>
      </w:r>
      <w:r w:rsidR="00071EE0">
        <w:fldChar w:fldCharType="end"/>
      </w:r>
      <w:bookmarkEnd w:id="344"/>
      <w:r>
        <w:rPr>
          <w:noProof/>
        </w:rPr>
        <w:t xml:space="preserve"> Giá trượt giữ máy chiếu theo phương thẳng đứng</w:t>
      </w:r>
      <w:bookmarkEnd w:id="345"/>
    </w:p>
    <w:p w14:paraId="30AD6934" w14:textId="0DA3F548" w:rsidR="00071EE0" w:rsidRPr="00071EE0" w:rsidRDefault="00071EE0" w:rsidP="00071EE0">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t>.</w:t>
      </w:r>
      <w:r>
        <w:rPr>
          <w:noProof/>
        </w:rPr>
        <w:t>2</w:t>
      </w:r>
      <w:r>
        <w:rPr>
          <w:lang w:val="en-US"/>
        </w:rPr>
        <w:fldChar w:fldCharType="end"/>
      </w:r>
      <w:r>
        <w:rPr>
          <w:lang w:val="en-US"/>
        </w:rPr>
        <w:t xml:space="preserve">, </w:t>
      </w:r>
      <w:r w:rsidR="00A8588D">
        <w:rPr>
          <w:lang w:val="en-US"/>
        </w:rPr>
        <w:fldChar w:fldCharType="begin"/>
      </w:r>
      <w:r w:rsidR="00A8588D">
        <w:rPr>
          <w:lang w:val="en-US"/>
        </w:rPr>
        <w:instrText xml:space="preserve"> REF _Ref518155815 \h </w:instrText>
      </w:r>
      <w:r w:rsidR="00A8588D">
        <w:rPr>
          <w:lang w:val="en-US"/>
        </w:rPr>
      </w:r>
      <w:r w:rsidR="00A8588D">
        <w:rPr>
          <w:lang w:val="en-US"/>
        </w:rPr>
        <w:fldChar w:fldCharType="separate"/>
      </w:r>
      <w:r w:rsidR="00A8588D">
        <w:t xml:space="preserve">Hình </w:t>
      </w:r>
      <w:r w:rsidR="00A8588D">
        <w:rPr>
          <w:noProof/>
        </w:rPr>
        <w:t>4</w:t>
      </w:r>
      <w:r w:rsidR="00A8588D">
        <w:t>.</w:t>
      </w:r>
      <w:r w:rsidR="00A8588D">
        <w:rPr>
          <w:noProof/>
        </w:rPr>
        <w:t>3</w:t>
      </w:r>
      <w:r w:rsidR="00A8588D">
        <w:rPr>
          <w:lang w:val="en-US"/>
        </w:rPr>
        <w:fldChar w:fldCharType="end"/>
      </w:r>
      <w:r w:rsidR="00A8588D">
        <w:rPr>
          <w:lang w:val="en-US"/>
        </w:rPr>
        <w:t xml:space="preserve"> và </w:t>
      </w:r>
      <w:r w:rsidR="00A8588D">
        <w:rPr>
          <w:lang w:val="en-US"/>
        </w:rPr>
        <w:fldChar w:fldCharType="begin"/>
      </w:r>
      <w:r w:rsidR="00A8588D">
        <w:rPr>
          <w:lang w:val="en-US"/>
        </w:rPr>
        <w:instrText xml:space="preserve"> REF _Ref518155035 \h </w:instrText>
      </w:r>
      <w:r w:rsidR="00A8588D">
        <w:rPr>
          <w:lang w:val="en-US"/>
        </w:rPr>
      </w:r>
      <w:r w:rsidR="00A8588D">
        <w:rPr>
          <w:lang w:val="en-US"/>
        </w:rPr>
        <w:fldChar w:fldCharType="separate"/>
      </w:r>
      <w:r w:rsidR="00A8588D">
        <w:t xml:space="preserve">Hình </w:t>
      </w:r>
      <w:r w:rsidR="00A8588D">
        <w:rPr>
          <w:noProof/>
        </w:rPr>
        <w:t>4</w:t>
      </w:r>
      <w:r w:rsidR="00A8588D">
        <w:t>.</w:t>
      </w:r>
      <w:r w:rsidR="00A8588D">
        <w:rPr>
          <w:noProof/>
        </w:rPr>
        <w:t>4</w:t>
      </w:r>
      <w:r w:rsidR="00A8588D">
        <w:rPr>
          <w:lang w:val="en-US"/>
        </w:rPr>
        <w:fldChar w:fldCharType="end"/>
      </w:r>
    </w:p>
    <w:p w14:paraId="2D319D35" w14:textId="5E7906D6" w:rsidR="00EF04AE" w:rsidRPr="00562157" w:rsidRDefault="00EF04AE" w:rsidP="004F61B9">
      <w:pPr>
        <w:pStyle w:val="Heading2"/>
        <w:rPr>
          <w:lang w:val="en-US"/>
        </w:rPr>
      </w:pPr>
      <w:bookmarkStart w:id="346" w:name="_Toc518156656"/>
      <w:bookmarkStart w:id="347" w:name="_Toc360417498"/>
      <w:bookmarkStart w:id="348" w:name="_Toc360417678"/>
      <w:r w:rsidRPr="00562157">
        <w:rPr>
          <w:lang w:val="en-US"/>
        </w:rPr>
        <w:t>Kịch bản sử dụng hệ thống</w:t>
      </w:r>
      <w:bookmarkEnd w:id="346"/>
    </w:p>
    <w:p w14:paraId="6368C3AF" w14:textId="707B03F4"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tọa độ </w:t>
      </w:r>
      <w:r w:rsidR="002606F3">
        <w:rPr>
          <w:lang w:val="en-US"/>
        </w:rPr>
        <w:t xml:space="preserve">(calibration) </w:t>
      </w:r>
      <w:r w:rsidR="009B214C">
        <w:rPr>
          <w:lang w:val="en-US"/>
        </w:rPr>
        <w:t xml:space="preserve">để hệ thống ánh xạ tọa độ giữa các không </w:t>
      </w:r>
      <w:r w:rsidR="009B214C">
        <w:rPr>
          <w:lang w:val="en-US"/>
        </w:rPr>
        <w:lastRenderedPageBreak/>
        <w:t>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49" w:name="_Toc518156657"/>
      <w:r w:rsidR="004F61B9" w:rsidRPr="00562157">
        <w:rPr>
          <w:lang w:val="en-US"/>
        </w:rPr>
        <w:t>Một số vấn đề gặp phải và kỹ thuật áp dụng</w:t>
      </w:r>
      <w:bookmarkEnd w:id="347"/>
      <w:bookmarkEnd w:id="348"/>
      <w:bookmarkEnd w:id="349"/>
    </w:p>
    <w:p w14:paraId="276435AA" w14:textId="77777777" w:rsidR="004F61B9" w:rsidRPr="00562157" w:rsidRDefault="001E171F" w:rsidP="004F61B9">
      <w:pPr>
        <w:pStyle w:val="Heading3"/>
      </w:pPr>
      <w:bookmarkStart w:id="350" w:name="_Ref517858555"/>
      <w:bookmarkStart w:id="351" w:name="_Toc518156658"/>
      <w:r>
        <w:t>Cách bố trí máy chiếu</w:t>
      </w:r>
      <w:bookmarkEnd w:id="350"/>
      <w:bookmarkEnd w:id="351"/>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10B0CF91" w:rsidR="001E171F" w:rsidRDefault="001E171F" w:rsidP="008812F9">
      <w:pPr>
        <w:pStyle w:val="K-Bullet--Heading"/>
        <w:tabs>
          <w:tab w:val="clear" w:pos="420"/>
          <w:tab w:val="num" w:pos="360"/>
        </w:tabs>
        <w:rPr>
          <w:lang w:val="en-US"/>
        </w:rPr>
      </w:pPr>
      <w:r>
        <w:rPr>
          <w:lang w:val="en-US"/>
        </w:rPr>
        <w:t>Chi phí lắp đặt rẻ, dễ và nhanh chóng lắp đặt</w:t>
      </w:r>
      <w:r w:rsidR="00C33D14">
        <w:rPr>
          <w:lang w:val="en-US"/>
        </w:rPr>
        <w:t>.</w:t>
      </w:r>
    </w:p>
    <w:p w14:paraId="131ADCC4" w14:textId="6A17AF50" w:rsidR="007B1A3F" w:rsidRPr="00562157" w:rsidRDefault="001E171F" w:rsidP="008812F9">
      <w:pPr>
        <w:pStyle w:val="K-Bullet--Heading"/>
        <w:tabs>
          <w:tab w:val="clear" w:pos="420"/>
          <w:tab w:val="num" w:pos="360"/>
        </w:tabs>
        <w:rPr>
          <w:lang w:val="en-US"/>
        </w:rPr>
      </w:pPr>
      <w:r>
        <w:rPr>
          <w:lang w:val="en-US"/>
        </w:rPr>
        <w:t>Nâng cao trải nghiệm người dùng, dễ sử dụng và đẹp mắt</w:t>
      </w:r>
      <w:r w:rsidR="00C33D14">
        <w:rPr>
          <w:lang w:val="en-US"/>
        </w:rPr>
        <w:t>.</w:t>
      </w:r>
    </w:p>
    <w:p w14:paraId="08940D38" w14:textId="77777777" w:rsidR="007B1A3F" w:rsidRPr="00562157" w:rsidRDefault="007B1A3F" w:rsidP="00143180">
      <w:pPr>
        <w:pStyle w:val="Solution"/>
        <w:rPr>
          <w:lang w:val="en-US"/>
        </w:rPr>
      </w:pPr>
      <w:r w:rsidRPr="00562157">
        <w:rPr>
          <w:lang w:val="en-US"/>
        </w:rPr>
        <w:t>Giải pháp</w:t>
      </w:r>
    </w:p>
    <w:p w14:paraId="32CBD1CB" w14:textId="33770C1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r w:rsidR="00C33D14">
        <w:rPr>
          <w:lang w:val="en-US"/>
        </w:rPr>
        <w:t>:</w:t>
      </w:r>
    </w:p>
    <w:p w14:paraId="503C3847" w14:textId="45788136" w:rsidR="00DA4EE9" w:rsidRPr="00562157" w:rsidRDefault="00EE3FBC" w:rsidP="008812F9">
      <w:pPr>
        <w:pStyle w:val="K-Bullet--Heading"/>
        <w:tabs>
          <w:tab w:val="clear" w:pos="420"/>
          <w:tab w:val="num" w:pos="360"/>
        </w:tabs>
        <w:rPr>
          <w:lang w:val="en-US"/>
        </w:rPr>
      </w:pPr>
      <w:r>
        <w:rPr>
          <w:lang w:val="en-US"/>
        </w:rPr>
        <w:t>Cách 1: Đặt máy chiếu trên cao, chiếu từ trên xuống</w:t>
      </w:r>
      <w:r w:rsidR="00C33D14">
        <w:rPr>
          <w:lang w:val="en-US"/>
        </w:rPr>
        <w:t>.</w:t>
      </w:r>
    </w:p>
    <w:p w14:paraId="3147EC56" w14:textId="7918BF86" w:rsidR="00DA4EE9" w:rsidRPr="00562157" w:rsidRDefault="00EE3FBC" w:rsidP="00D908A0">
      <w:pPr>
        <w:pStyle w:val="K-Bullet--Heading"/>
        <w:tabs>
          <w:tab w:val="clear" w:pos="420"/>
          <w:tab w:val="num" w:pos="360"/>
        </w:tabs>
        <w:ind w:left="360"/>
        <w:rPr>
          <w:lang w:val="en-US"/>
        </w:rPr>
      </w:pPr>
      <w:r>
        <w:rPr>
          <w:lang w:val="en-US"/>
        </w:rPr>
        <w:t>Cách 2: Đặt máy chiếu dưới mặt đất, phương vuông góc với mặt đất, chiếu từ dưới lên</w:t>
      </w:r>
      <w:r w:rsidR="00C33D14">
        <w:rPr>
          <w:lang w:val="en-US"/>
        </w:rPr>
        <w:t>.</w:t>
      </w:r>
    </w:p>
    <w:p w14:paraId="2F427257" w14:textId="3B01CAB6" w:rsidR="00EE3FBC" w:rsidRDefault="00EE3FBC" w:rsidP="00D908A0">
      <w:pPr>
        <w:pStyle w:val="K-Bullet--Heading"/>
        <w:tabs>
          <w:tab w:val="clear" w:pos="420"/>
          <w:tab w:val="num" w:pos="360"/>
        </w:tabs>
        <w:ind w:left="360"/>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r w:rsidR="00C33D14">
        <w:rPr>
          <w:lang w:val="en-US"/>
        </w:rPr>
        <w:t>.</w:t>
      </w:r>
    </w:p>
    <w:p w14:paraId="232937F1" w14:textId="3E16A42F" w:rsidR="004B5089" w:rsidRDefault="00EE3FBC" w:rsidP="002606F3">
      <w:pPr>
        <w:pStyle w:val="KetLuan"/>
        <w:rPr>
          <w:lang w:val="en-US"/>
        </w:rPr>
      </w:pPr>
      <w:r>
        <w:rPr>
          <w:lang w:val="en-US"/>
        </w:rPr>
        <w:t>Đặt máy chiếu trên cao</w:t>
      </w:r>
    </w:p>
    <w:p w14:paraId="38645773" w14:textId="67159ED4" w:rsidR="00F021BF" w:rsidRDefault="00F021BF" w:rsidP="00F021BF">
      <w:pPr>
        <w:rPr>
          <w:lang w:val="en-US"/>
        </w:rPr>
      </w:pPr>
      <w:r>
        <w:rPr>
          <w:lang w:val="en-US"/>
        </w:rPr>
        <w:t>Thông số lắp đặt cụ thể được mô tả ở</w:t>
      </w:r>
      <w:r w:rsidR="00A8588D">
        <w:rPr>
          <w:lang w:val="en-US"/>
        </w:rPr>
        <w:t xml:space="preserve"> </w:t>
      </w:r>
      <w:r w:rsidR="00A8588D">
        <w:rPr>
          <w:lang w:val="en-US"/>
        </w:rPr>
        <w:fldChar w:fldCharType="begin"/>
      </w:r>
      <w:r w:rsidR="00A8588D">
        <w:rPr>
          <w:lang w:val="en-US"/>
        </w:rPr>
        <w:instrText xml:space="preserve"> REF _Ref515717544 \h </w:instrText>
      </w:r>
      <w:r w:rsidR="00A8588D">
        <w:rPr>
          <w:lang w:val="en-US"/>
        </w:rPr>
      </w:r>
      <w:r w:rsidR="00A8588D">
        <w:rPr>
          <w:lang w:val="en-US"/>
        </w:rPr>
        <w:fldChar w:fldCharType="separate"/>
      </w:r>
      <w:r w:rsidR="00A8588D">
        <w:t xml:space="preserve">Hình </w:t>
      </w:r>
      <w:r w:rsidR="00A8588D">
        <w:rPr>
          <w:noProof/>
        </w:rPr>
        <w:t>4</w:t>
      </w:r>
      <w:r w:rsidR="00A8588D">
        <w:t>.</w:t>
      </w:r>
      <w:r w:rsidR="00A8588D">
        <w:rPr>
          <w:noProof/>
        </w:rPr>
        <w:t>5</w:t>
      </w:r>
      <w:r w:rsidR="00A8588D">
        <w:rPr>
          <w:lang w:val="en-US"/>
        </w:rPr>
        <w:fldChar w:fldCharType="end"/>
      </w:r>
      <w:r>
        <w:rPr>
          <w:lang w:val="en-US"/>
        </w:rPr>
        <w:t>.Với cách lắp đặt này, ta tận dụng được giá treo hiện tại của Camera. Hình ảnh chiếu ra rất rõ nét, chân thật và sống động, mang đến cho người dùng trải nghiệm rất tốt.</w:t>
      </w:r>
    </w:p>
    <w:p w14:paraId="05A57ACA" w14:textId="1D042362" w:rsidR="00F021BF" w:rsidRPr="00F021BF" w:rsidRDefault="00477040" w:rsidP="00732CE2">
      <w:pPr>
        <w:rPr>
          <w:lang w:val="en-US"/>
        </w:rPr>
      </w:pPr>
      <w:r>
        <w:rPr>
          <w:lang w:val="en-US"/>
        </w:rPr>
        <w:t xml:space="preserve">Tuy nhiên, nhược điểm của cách lắp đặt này là ta cần gia cố giá đỡ thêm chắc chắn vì máy chiếu khá nặng. Hơn thế nữa, việc lắp đặt khá khó khăn do phải lắp đặt cố định để máy chiếu không rung lắc trong quá trình sử </w:t>
      </w:r>
      <w:proofErr w:type="gramStart"/>
      <w:r>
        <w:rPr>
          <w:lang w:val="en-US"/>
        </w:rPr>
        <w:t>dụng.Việc</w:t>
      </w:r>
      <w:proofErr w:type="gramEnd"/>
      <w:r>
        <w:rPr>
          <w:lang w:val="en-US"/>
        </w:rPr>
        <w:t xml:space="preserve"> lắp đặt cứng này gây khó khăn nếu về sau có nhu cầu thay đổi, nâng cấp về phần cứng.</w:t>
      </w:r>
    </w:p>
    <w:p w14:paraId="7F53E533" w14:textId="77777777" w:rsidR="004B5089" w:rsidRDefault="004B5089" w:rsidP="00163830">
      <w:pPr>
        <w:keepNext/>
        <w:ind w:firstLine="0"/>
        <w:jc w:val="center"/>
      </w:pPr>
      <w:r w:rsidRPr="004B5089">
        <w:rPr>
          <w:noProof/>
        </w:rPr>
        <w:lastRenderedPageBreak/>
        <mc:AlternateContent>
          <mc:Choice Requires="wpg">
            <w:drawing>
              <wp:inline distT="0" distB="0" distL="0" distR="0" wp14:anchorId="3E19DB77" wp14:editId="0A6F7B6B">
                <wp:extent cx="3589650" cy="2495549"/>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49"/>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0071" y="528279"/>
                              <a:ext cx="829698" cy="1022931"/>
                              <a:chOff x="2096660" y="269622"/>
                              <a:chExt cx="829698" cy="1022931"/>
                            </a:xfrm>
                          </wpg:grpSpPr>
                          <wps:wsp>
                            <wps:cNvPr id="128" name="Rectangle 128">
                              <a:extLst/>
                            </wps:cNvPr>
                            <wps:cNvSpPr/>
                            <wps:spPr>
                              <a:xfrm rot="10800000">
                                <a:off x="2096660" y="451202"/>
                                <a:ext cx="829698" cy="841351"/>
                              </a:xfrm>
                              <a:prstGeom prst="rect">
                                <a:avLst/>
                              </a:prstGeom>
                            </wps:spPr>
                            <wps:style>
                              <a:lnRef idx="2">
                                <a:schemeClr val="dk1"/>
                              </a:lnRef>
                              <a:fillRef idx="1">
                                <a:schemeClr val="lt1"/>
                              </a:fillRef>
                              <a:effectRef idx="0">
                                <a:schemeClr val="dk1"/>
                              </a:effectRef>
                              <a:fontRef idx="minor">
                                <a:schemeClr val="dk1"/>
                              </a:fontRef>
                            </wps:style>
                            <wps:txbx>
                              <w:txbxContent>
                                <w:p w14:paraId="7F421080" w14:textId="2081B828" w:rsidR="0005593C" w:rsidRPr="00AC3416" w:rsidRDefault="0005593C"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05593C" w:rsidRPr="00AC3416" w:rsidRDefault="0005593C" w:rsidP="00BE7C72">
                                  <w:pPr>
                                    <w:pStyle w:val="NormalWeb"/>
                                    <w:spacing w:after="0"/>
                                    <w:ind w:firstLine="0"/>
                                    <w:jc w:val="center"/>
                                    <w:rPr>
                                      <w:sz w:val="22"/>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327466" y="269622"/>
                                <a:ext cx="284834" cy="162768"/>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a:stCxn id="129" idx="3"/>
                          </wps:cNvCnPr>
                          <wps:spPr>
                            <a:xfrm flipH="1">
                              <a:off x="1505977" y="1469825"/>
                              <a:ext cx="757766"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a:stCxn id="129" idx="1"/>
                            <a:endCxn id="125" idx="0"/>
                          </wps:cNvCnPr>
                          <wps:spPr>
                            <a:xfrm>
                              <a:off x="2548963" y="1469825"/>
                              <a:ext cx="1042490"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05593C" w:rsidRPr="004B5089" w:rsidRDefault="0005593C"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4AB67C83" w:rsidR="0005593C" w:rsidRDefault="0005593C"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05593C" w:rsidRPr="004B5089" w:rsidRDefault="0005593C"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7" name="TextBox 31">
                          <a:extLst/>
                        </wps:cNvPr>
                        <wps:cNvSpPr txBox="1"/>
                        <wps:spPr>
                          <a:xfrm>
                            <a:off x="2071032" y="2117424"/>
                            <a:ext cx="757555" cy="467793"/>
                          </a:xfrm>
                          <a:prstGeom prst="rect">
                            <a:avLst/>
                          </a:prstGeom>
                          <a:noFill/>
                        </wps:spPr>
                        <wps:txbx>
                          <w:txbxContent>
                            <w:p w14:paraId="7CCAAA33" w14:textId="1E35B61C" w:rsidR="0005593C" w:rsidRPr="004B5089" w:rsidRDefault="0005593C" w:rsidP="00315EF8">
                              <w:pPr>
                                <w:pStyle w:val="NormalWeb"/>
                                <w:spacing w:after="0"/>
                                <w:ind w:firstLine="0"/>
                              </w:pPr>
                              <w:r>
                                <w:rPr>
                                  <w:color w:val="000000" w:themeColor="text1"/>
                                  <w:kern w:val="24"/>
                                </w:rPr>
                                <w:t>103</w:t>
                              </w:r>
                              <w:r w:rsidRPr="004B5089">
                                <w:rPr>
                                  <w:color w:val="000000" w:themeColor="text1"/>
                                  <w:kern w:val="24"/>
                                </w:rPr>
                                <w:t>cm</w:t>
                              </w:r>
                            </w:p>
                          </w:txbxContent>
                        </wps:txbx>
                        <wps:bodyPr wrap="square" rtlCol="0">
                          <a:noAutofit/>
                        </wps:bodyPr>
                      </wps:wsp>
                      <wps:wsp>
                        <wps:cNvPr id="348" name="Straight Arrow Connector 348">
                          <a:extLst/>
                        </wps:cNvPr>
                        <wps:cNvCnPr>
                          <a:cxnSpLocks/>
                        </wps:cNvCnPr>
                        <wps:spPr>
                          <a:xfrm flipH="1">
                            <a:off x="876489" y="2491877"/>
                            <a:ext cx="2652940"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9" name="Straight Arrow Connector 349">
                          <a:extLst/>
                        </wps:cNvPr>
                        <wps:cNvCnPr/>
                        <wps:spPr>
                          <a:xfrm>
                            <a:off x="553940" y="528133"/>
                            <a:ext cx="0" cy="208739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0" name="TextBox 29">
                          <a:extLst/>
                        </wps:cNvPr>
                        <wps:cNvSpPr txBox="1"/>
                        <wps:spPr>
                          <a:xfrm rot="16200000">
                            <a:off x="-165026" y="1554520"/>
                            <a:ext cx="1293967" cy="304831"/>
                          </a:xfrm>
                          <a:prstGeom prst="rect">
                            <a:avLst/>
                          </a:prstGeom>
                          <a:noFill/>
                        </wps:spPr>
                        <wps:txbx>
                          <w:txbxContent>
                            <w:p w14:paraId="15F0E973" w14:textId="140902AB" w:rsidR="0005593C" w:rsidRPr="004B5089" w:rsidRDefault="0005593C" w:rsidP="004B5089">
                              <w:pPr>
                                <w:pStyle w:val="NormalWeb"/>
                                <w:spacing w:after="0"/>
                              </w:pPr>
                              <w:r>
                                <w:rPr>
                                  <w:color w:val="000000" w:themeColor="text1"/>
                                  <w:kern w:val="24"/>
                                </w:rPr>
                                <w:t>8</w:t>
                              </w:r>
                              <w:r w:rsidRPr="004B5089">
                                <w:rPr>
                                  <w:color w:val="000000" w:themeColor="text1"/>
                                  <w:kern w:val="24"/>
                                </w:rPr>
                                <w:t>0cm</w:t>
                              </w:r>
                            </w:p>
                          </w:txbxContent>
                        </wps:txbx>
                        <wps:bodyPr wrap="square" rtlCol="0">
                          <a:noAutofit/>
                        </wps:bodyPr>
                      </wps:wsp>
                    </wpg:wgp>
                  </a:graphicData>
                </a:graphic>
              </wp:inline>
            </w:drawing>
          </mc:Choice>
          <mc:Fallback>
            <w:pict>
              <v:group w14:anchorId="3E19DB77" id="Group 35" o:spid="_x0000_s1111"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">
                <v:group id="Group 121" o:spid="_x0000_s1112"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13"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14"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15"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16"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17"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8" style="position:absolute;left:19500;top:5282;width:8297;height:10230;rotation:180" coordorigin="20966,2696" coordsize="8296,102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9" style="position:absolute;left:20966;top:4512;width:8297;height:841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7F421080" w14:textId="2081B828" w:rsidR="0005593C" w:rsidRPr="00AC3416" w:rsidRDefault="0005593C"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05593C" w:rsidRPr="00AC3416" w:rsidRDefault="0005593C" w:rsidP="00BE7C72">
                            <w:pPr>
                              <w:pStyle w:val="NormalWeb"/>
                              <w:spacing w:after="0"/>
                              <w:ind w:firstLine="0"/>
                              <w:jc w:val="center"/>
                              <w:rPr>
                                <w:sz w:val="22"/>
                              </w:rPr>
                            </w:pPr>
                          </w:p>
                        </w:txbxContent>
                      </v:textbox>
                    </v:rect>
                    <v:rect id="Rectangle 129" o:spid="_x0000_s1120" style="position:absolute;left:23274;top:2696;width:2849;height:1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" fillcolor="white [3201]" strokecolor="black [3213]" strokeweight="2.25pt"/>
                  </v:group>
                  <v:line id="Straight Connector 130" o:spid="_x0000_s1121" style="position:absolute;flip:x;visibility:visible;mso-wrap-style:square" from="15059,14698" to="22637,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22" style="position:absolute;visibility:visible;mso-wrap-style:square" from="25489,14698"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23"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24"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25"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05593C" w:rsidRPr="004B5089" w:rsidRDefault="0005593C" w:rsidP="004B5089">
                        <w:pPr>
                          <w:pStyle w:val="NormalWeb"/>
                          <w:spacing w:after="0"/>
                        </w:pPr>
                        <w:r w:rsidRPr="004B5089">
                          <w:rPr>
                            <w:color w:val="000000" w:themeColor="text1"/>
                            <w:kern w:val="24"/>
                          </w:rPr>
                          <w:t>50cm</w:t>
                        </w:r>
                      </w:p>
                    </w:txbxContent>
                  </v:textbox>
                </v:shape>
                <v:shape id="TextBox 30" o:spid="_x0000_s1126"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4AB67C83" w:rsidR="0005593C" w:rsidRDefault="0005593C"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v:textbox>
                </v:shape>
                <v:shape id="TextBox 31" o:spid="_x0000_s1127"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05593C" w:rsidRPr="004B5089" w:rsidRDefault="0005593C" w:rsidP="004B5089">
                        <w:pPr>
                          <w:pStyle w:val="NormalWeb"/>
                          <w:spacing w:after="0"/>
                        </w:pPr>
                        <w:r w:rsidRPr="004B5089">
                          <w:rPr>
                            <w:color w:val="000000" w:themeColor="text1"/>
                            <w:kern w:val="24"/>
                          </w:rPr>
                          <w:t>80cm</w:t>
                        </w:r>
                      </w:p>
                    </w:txbxContent>
                  </v:textbox>
                </v:shape>
                <v:shape id="Straight Arrow Connector 138" o:spid="_x0000_s1128"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v:shape id="TextBox 31" o:spid="_x0000_s1129" type="#_x0000_t202" style="position:absolute;left:20710;top:21174;width:7575;height:4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7CCAAA33" w14:textId="1E35B61C" w:rsidR="0005593C" w:rsidRPr="004B5089" w:rsidRDefault="0005593C" w:rsidP="00315EF8">
                        <w:pPr>
                          <w:pStyle w:val="NormalWeb"/>
                          <w:spacing w:after="0"/>
                          <w:ind w:firstLine="0"/>
                        </w:pPr>
                        <w:r>
                          <w:rPr>
                            <w:color w:val="000000" w:themeColor="text1"/>
                            <w:kern w:val="24"/>
                          </w:rPr>
                          <w:t>103</w:t>
                        </w:r>
                        <w:r w:rsidRPr="004B5089">
                          <w:rPr>
                            <w:color w:val="000000" w:themeColor="text1"/>
                            <w:kern w:val="24"/>
                          </w:rPr>
                          <w:t>cm</w:t>
                        </w:r>
                      </w:p>
                    </w:txbxContent>
                  </v:textbox>
                </v:shape>
                <v:shape id="Straight Arrow Connector 348" o:spid="_x0000_s1130" type="#_x0000_t32" style="position:absolute;left:8764;top:24918;width:2653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" strokecolor="#4579b8 [3044]">
                  <v:stroke startarrow="block" endarrow="block"/>
                  <o:lock v:ext="edit" shapetype="f"/>
                </v:shape>
                <v:shape id="Straight Arrow Connector 349" o:spid="_x0000_s1131" type="#_x0000_t32" style="position:absolute;left:5539;top:5281;width:0;height:208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" strokecolor="#4579b8 [3044]">
                  <v:stroke startarrow="block" endarrow="block"/>
                </v:shape>
                <v:shape id="TextBox 29" o:spid="_x0000_s1132" type="#_x0000_t202" style="position:absolute;left:-1651;top:15545;width:12940;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" filled="f" stroked="f">
                  <v:textbox>
                    <w:txbxContent>
                      <w:p w14:paraId="15F0E973" w14:textId="140902AB" w:rsidR="0005593C" w:rsidRPr="004B5089" w:rsidRDefault="0005593C" w:rsidP="004B5089">
                        <w:pPr>
                          <w:pStyle w:val="NormalWeb"/>
                          <w:spacing w:after="0"/>
                        </w:pPr>
                        <w:r>
                          <w:rPr>
                            <w:color w:val="000000" w:themeColor="text1"/>
                            <w:kern w:val="24"/>
                          </w:rPr>
                          <w:t>8</w:t>
                        </w:r>
                        <w:r w:rsidRPr="004B5089">
                          <w:rPr>
                            <w:color w:val="000000" w:themeColor="text1"/>
                            <w:kern w:val="24"/>
                          </w:rPr>
                          <w:t>0cm</w:t>
                        </w:r>
                      </w:p>
                    </w:txbxContent>
                  </v:textbox>
                </v:shape>
                <w10:anchorlock/>
              </v:group>
            </w:pict>
          </mc:Fallback>
        </mc:AlternateContent>
      </w:r>
    </w:p>
    <w:p w14:paraId="508CCEC3" w14:textId="4B290564" w:rsidR="004B5089" w:rsidRPr="004B5089" w:rsidRDefault="004B5089" w:rsidP="004B5089">
      <w:pPr>
        <w:pStyle w:val="Caption"/>
        <w:rPr>
          <w:lang w:val="en-US"/>
        </w:rPr>
      </w:pPr>
      <w:bookmarkStart w:id="352" w:name="_Ref515717544"/>
      <w:bookmarkStart w:id="353" w:name="_Toc518156006"/>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5</w:t>
      </w:r>
      <w:r w:rsidR="00071EE0">
        <w:fldChar w:fldCharType="end"/>
      </w:r>
      <w:bookmarkEnd w:id="352"/>
      <w:r>
        <w:rPr>
          <w:noProof/>
        </w:rPr>
        <w:t xml:space="preserve"> Cách bố trí máy chiếu trên cao</w:t>
      </w:r>
      <w:bookmarkEnd w:id="353"/>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F1249B0" w:rsidR="00F34C67" w:rsidRDefault="00F34C67" w:rsidP="002606F3">
      <w:pPr>
        <w:pStyle w:val="KetLuan"/>
        <w:rPr>
          <w:lang w:val="en-US"/>
        </w:rPr>
      </w:pPr>
      <w:bookmarkStart w:id="354" w:name="_Ref517949461"/>
      <w:r>
        <w:rPr>
          <w:lang w:val="en-US"/>
        </w:rPr>
        <w:t>Đặt máy chiếu dưới đất theo phương vuông góc mặt đất</w:t>
      </w:r>
      <w:bookmarkEnd w:id="354"/>
    </w:p>
    <w:p w14:paraId="5CE88790" w14:textId="77777777" w:rsidR="00C22F55" w:rsidRDefault="00C22F55" w:rsidP="00163830">
      <w:pPr>
        <w:keepNext/>
        <w:ind w:firstLine="0"/>
        <w:jc w:val="center"/>
      </w:pPr>
      <w:bookmarkStart w:id="355" w:name="_Toc360417500"/>
      <w:bookmarkStart w:id="356" w:name="_Toc360417680"/>
      <w:bookmarkStart w:id="357" w:name="_Ref360792512"/>
      <w:bookmarkStart w:id="358" w:name="_Ref360804504"/>
      <w:r>
        <w:rPr>
          <w:noProof/>
        </w:rPr>
        <mc:AlternateContent>
          <mc:Choice Requires="wps">
            <w:drawing>
              <wp:anchor distT="0" distB="0" distL="114300" distR="114300" simplePos="0" relativeHeight="251655680" behindDoc="0" locked="0" layoutInCell="1" allowOverlap="1" wp14:anchorId="409E308C" wp14:editId="060DB4E5">
                <wp:simplePos x="0" y="0"/>
                <wp:positionH relativeFrom="column">
                  <wp:posOffset>3402330</wp:posOffset>
                </wp:positionH>
                <wp:positionV relativeFrom="paragraph">
                  <wp:posOffset>31194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3553B597" w:rsidR="0005593C" w:rsidRPr="00C22F55" w:rsidRDefault="0005593C" w:rsidP="00C22F55">
                            <w:pPr>
                              <w:pStyle w:val="NormalWeb"/>
                              <w:spacing w:after="0"/>
                              <w:rPr>
                                <w:lang w:val="en-US"/>
                              </w:rPr>
                            </w:pPr>
                            <w:r>
                              <w:rPr>
                                <w:color w:val="000000" w:themeColor="text1"/>
                                <w:kern w:val="24"/>
                                <w:lang w:val="en-US"/>
                              </w:rPr>
                              <w:t>Kinect</w:t>
                            </w:r>
                          </w:p>
                        </w:txbxContent>
                      </wps:txbx>
                      <wps:bodyPr wrap="square" rtlCol="0">
                        <a:noAutofit/>
                      </wps:bodyPr>
                    </wps:wsp>
                  </a:graphicData>
                </a:graphic>
                <wp14:sizeRelH relativeFrom="margin">
                  <wp14:pctWidth>0</wp14:pctWidth>
                </wp14:sizeRelH>
              </wp:anchor>
            </w:drawing>
          </mc:Choice>
          <mc:Fallback>
            <w:pict>
              <v:shape w14:anchorId="409E308C" id="TextBox 42" o:spid="_x0000_s1133" type="#_x0000_t202" style="position:absolute;left:0;text-align:left;margin-left:267.9pt;margin-top:24.55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" filled="f" stroked="f">
                <v:textbox>
                  <w:txbxContent>
                    <w:p w14:paraId="6C6BFF39" w14:textId="3553B597" w:rsidR="0005593C" w:rsidRPr="00C22F55" w:rsidRDefault="0005593C" w:rsidP="00C22F55">
                      <w:pPr>
                        <w:pStyle w:val="NormalWeb"/>
                        <w:spacing w:after="0"/>
                        <w:rPr>
                          <w:lang w:val="en-US"/>
                        </w:rPr>
                      </w:pPr>
                      <w:r>
                        <w:rPr>
                          <w:color w:val="000000" w:themeColor="text1"/>
                          <w:kern w:val="24"/>
                          <w:lang w:val="en-US"/>
                        </w:rPr>
                        <w:t>Kinect</w:t>
                      </w:r>
                    </w:p>
                  </w:txbxContent>
                </v:textbox>
              </v:shape>
            </w:pict>
          </mc:Fallback>
        </mc:AlternateContent>
      </w:r>
      <w:r w:rsidRPr="00C22F55">
        <w:rPr>
          <w:noProof/>
        </w:rPr>
        <mc:AlternateContent>
          <mc:Choice Requires="wpg">
            <w:drawing>
              <wp:inline distT="0" distB="0" distL="0" distR="0" wp14:anchorId="5300337B" wp14:editId="31FEFD0B">
                <wp:extent cx="3497871" cy="2583710"/>
                <wp:effectExtent l="0" t="0" r="26670" b="2667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97871" cy="2583710"/>
                          <a:chOff x="-29807" y="-133157"/>
                          <a:chExt cx="3638185" cy="4274547"/>
                        </a:xfrm>
                      </wpg:grpSpPr>
                      <wpg:grpSp>
                        <wpg:cNvPr id="140" name="Group 140">
                          <a:extLst/>
                        </wpg:cNvPr>
                        <wpg:cNvGrpSpPr/>
                        <wpg:grpSpPr>
                          <a:xfrm>
                            <a:off x="-29807" y="-133157"/>
                            <a:ext cx="3638185" cy="4155263"/>
                            <a:chOff x="-29807" y="-133157"/>
                            <a:chExt cx="3638185" cy="4155263"/>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428372" y="2538656"/>
                              <a:ext cx="1661182" cy="296843"/>
                            </a:xfrm>
                            <a:prstGeom prst="rect">
                              <a:avLst/>
                            </a:prstGeom>
                            <a:noFill/>
                          </wps:spPr>
                          <wps:txbx>
                            <w:txbxContent>
                              <w:p w14:paraId="3DCD0096" w14:textId="77777777" w:rsidR="0005593C" w:rsidRDefault="0005593C"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578953" y="1876039"/>
                              <a:ext cx="1434841" cy="336550"/>
                            </a:xfrm>
                            <a:prstGeom prst="rect">
                              <a:avLst/>
                            </a:prstGeom>
                            <a:noFill/>
                          </wps:spPr>
                          <wps:txbx>
                            <w:txbxContent>
                              <w:p w14:paraId="14A3EF52" w14:textId="77777777" w:rsidR="0005593C" w:rsidRDefault="0005593C"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074399" y="-133157"/>
                              <a:ext cx="829003" cy="371676"/>
                            </a:xfrm>
                            <a:prstGeom prst="rect">
                              <a:avLst/>
                            </a:prstGeom>
                            <a:noFill/>
                          </wps:spPr>
                          <wps:txbx>
                            <w:txbxContent>
                              <w:p w14:paraId="37A2FE33" w14:textId="77777777" w:rsidR="0005593C" w:rsidRDefault="0005593C"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1" name="TextBox 42">
                            <a:extLst/>
                          </wps:cNvPr>
                          <wps:cNvSpPr txBox="1"/>
                          <wps:spPr>
                            <a:xfrm>
                              <a:off x="1908619" y="1417870"/>
                              <a:ext cx="829003" cy="371676"/>
                            </a:xfrm>
                            <a:prstGeom prst="rect">
                              <a:avLst/>
                            </a:prstGeom>
                            <a:noFill/>
                          </wps:spPr>
                          <wps:txbx>
                            <w:txbxContent>
                              <w:p w14:paraId="7CF9E4CD" w14:textId="5A1535C9" w:rsidR="0005593C" w:rsidRDefault="0005593C" w:rsidP="00AC3416">
                                <w:pPr>
                                  <w:pStyle w:val="NormalWeb"/>
                                  <w:spacing w:after="0"/>
                                  <w:ind w:firstLine="0"/>
                                </w:pPr>
                                <w:r>
                                  <w:rPr>
                                    <w:color w:val="000000" w:themeColor="text1"/>
                                    <w:kern w:val="24"/>
                                  </w:rPr>
                                  <w:t>103cm</w:t>
                                </w:r>
                              </w:p>
                            </w:txbxContent>
                          </wps:txbx>
                          <wps:bodyPr wrap="square" rtlCol="0">
                            <a:noAutofit/>
                          </wps:bodyPr>
                        </wps:wsp>
                        <wps:wsp>
                          <wps:cNvPr id="352" name="Straight Arrow Connector 352">
                            <a:extLst/>
                          </wps:cNvPr>
                          <wps:cNvCnPr>
                            <a:cxnSpLocks/>
                          </wps:cNvCnPr>
                          <wps:spPr>
                            <a:xfrm flipH="1">
                              <a:off x="756658" y="1761706"/>
                              <a:ext cx="2704829"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293973" y="995369"/>
                            <a:ext cx="1402573" cy="286702"/>
                          </a:xfrm>
                          <a:prstGeom prst="rect">
                            <a:avLst/>
                          </a:prstGeom>
                          <a:noFill/>
                        </wps:spPr>
                        <wps:txbx>
                          <w:txbxContent>
                            <w:p w14:paraId="04190C4E" w14:textId="77777777" w:rsidR="0005593C" w:rsidRDefault="0005593C"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2932" y="3541047"/>
                            <a:ext cx="924447" cy="600343"/>
                            <a:chOff x="1812920" y="3541049"/>
                            <a:chExt cx="968991" cy="951460"/>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2920" y="3674780"/>
                              <a:ext cx="968991" cy="817729"/>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05593C" w:rsidRPr="009B5160" w:rsidRDefault="0005593C"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403339" y="1991760"/>
                            <a:ext cx="709347" cy="1633451"/>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a:endCxn id="145" idx="0"/>
                        </wps:cNvCnPr>
                        <wps:spPr>
                          <a:xfrm flipV="1">
                            <a:off x="2490247" y="1855310"/>
                            <a:ext cx="1044535" cy="17687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34" style="width:275.4pt;height:203.45pt;mso-position-horizontal-relative:char;mso-position-vertical-relative:line" coordorigin="-298,-1331" coordsize="36381,427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">
                <v:group id="Group 140" o:spid="_x0000_s1135" style="position:absolute;left:-298;top:-1331;width:36381;height:41552" coordorigin="-298,-1331" coordsize="36381,4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36"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37"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38"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39"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40"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41"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42"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43"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44"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45"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46"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47" type="#_x0000_t202" style="position:absolute;left:-4284;top:25385;width:16612;height:296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05593C" w:rsidRDefault="0005593C" w:rsidP="00C22F55">
                          <w:pPr>
                            <w:pStyle w:val="NormalWeb"/>
                            <w:spacing w:after="0"/>
                          </w:pPr>
                          <w:r>
                            <w:rPr>
                              <w:color w:val="000000" w:themeColor="text1"/>
                              <w:kern w:val="24"/>
                            </w:rPr>
                            <w:t>103cm</w:t>
                          </w:r>
                        </w:p>
                      </w:txbxContent>
                    </v:textbox>
                  </v:shape>
                  <v:shape id="TextBox 41" o:spid="_x0000_s1148" type="#_x0000_t202" style="position:absolute;left:-5790;top:18760;width:14349;height:336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05593C" w:rsidRDefault="0005593C" w:rsidP="00C22F55">
                          <w:pPr>
                            <w:pStyle w:val="NormalWeb"/>
                            <w:spacing w:after="0"/>
                          </w:pPr>
                          <w:r>
                            <w:rPr>
                              <w:color w:val="000000" w:themeColor="text1"/>
                              <w:kern w:val="24"/>
                            </w:rPr>
                            <w:t>180cm</w:t>
                          </w:r>
                        </w:p>
                      </w:txbxContent>
                    </v:textbox>
                  </v:shape>
                  <v:shape id="_x0000_s1149" type="#_x0000_t202" style="position:absolute;left:10743;top:-1331;width:8291;height:3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05593C" w:rsidRDefault="0005593C" w:rsidP="00C22F55">
                          <w:pPr>
                            <w:pStyle w:val="NormalWeb"/>
                            <w:spacing w:after="0"/>
                          </w:pPr>
                          <w:r>
                            <w:rPr>
                              <w:color w:val="000000" w:themeColor="text1"/>
                              <w:kern w:val="24"/>
                            </w:rPr>
                            <w:t>80cm</w:t>
                          </w:r>
                        </w:p>
                      </w:txbxContent>
                    </v:textbox>
                  </v:shape>
                  <v:shape id="Straight Arrow Connector 155" o:spid="_x0000_s1150"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shape id="_x0000_s1151" type="#_x0000_t202" style="position:absolute;left:19086;top:14178;width:8290;height:3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" filled="f" stroked="f">
                    <v:textbox>
                      <w:txbxContent>
                        <w:p w14:paraId="7CF9E4CD" w14:textId="5A1535C9" w:rsidR="0005593C" w:rsidRDefault="0005593C" w:rsidP="00AC3416">
                          <w:pPr>
                            <w:pStyle w:val="NormalWeb"/>
                            <w:spacing w:after="0"/>
                            <w:ind w:firstLine="0"/>
                          </w:pPr>
                          <w:r>
                            <w:rPr>
                              <w:color w:val="000000" w:themeColor="text1"/>
                              <w:kern w:val="24"/>
                            </w:rPr>
                            <w:t>103cm</w:t>
                          </w:r>
                        </w:p>
                      </w:txbxContent>
                    </v:textbox>
                  </v:shape>
                  <v:shape id="Straight Arrow Connector 352" o:spid="_x0000_s1152" type="#_x0000_t32" style="position:absolute;left:7566;top:17617;width:2704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" strokecolor="#4579b8 [3044]">
                    <v:stroke startarrow="block" endarrow="block"/>
                    <o:lock v:ext="edit" shapetype="f"/>
                  </v:shape>
                </v:group>
                <v:shape id="Straight Arrow Connector 156" o:spid="_x0000_s1153"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54" type="#_x0000_t202" style="position:absolute;left:-2940;top:9953;width:14026;height:28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05593C" w:rsidRDefault="0005593C" w:rsidP="00C22F55">
                        <w:pPr>
                          <w:pStyle w:val="NormalWeb"/>
                          <w:spacing w:after="0"/>
                        </w:pPr>
                        <w:r>
                          <w:rPr>
                            <w:color w:val="000000" w:themeColor="text1"/>
                            <w:kern w:val="24"/>
                          </w:rPr>
                          <w:t>75cm</w:t>
                        </w:r>
                      </w:p>
                    </w:txbxContent>
                  </v:textbox>
                </v:shape>
                <v:shape id="Straight Arrow Connector 158" o:spid="_x0000_s1155"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56" style="position:absolute;left:18129;top:35410;width:9244;height:6003" coordorigin="18129,35410" coordsize="9689,9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57"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58" style="position:absolute;left:18129;top:36747;width:9690;height:8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05593C" w:rsidRPr="009B5160" w:rsidRDefault="0005593C" w:rsidP="00C22F55">
                          <w:pPr>
                            <w:pStyle w:val="NormalWeb"/>
                            <w:spacing w:after="0"/>
                            <w:ind w:firstLine="0"/>
                          </w:pPr>
                          <w:r w:rsidRPr="009B5160">
                            <w:rPr>
                              <w:b/>
                              <w:bCs/>
                              <w:kern w:val="24"/>
                            </w:rPr>
                            <w:t>Máy chiếu</w:t>
                          </w:r>
                        </w:p>
                      </w:txbxContent>
                    </v:textbox>
                  </v:rect>
                </v:group>
                <v:line id="Straight Connector 162" o:spid="_x0000_s1159" style="position:absolute;flip:x y;visibility:visible;mso-wrap-style:square" from="14033,19917" to="21126,36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60" style="position:absolute;flip:y;visibility:visible;mso-wrap-style:square" from="24902,18553" to="35347,36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56B158A4" w:rsidR="00413BE8" w:rsidRDefault="00C22F55" w:rsidP="00C22F55">
      <w:pPr>
        <w:pStyle w:val="Caption"/>
        <w:rPr>
          <w:noProof/>
        </w:rPr>
      </w:pPr>
      <w:bookmarkStart w:id="359" w:name="_Ref515717631"/>
      <w:bookmarkStart w:id="360" w:name="_Toc518156007"/>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6</w:t>
      </w:r>
      <w:r w:rsidR="00071EE0">
        <w:fldChar w:fldCharType="end"/>
      </w:r>
      <w:bookmarkEnd w:id="359"/>
      <w:r>
        <w:rPr>
          <w:noProof/>
        </w:rPr>
        <w:t xml:space="preserve"> Cách bố trí máy chiếu dưới đất theo phương vuông góc</w:t>
      </w:r>
      <w:bookmarkEnd w:id="360"/>
    </w:p>
    <w:p w14:paraId="1A55D5AE" w14:textId="1276DCA8" w:rsidR="00F70252" w:rsidRDefault="00C22F55" w:rsidP="00F70252">
      <w:r>
        <w:t>Theo cách bố trí ở</w:t>
      </w:r>
      <w:r w:rsidR="00A8588D">
        <w:t xml:space="preserve"> </w:t>
      </w:r>
      <w:r w:rsidR="00A8588D">
        <w:fldChar w:fldCharType="begin"/>
      </w:r>
      <w:r w:rsidR="00A8588D">
        <w:instrText xml:space="preserve"> REF _Ref515717631 \h </w:instrText>
      </w:r>
      <w:r w:rsidR="00A8588D">
        <w:fldChar w:fldCharType="separate"/>
      </w:r>
      <w:r w:rsidR="00A8588D">
        <w:t xml:space="preserve">Hình </w:t>
      </w:r>
      <w:r w:rsidR="00A8588D">
        <w:rPr>
          <w:noProof/>
        </w:rPr>
        <w:t>4</w:t>
      </w:r>
      <w:r w:rsidR="00A8588D">
        <w:t>.</w:t>
      </w:r>
      <w:r w:rsidR="00A8588D">
        <w:rPr>
          <w:noProof/>
        </w:rPr>
        <w:t>6</w:t>
      </w:r>
      <w:r w:rsidR="00A8588D">
        <w:fldChar w:fldCharType="end"/>
      </w:r>
      <w:r>
        <w:t>, ta thấy rõ ràng cách lắp đặt này đã khắc phục được nhược điểm gây đ</w:t>
      </w:r>
      <w:r w:rsidR="00E7477B">
        <w:t>ổ</w:t>
      </w:r>
      <w:r>
        <w:t xml:space="preserve">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w:t>
      </w:r>
      <w:r>
        <w:lastRenderedPageBreak/>
        <w:t>hút như cách lắp đặt trước, nhưng vẫn hiển thị rõ thông tin ở mức chấp nhận được. Nếu thay đổi chất liệu kính trong suốt và giấy trắng th</w:t>
      </w:r>
      <w:r w:rsidR="001824ED">
        <w:t>à</w:t>
      </w:r>
      <w:r>
        <w:t>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w:t>
      </w:r>
      <w:r w:rsidR="001824ED">
        <w:t>can trong</w:t>
      </w:r>
      <w:r w:rsidR="00F8027C">
        <w:t>.</w:t>
      </w:r>
    </w:p>
    <w:p w14:paraId="69F33C5D" w14:textId="3B60C80C"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 xml:space="preserve">vùng chiếu ra của máy chiếu nhỏ nên nếu muốn hứng được ảnh lớn hơn, ta phải nâng cao khoảng cách màn hứng và máy chiếu. </w:t>
      </w:r>
      <w:r w:rsidR="001824ED">
        <w:t>Việc này khiến tổng chiều cao của cả hệ thống trở lên lớn hơn</w:t>
      </w:r>
      <w:r w:rsidR="00F8027C">
        <w:t>.</w:t>
      </w:r>
    </w:p>
    <w:p w14:paraId="335FB8EB" w14:textId="1E3E63F8" w:rsidR="00F70252" w:rsidRDefault="00F70252" w:rsidP="00AC3416">
      <w:pPr>
        <w:pStyle w:val="KetLuan"/>
        <w:rPr>
          <w:lang w:val="en-US"/>
        </w:rPr>
      </w:pPr>
      <w:r>
        <w:rPr>
          <w:lang w:val="en-US"/>
        </w:rPr>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05593C" w:rsidRPr="001824ED" w:rsidRDefault="0005593C" w:rsidP="00120F2D">
                              <w:pPr>
                                <w:pStyle w:val="NormalWeb"/>
                                <w:spacing w:after="0"/>
                                <w:ind w:firstLine="0"/>
                              </w:pPr>
                              <w:r w:rsidRPr="001824ED">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61"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">
                <v:rect id="Rectangle 166" o:spid="_x0000_s1162"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63"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05593C" w:rsidRPr="001824ED" w:rsidRDefault="0005593C" w:rsidP="00120F2D">
                        <w:pPr>
                          <w:pStyle w:val="NormalWeb"/>
                          <w:spacing w:after="0"/>
                          <w:ind w:firstLine="0"/>
                        </w:pPr>
                        <w:r w:rsidRPr="001824ED">
                          <w:rPr>
                            <w:b/>
                            <w:bCs/>
                            <w:kern w:val="24"/>
                          </w:rPr>
                          <w:t>Máy chiếu</w:t>
                        </w:r>
                      </w:p>
                    </w:txbxContent>
                  </v:textbox>
                </v:rect>
                <v:rect id="Rectangle 168" o:spid="_x0000_s1164"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65"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66"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67"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68"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69"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70"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71"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72"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73"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74"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75"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76"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77"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78"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60F0E19F" w:rsidR="00F70252" w:rsidRDefault="00120F2D" w:rsidP="00120F2D">
      <w:pPr>
        <w:pStyle w:val="Caption"/>
        <w:rPr>
          <w:noProof/>
        </w:rPr>
      </w:pPr>
      <w:bookmarkStart w:id="361" w:name="_Ref515719473"/>
      <w:bookmarkStart w:id="362" w:name="_Toc518156008"/>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7</w:t>
      </w:r>
      <w:r w:rsidR="00071EE0">
        <w:fldChar w:fldCharType="end"/>
      </w:r>
      <w:bookmarkEnd w:id="361"/>
      <w:r>
        <w:rPr>
          <w:noProof/>
        </w:rPr>
        <w:t xml:space="preserve"> Cách bố trí máy chiếu dưới đất kém theo gương</w:t>
      </w:r>
      <w:bookmarkEnd w:id="362"/>
    </w:p>
    <w:p w14:paraId="4B063885" w14:textId="0DD95273" w:rsidR="001824ED" w:rsidRDefault="001824ED" w:rsidP="001824ED">
      <w:r>
        <w:t>Cách bố trí này được cấu hình như ở</w:t>
      </w:r>
      <w:r w:rsidR="00A8588D">
        <w:t xml:space="preserve"> </w:t>
      </w:r>
      <w:r w:rsidR="00A8588D">
        <w:fldChar w:fldCharType="begin"/>
      </w:r>
      <w:r w:rsidR="00A8588D">
        <w:instrText xml:space="preserve"> REF _Ref515719473 \h </w:instrText>
      </w:r>
      <w:r w:rsidR="00A8588D">
        <w:fldChar w:fldCharType="separate"/>
      </w:r>
      <w:r w:rsidR="00A8588D">
        <w:t xml:space="preserve">Hình </w:t>
      </w:r>
      <w:r w:rsidR="00A8588D">
        <w:rPr>
          <w:noProof/>
        </w:rPr>
        <w:t>4</w:t>
      </w:r>
      <w:r w:rsidR="00A8588D">
        <w:t>.</w:t>
      </w:r>
      <w:r w:rsidR="00A8588D">
        <w:rPr>
          <w:noProof/>
        </w:rPr>
        <w:t>7</w:t>
      </w:r>
      <w:r w:rsidR="00A8588D">
        <w:fldChar w:fldCharType="end"/>
      </w:r>
      <w:r>
        <w:t xml:space="preserve">. Nhìn chung, cách bố trí này cho ra kết quả như là cách ở mục </w:t>
      </w:r>
      <w:r>
        <w:fldChar w:fldCharType="begin"/>
      </w:r>
      <w:r>
        <w:instrText xml:space="preserve"> REF _Ref517858555 \r \h </w:instrText>
      </w:r>
      <w:r>
        <w:fldChar w:fldCharType="separate"/>
      </w:r>
      <w:r>
        <w:t>4.4.1</w:t>
      </w:r>
      <w:r>
        <w:fldChar w:fldCharType="end"/>
      </w:r>
      <w:r>
        <w:t>,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 có thể tản nhiệt tốt hơn khi đặt nằm ngang.</w:t>
      </w:r>
    </w:p>
    <w:p w14:paraId="48B32BC5" w14:textId="77777777" w:rsidR="001824ED" w:rsidRDefault="001824ED" w:rsidP="001824ED">
      <w:r>
        <w:t>Theo thực nghiệm, chúng em chọn góc đặt gương là góc 45 độ</w:t>
      </w:r>
      <w:r>
        <w:rPr>
          <w:vertAlign w:val="superscript"/>
        </w:rPr>
        <w:t xml:space="preserve"> </w:t>
      </w:r>
      <w:r>
        <w:t>sẽ thu được hình ảnh to hơn trên màn hứng mà chất lượng ảnh vẫn không đổi.</w:t>
      </w:r>
    </w:p>
    <w:p w14:paraId="09082DA0" w14:textId="77777777" w:rsidR="00B66E90" w:rsidRDefault="00B66E90" w:rsidP="001824ED">
      <w:pPr>
        <w:pStyle w:val="KetLuan"/>
        <w:rPr>
          <w:lang w:val="en-US"/>
        </w:rPr>
      </w:pPr>
      <w:r>
        <w:rPr>
          <w:lang w:val="en-US"/>
        </w:rPr>
        <w:lastRenderedPageBreak/>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43E697B8" w14:textId="5BED067D" w:rsidR="00B66E90" w:rsidRPr="005972FD" w:rsidRDefault="00B66E90" w:rsidP="005972FD">
      <w:pPr>
        <w:rPr>
          <w:lang w:val="en-US"/>
        </w:rPr>
      </w:pPr>
      <w:r>
        <w:rPr>
          <w:lang w:val="en-US"/>
        </w:rPr>
        <w:t>Về bản chất, việc dùng máy chiếu và màn hứng để giả lập lại một màn chiếu tivi, hoặc màn hình cảm ứng kích thước lớn, nhưng do giá thành các thiết</w:t>
      </w:r>
      <w:r w:rsidR="004D5658">
        <w:rPr>
          <w:lang w:val="en-US"/>
        </w:rPr>
        <w:t xml:space="preserve"> bị</w:t>
      </w:r>
      <w:r>
        <w:rPr>
          <w:lang w:val="en-US"/>
        </w:rPr>
        <w:t xml:space="preserve"> đó quá đắc đỏ, nên việc dùng phương pháp này sẽ giảm chi phí thực hiện đi rất nhiều lần.</w:t>
      </w:r>
    </w:p>
    <w:p w14:paraId="00574B5C" w14:textId="77777777" w:rsidR="00191462" w:rsidRPr="00562157" w:rsidRDefault="00F31AD6" w:rsidP="00191462">
      <w:pPr>
        <w:pStyle w:val="Heading3"/>
      </w:pPr>
      <w:bookmarkStart w:id="363" w:name="_Toc518156659"/>
      <w:bookmarkEnd w:id="355"/>
      <w:bookmarkEnd w:id="356"/>
      <w:bookmarkEnd w:id="357"/>
      <w:bookmarkEnd w:id="358"/>
      <w:r>
        <w:t xml:space="preserve">Kỹ thuật ánh xạ tọa độ giữa </w:t>
      </w:r>
      <w:r w:rsidR="00032D0B">
        <w:t>các không gian tọa độ</w:t>
      </w:r>
      <w:bookmarkEnd w:id="363"/>
    </w:p>
    <w:p w14:paraId="2FF2AFE9" w14:textId="77777777" w:rsidR="008925E1" w:rsidRPr="00562157" w:rsidRDefault="008925E1" w:rsidP="00143180">
      <w:pPr>
        <w:pStyle w:val="Problem"/>
        <w:rPr>
          <w:lang w:val="en-US"/>
        </w:rPr>
      </w:pPr>
      <w:r w:rsidRPr="00562157">
        <w:rPr>
          <w:lang w:val="en-US"/>
        </w:rPr>
        <w:t>Vấn đề</w:t>
      </w:r>
    </w:p>
    <w:p w14:paraId="0C534CEC" w14:textId="46D01EEA"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C32F9A">
        <w:t xml:space="preserve">Hình </w:t>
      </w:r>
      <w:r w:rsidR="00C32F9A">
        <w:rPr>
          <w:noProof/>
        </w:rPr>
        <w:t>4</w:t>
      </w:r>
      <w:r w:rsidR="00C32F9A">
        <w:t>.</w:t>
      </w:r>
      <w:r w:rsidR="00C32F9A">
        <w:rPr>
          <w:noProof/>
        </w:rPr>
        <w:t>1</w:t>
      </w:r>
      <w:r>
        <w:rPr>
          <w:lang w:val="en-US"/>
        </w:rPr>
        <w:fldChar w:fldCharType="end"/>
      </w:r>
      <w:r>
        <w:rPr>
          <w:lang w:val="en-US"/>
        </w:rPr>
        <w:t xml:space="preserve">, </w:t>
      </w:r>
      <w:r w:rsidR="001824ED">
        <w:rPr>
          <w:lang w:val="en-US"/>
        </w:rPr>
        <w:t>Kinect v2</w:t>
      </w:r>
      <w:r>
        <w:rPr>
          <w:lang w:val="en-US"/>
        </w:rPr>
        <w:t xml:space="preserve">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tọa độ:</w:t>
      </w:r>
    </w:p>
    <w:p w14:paraId="72BAC256" w14:textId="2C0121F8" w:rsidR="00032D0B" w:rsidRDefault="00032D0B" w:rsidP="0029754B">
      <w:pPr>
        <w:pStyle w:val="K-Bullet--Heading"/>
        <w:tabs>
          <w:tab w:val="clear" w:pos="420"/>
          <w:tab w:val="num" w:pos="360"/>
        </w:tabs>
        <w:rPr>
          <w:lang w:val="en-US"/>
        </w:rPr>
      </w:pPr>
      <w:r>
        <w:rPr>
          <w:lang w:val="en-US"/>
        </w:rPr>
        <w:t>Tọa độ trên ảnh ghi được bởi camera, chiều dài và chiều rộng bằng với kích thước mà camera trả về, đơn vị là pi</w:t>
      </w:r>
      <w:r w:rsidR="00E62276">
        <w:rPr>
          <w:lang w:val="en-US"/>
        </w:rPr>
        <w:t>xel</w:t>
      </w:r>
      <w:r w:rsidR="005F40B8">
        <w:rPr>
          <w:lang w:val="en-US"/>
        </w:rPr>
        <w:t>.</w:t>
      </w:r>
    </w:p>
    <w:p w14:paraId="01BE5DD3" w14:textId="2DF384D3" w:rsidR="00E62276" w:rsidRDefault="00E62276" w:rsidP="0029754B">
      <w:pPr>
        <w:pStyle w:val="K-Bullet--Heading"/>
        <w:tabs>
          <w:tab w:val="clear" w:pos="420"/>
          <w:tab w:val="num" w:pos="360"/>
        </w:tabs>
        <w:rPr>
          <w:lang w:val="en-US"/>
        </w:rPr>
      </w:pPr>
      <w:r>
        <w:rPr>
          <w:lang w:val="en-US"/>
        </w:rPr>
        <w:t xml:space="preserve">Tọa độ </w:t>
      </w:r>
      <w:r w:rsidR="00182D85">
        <w:rPr>
          <w:lang w:val="en-US"/>
        </w:rPr>
        <w:t>tr</w:t>
      </w:r>
      <w:r w:rsidR="00005030">
        <w:rPr>
          <w:lang w:val="en-US"/>
        </w:rPr>
        <w:t>ong môi trường Unity</w:t>
      </w:r>
      <w:r w:rsidR="005F40B8">
        <w:rPr>
          <w:lang w:val="en-US"/>
        </w:rPr>
        <w:t>3D.</w:t>
      </w:r>
    </w:p>
    <w:p w14:paraId="7F220F70" w14:textId="723B70FC" w:rsidR="00005030" w:rsidRPr="00562157" w:rsidRDefault="00005030" w:rsidP="0029754B">
      <w:pPr>
        <w:tabs>
          <w:tab w:val="num" w:pos="360"/>
        </w:tabs>
        <w:rPr>
          <w:lang w:val="en-US"/>
        </w:rPr>
      </w:pPr>
      <w:r>
        <w:rPr>
          <w:lang w:val="en-US"/>
        </w:rPr>
        <w:t xml:space="preserve">Vấn đề đặt ra là làm sao ánh xạ tọa độ giữa </w:t>
      </w:r>
      <w:r w:rsidR="00C92334">
        <w:rPr>
          <w:lang w:val="en-US"/>
        </w:rPr>
        <w:t>hai</w:t>
      </w:r>
      <w:r>
        <w:rPr>
          <w:lang w:val="en-US"/>
        </w:rPr>
        <w:t xml:space="preserve"> hệ trục tọa độ này</w:t>
      </w:r>
      <w:r w:rsidR="009B5160">
        <w:rPr>
          <w:lang w:val="en-US"/>
        </w:rPr>
        <w:t>?</w:t>
      </w:r>
    </w:p>
    <w:p w14:paraId="58B726D6" w14:textId="77777777" w:rsidR="008925E1" w:rsidRPr="00562157" w:rsidRDefault="008925E1" w:rsidP="00143180">
      <w:pPr>
        <w:pStyle w:val="Solution"/>
        <w:rPr>
          <w:lang w:val="en-US"/>
        </w:rPr>
      </w:pPr>
      <w:r w:rsidRPr="00562157">
        <w:rPr>
          <w:lang w:val="en-US"/>
        </w:rPr>
        <w:t>Giải pháp</w:t>
      </w:r>
    </w:p>
    <w:p w14:paraId="305D2C0F" w14:textId="77777777" w:rsidR="001824ED" w:rsidRPr="00C33D14" w:rsidRDefault="001824ED" w:rsidP="001824ED">
      <w:bookmarkStart w:id="364" w:name="_Toc360417501"/>
      <w:bookmarkStart w:id="365" w:name="_Toc360417681"/>
      <w:r>
        <w:t>Qua quá trình nhận dạng vật thể, ta lấy được tọa độ tâm của vật thể đó trên bức ảnh theo đơn vị pixel, góc tọa độ của khung (frame) ảnh đó ở góc trái trên. Nhưng ở Unity, để làm việc này thì tọa độ tương đối giữa các Object được tính từ tâm của Object này đến Object kia. Chính vì thế, ta cần có một công thức để ánh xạ tọa độ nhận được sang tọa độ cần xử lý ở Unity.</w:t>
      </w:r>
    </w:p>
    <w:p w14:paraId="536AE466" w14:textId="77777777" w:rsidR="00005030" w:rsidRDefault="00301D9E" w:rsidP="003B4FE9">
      <w:pPr>
        <w:keepNext/>
        <w:ind w:firstLine="0"/>
        <w:jc w:val="center"/>
      </w:pPr>
      <w:r w:rsidRPr="00301D9E">
        <w:rPr>
          <w:noProof/>
        </w:rPr>
        <w:lastRenderedPageBreak/>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05593C" w:rsidRDefault="0005593C" w:rsidP="00BE7C72">
                              <w:pPr>
                                <w:pStyle w:val="NormalWeb"/>
                                <w:spacing w:after="0"/>
                                <w:ind w:firstLine="0"/>
                                <w:jc w:val="center"/>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05593C" w:rsidRDefault="0005593C"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05593C" w:rsidRDefault="0005593C"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79"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Mf7///8AAAAbAAAAAAAAAAAAAAAAAAAAAAAAACv/&#10;//99/P//ev7//x7+//8r////ffz//x7+//+D/f//vv///yv///+d/v//8f3//77///8r////8f3/&#10;/6b9//+NAAAAvv///53+///x/f//1wEAAI0AAACd/v//D/7//40AAAC+////8f3//6b9//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2wBDAAIBAQIBAQICAgICAgICAwUDAwMDAwYEBAMFBwYHBwcGBwcICQsJCAgKCAcH&#10;Cg0KCgsMDAwMBwkODw0MDgsMDAz/2wBDAQICAgMDAwYDAwYMCAcIDAwMDAwMDAwMDAwMDAwMDAwM&#10;DAwMDAwMDAwMDAwMDAwMDAwMDAwMDAwMDAwMDAwMDAz/wAARCAGAAg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">
                <v:shape id="Picture 304" o:spid="_x0000_s1180"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98" o:title="A close up of a screen&#10;&#10;Description generated with very high confidence"/>
                </v:shape>
                <v:shape id="Straight Arrow Connector 316" o:spid="_x0000_s1181"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82"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05593C" w:rsidRDefault="0005593C" w:rsidP="00BE7C72">
                        <w:pPr>
                          <w:pStyle w:val="NormalWeb"/>
                          <w:spacing w:after="0"/>
                          <w:ind w:firstLine="0"/>
                          <w:jc w:val="center"/>
                        </w:pPr>
                        <w:r>
                          <w:rPr>
                            <w:color w:val="FFFFFF" w:themeColor="background1"/>
                            <w:kern w:val="24"/>
                            <w:sz w:val="26"/>
                            <w:szCs w:val="26"/>
                          </w:rPr>
                          <w:t>Tâm vùng thao tác</w:t>
                        </w:r>
                      </w:p>
                    </w:txbxContent>
                  </v:textbox>
                </v:shape>
                <v:shape id="TextBox 12" o:spid="_x0000_s1183"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05593C" w:rsidRDefault="0005593C"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84"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05593C" w:rsidRDefault="0005593C" w:rsidP="00301D9E">
                        <w:pPr>
                          <w:pStyle w:val="NormalWeb"/>
                          <w:spacing w:after="0"/>
                        </w:pPr>
                        <w:r>
                          <w:rPr>
                            <w:color w:val="FFFFFF" w:themeColor="background1"/>
                            <w:kern w:val="24"/>
                            <w:sz w:val="26"/>
                            <w:szCs w:val="26"/>
                          </w:rPr>
                          <w:t>Góc trái trên</w:t>
                        </w:r>
                      </w:p>
                    </w:txbxContent>
                  </v:textbox>
                </v:shape>
                <v:shape id="Straight Arrow Connector 323" o:spid="_x0000_s1185"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86"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29358406" w14:textId="4BF9CCFD" w:rsidR="00005030" w:rsidRPr="00417323" w:rsidRDefault="00005030" w:rsidP="00417323">
      <w:pPr>
        <w:pStyle w:val="Caption"/>
        <w:rPr>
          <w:rFonts w:eastAsiaTheme="minorHAnsi"/>
          <w:lang w:val="en-US" w:eastAsia="en-US"/>
        </w:rPr>
      </w:pPr>
      <w:bookmarkStart w:id="366" w:name="_Ref515730404"/>
      <w:bookmarkStart w:id="367" w:name="_Toc518156009"/>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8</w:t>
      </w:r>
      <w:r w:rsidR="00071EE0">
        <w:fldChar w:fldCharType="end"/>
      </w:r>
      <w:bookmarkEnd w:id="366"/>
      <w:r>
        <w:rPr>
          <w:noProof/>
        </w:rPr>
        <w:t xml:space="preserve"> </w:t>
      </w:r>
      <w:r>
        <w:t>Xác định vùng thao tác của hệ thống</w:t>
      </w:r>
      <w:bookmarkEnd w:id="367"/>
    </w:p>
    <w:p w14:paraId="5335D34A" w14:textId="290EA4BC" w:rsidR="00005030" w:rsidRDefault="00005030" w:rsidP="001824ED">
      <w:r>
        <w:t xml:space="preserve">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rsidR="003B4FE9">
        <w:t>như ở</w:t>
      </w:r>
      <w:r w:rsidR="00A8588D">
        <w:t xml:space="preserve"> </w:t>
      </w:r>
      <w:r w:rsidR="00A8588D">
        <w:fldChar w:fldCharType="begin"/>
      </w:r>
      <w:r w:rsidR="00A8588D">
        <w:instrText xml:space="preserve"> REF _Ref515730404 \h </w:instrText>
      </w:r>
      <w:r w:rsidR="00A8588D">
        <w:fldChar w:fldCharType="separate"/>
      </w:r>
      <w:r w:rsidR="00A8588D">
        <w:t xml:space="preserve">Hình </w:t>
      </w:r>
      <w:r w:rsidR="00A8588D">
        <w:rPr>
          <w:noProof/>
        </w:rPr>
        <w:t>4</w:t>
      </w:r>
      <w:r w:rsidR="00A8588D">
        <w:t>.</w:t>
      </w:r>
      <w:r w:rsidR="00A8588D">
        <w:rPr>
          <w:noProof/>
        </w:rPr>
        <w:t>8</w:t>
      </w:r>
      <w:r w:rsidR="00A8588D">
        <w:fldChar w:fldCharType="end"/>
      </w:r>
      <w:r>
        <w:t>. Từ đó có thể tính ra được tọa độ tâm của vùng thao tác và dùng một phép tịnh tiến tọa độ để tính tọa độ của một điểm theo gốc tọa độ mới</w:t>
      </w:r>
      <w:r w:rsidR="001824ED">
        <w:t xml:space="preserve">. </w:t>
      </w:r>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w:t>
      </w:r>
      <w:proofErr w:type="gramStart"/>
      <w:r>
        <w:t>có:</w:t>
      </w:r>
      <w:proofErr w:type="gramEnd"/>
    </w:p>
    <w:p w14:paraId="52F79DF1" w14:textId="77777777" w:rsidR="00005030" w:rsidRPr="00FA3002" w:rsidRDefault="0005593C" w:rsidP="001824ED">
      <w:pPr>
        <w:spacing w:before="240" w:line="360" w:lineRule="auto"/>
        <w:ind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552B196C" w:rsidR="00005030" w:rsidRDefault="00005030" w:rsidP="00005030">
      <w:pPr>
        <w:rPr>
          <w:rFonts w:eastAsiaTheme="minorHAnsi"/>
        </w:rPr>
      </w:pPr>
      <w:r>
        <w:t>Sau khi đã chuyển hệ tọa độ, chúng em tiến hành mapping tọa độ trên bức ảnh ở hệ trục mới</w:t>
      </w:r>
      <w:r w:rsidR="001824ED">
        <w:t xml:space="preserve"> </w:t>
      </w:r>
      <w:r>
        <w:t xml:space="preserve">với tọa độ của màn hình trong Unity. Tư tưởng tiến hành mapping như </w:t>
      </w:r>
      <w:proofErr w:type="gramStart"/>
      <w:r>
        <w:t>sau:</w:t>
      </w:r>
      <w:proofErr w:type="gramEnd"/>
      <w:r>
        <w:t xml:space="preserve"> Đầu tiên chúng em tạo </w:t>
      </w:r>
      <w:r w:rsidR="00044ABF">
        <w:t>một</w:t>
      </w:r>
      <w:r>
        <w:t xml:space="preserve"> GameObject có màu </w:t>
      </w:r>
      <w:r w:rsidR="00F64254">
        <w:t>xanh</w:t>
      </w:r>
      <w:r>
        <w:t xml:space="preserve">, </w:t>
      </w:r>
      <w:r w:rsidR="00F64254">
        <w:t>người dùng sẽ đặt vật cần 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tọa độ.</w:t>
      </w:r>
    </w:p>
    <w:p w14:paraId="5619970D" w14:textId="77777777" w:rsidR="00A3485A" w:rsidRDefault="00301D9E" w:rsidP="003723F8">
      <w:pPr>
        <w:keepNext/>
        <w:ind w:firstLine="0"/>
        <w:jc w:val="center"/>
      </w:pPr>
      <w:r w:rsidRPr="00301D9E">
        <w:rPr>
          <w:noProof/>
        </w:rPr>
        <w:lastRenderedPageBreak/>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05593C" w:rsidRDefault="0005593C"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05593C" w:rsidRDefault="0005593C"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87"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8AAAAx/v///wAAABsAAAAAAAAAAAAAAAAA&#10;AAAAAAAAK////338//96/v//Hv7//yv///99/P//Hv7//4P9//++////K////53+///x/f//vv//&#10;/yv////x/f//pv3//40AAAC+////nf7///H9///XAQAAjQAAAJ3+//8P/v//jQAAAL7////x/f//&#10;pv3//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bAEMAAgEBAgEBAgICAgICAgIDBQMDAwMDBgQEAwUHBgcHBwYHBwgJ&#10;CwkICAoIBwcKDQoKCwwMDAwHCQ4PDQwOCwwMDP/bAEMBAgICAwMDBgMDBgwIBwgMDAwMDAwMDAwM&#10;DAwMDAwMDAwMDAwMDAwMDAwMDAwMDAwMDAwMDAwMDAwMDAwMDAwMDP/AABEIAYACA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">
                <v:shape id="Picture 335" o:spid="_x0000_s1188"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98" o:title="A close up of a screen&#10;&#10;Description generated with very high confidence"/>
                </v:shape>
                <v:shape id="Straight Arrow Connector 336" o:spid="_x0000_s1189"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90"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05593C" w:rsidRDefault="0005593C" w:rsidP="00301D9E">
                        <w:pPr>
                          <w:pStyle w:val="NormalWeb"/>
                          <w:spacing w:after="0"/>
                        </w:pPr>
                        <w:r>
                          <w:rPr>
                            <w:color w:val="FFFFFF" w:themeColor="background1"/>
                            <w:kern w:val="24"/>
                            <w:sz w:val="26"/>
                            <w:szCs w:val="26"/>
                          </w:rPr>
                          <w:t>Trục X</w:t>
                        </w:r>
                      </w:p>
                    </w:txbxContent>
                  </v:textbox>
                </v:shape>
                <v:shape id="TextBox 15" o:spid="_x0000_s1191"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05593C" w:rsidRDefault="0005593C" w:rsidP="00301D9E">
                        <w:pPr>
                          <w:pStyle w:val="NormalWeb"/>
                          <w:spacing w:after="0"/>
                        </w:pPr>
                        <w:r>
                          <w:rPr>
                            <w:color w:val="FFFFFF" w:themeColor="background1"/>
                            <w:kern w:val="24"/>
                            <w:sz w:val="26"/>
                            <w:szCs w:val="26"/>
                          </w:rPr>
                          <w:t>Trục Y</w:t>
                        </w:r>
                      </w:p>
                    </w:txbxContent>
                  </v:textbox>
                </v:shape>
                <v:shape id="Straight Arrow Connector 339" o:spid="_x0000_s1192"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7DECF8BE" w:rsidR="00A3485A" w:rsidRDefault="00A3485A" w:rsidP="00A3485A">
      <w:pPr>
        <w:pStyle w:val="Caption"/>
      </w:pPr>
      <w:bookmarkStart w:id="368" w:name="_Ref515730514"/>
      <w:bookmarkStart w:id="369" w:name="_Toc518156010"/>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9</w:t>
      </w:r>
      <w:r w:rsidR="00071EE0">
        <w:fldChar w:fldCharType="end"/>
      </w:r>
      <w:bookmarkEnd w:id="368"/>
      <w:r>
        <w:rPr>
          <w:noProof/>
        </w:rPr>
        <w:t xml:space="preserve"> </w:t>
      </w:r>
      <w:r>
        <w:t xml:space="preserve">Lấy mẫu Calibration theo </w:t>
      </w:r>
      <w:r w:rsidR="0062317C">
        <w:t>hai</w:t>
      </w:r>
      <w:r>
        <w:t xml:space="preserve"> trục X, Y</w:t>
      </w:r>
      <w:bookmarkEnd w:id="369"/>
    </w:p>
    <w:p w14:paraId="4C487AD3" w14:textId="5FD5FFEA" w:rsidR="00A3485A" w:rsidRDefault="00A3485A" w:rsidP="00A3485A">
      <w:r>
        <w:t>Chúng em lấy 9 điểm tọa độ theo trục X để mapping là</w:t>
      </w:r>
      <w:r w:rsidR="00BE7C72">
        <w:t xml:space="preserve"> (0</w:t>
      </w:r>
      <w:r w:rsidR="00EC2ABA">
        <w:t xml:space="preserve"> </w:t>
      </w:r>
      <w:r w:rsidR="00BE7C72">
        <w:t>;</w:t>
      </w:r>
      <w:r w:rsidR="00B7703F">
        <w:t xml:space="preserve"> </w:t>
      </w:r>
      <w:r w:rsidR="00BE7C72">
        <w:t>0),</w:t>
      </w:r>
      <w:r w:rsidR="00B7703F">
        <w:t xml:space="preserve"> (0 ; 0,1), (0 ; 0,2), (0 ; 0,3), (0 ; 0,4), (0 ; 0,5), (0 ; 0,6), (0 ; 0,7)</w:t>
      </w:r>
      <w:r w:rsidR="007A72E9">
        <w:t>, (0 ; 0,8)</w:t>
      </w:r>
      <w:r w:rsidR="00BE7C72">
        <w:t xml:space="preserve"> </w:t>
      </w:r>
      <w:r w:rsidR="00B04C84">
        <w:t xml:space="preserve">và </w:t>
      </w:r>
      <w:r>
        <w:t xml:space="preserve">6 điểm theo trục Y (vì tỉ lệ màn hình nên theo chiều dọc lấy được 6 điểm từ tâm màn hình) là </w:t>
      </w:r>
      <w:r w:rsidR="00AD34D7">
        <w:t>(0 ; 0), (</w:t>
      </w:r>
      <w:r w:rsidR="00944C13">
        <w:t>0,1 ; 0</w:t>
      </w:r>
      <w:r w:rsidR="00AD34D7">
        <w:t>), (</w:t>
      </w:r>
      <w:r w:rsidR="00AB178A">
        <w:t>0,2 ; 0</w:t>
      </w:r>
      <w:r w:rsidR="00AD34D7">
        <w:t>), (</w:t>
      </w:r>
      <w:r w:rsidR="00147140">
        <w:t>0,3 ; 0</w:t>
      </w:r>
      <w:r w:rsidR="00AD34D7">
        <w:t>), (</w:t>
      </w:r>
      <w:r w:rsidR="00FB2576">
        <w:t>0,4 ; 0</w:t>
      </w:r>
      <w:r w:rsidR="00AD34D7">
        <w:t>), (</w:t>
      </w:r>
      <w:r w:rsidR="00505DFD">
        <w:t>0,5 ; 0</w:t>
      </w:r>
      <w:r w:rsidR="00AD34D7">
        <w:t>)</w:t>
      </w:r>
      <w:r w:rsidR="009B716F">
        <w:t xml:space="preserve"> </w:t>
      </w:r>
      <w:r w:rsidR="002A43FE">
        <w:t>như ở</w:t>
      </w:r>
      <w:r w:rsidR="00A8588D">
        <w:t xml:space="preserve"> </w:t>
      </w:r>
      <w:r w:rsidR="00A8588D">
        <w:fldChar w:fldCharType="begin"/>
      </w:r>
      <w:r w:rsidR="00A8588D">
        <w:instrText xml:space="preserve"> REF _Ref515730514 \h </w:instrText>
      </w:r>
      <w:r w:rsidR="00A8588D">
        <w:fldChar w:fldCharType="separate"/>
      </w:r>
      <w:r w:rsidR="00A8588D">
        <w:t xml:space="preserve">Hình </w:t>
      </w:r>
      <w:r w:rsidR="00A8588D">
        <w:rPr>
          <w:noProof/>
        </w:rPr>
        <w:t>4</w:t>
      </w:r>
      <w:r w:rsidR="00A8588D">
        <w:t>.</w:t>
      </w:r>
      <w:r w:rsidR="00A8588D">
        <w:rPr>
          <w:noProof/>
        </w:rPr>
        <w:t>9</w:t>
      </w:r>
      <w:r w:rsidR="00A8588D">
        <w:fldChar w:fldCharType="end"/>
      </w:r>
      <w:r>
        <w:t>. Đây là các tọa độ màn hình trong Unity</w:t>
      </w:r>
      <w:r w:rsidR="00106FB0">
        <w:t xml:space="preserve"> (chọn tọa độ thập phân là do tỉ lệ thu phóng của camer</w:t>
      </w:r>
      <w:r w:rsidR="00E35736">
        <w:t>a</w:t>
      </w:r>
      <w:r w:rsidR="00106FB0">
        <w:t>)</w:t>
      </w:r>
      <w:r w:rsidR="001824ED">
        <w:t>. V</w:t>
      </w:r>
      <w:r>
        <w:t xml:space="preserve">ới mỗi một tọa độ màn hình sẽ tương ứng với </w:t>
      </w:r>
      <w:r w:rsidR="00AE295D">
        <w:t>một</w:t>
      </w:r>
      <w:r>
        <w:t xml:space="preserve"> tọa độ ảnh từ </w:t>
      </w:r>
      <w:r w:rsidR="00FA53F7">
        <w:t>Kinect</w:t>
      </w:r>
      <w:r>
        <w:t xml:space="preserve"> gửi về. Để lọc nhiễu trong quá trình lấy tọa độ, thì với mỗi tọa độ màn hình, chúng em sẽ lấy 90 tọa độ ảnh từ </w:t>
      </w:r>
      <w:r w:rsidR="00225928">
        <w:t>Kienct</w:t>
      </w:r>
      <w:r>
        <w:t xml:space="preserve"> và lấy trung bình của 90 giá trị đó. Sau khi đã lấy hoàn tất 15 điểm thì chúng em tiến hành </w:t>
      </w:r>
      <w:r w:rsidR="001824ED">
        <w:t>ánh xạ tọa độ</w:t>
      </w:r>
      <w:r>
        <w:t xml:space="preserve"> theo công thức </w:t>
      </w:r>
      <w:proofErr w:type="gramStart"/>
      <w:r>
        <w:t>sau:</w:t>
      </w:r>
      <w:proofErr w:type="gramEnd"/>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w:t>
      </w:r>
      <w:proofErr w:type="gramStart"/>
      <w:r w:rsidRPr="002F6AB2">
        <w:t>là</w:t>
      </w:r>
      <w:proofErr w:type="gramEnd"/>
      <w:r w:rsidRPr="002F6AB2">
        <w:t xml:space="preserve"> tọa độ trong màn hình Unity tương ứng với tọa độ nhận được, chúng em thiết lập công thức sau:</w:t>
      </w:r>
    </w:p>
    <w:p w14:paraId="6CE34F13" w14:textId="675D7FE4" w:rsidR="00F1632C" w:rsidRPr="00F1632C" w:rsidRDefault="0005593C"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tọa độ </w:t>
      </w:r>
      <w:r w:rsidR="00F1632C">
        <w:t>một</w:t>
      </w:r>
      <w:r>
        <w:t xml:space="preserve"> điểm trong Unity theo tọa độ nhận được như </w:t>
      </w:r>
      <w:proofErr w:type="gramStart"/>
      <w:r>
        <w:t>sau:</w:t>
      </w:r>
      <w:proofErr w:type="gramEnd"/>
    </w:p>
    <w:p w14:paraId="06558074" w14:textId="77777777" w:rsidR="00A3485A" w:rsidRPr="00FA3002" w:rsidRDefault="0005593C"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70" w:name="_Toc518156660"/>
      <w:r>
        <w:t>Kiến trúc hệ thống</w:t>
      </w:r>
      <w:r w:rsidR="00A575CB">
        <w:t xml:space="preserve"> sự kiện liên hoàn</w:t>
      </w:r>
      <w:bookmarkEnd w:id="370"/>
    </w:p>
    <w:p w14:paraId="0541BB08" w14:textId="77777777" w:rsidR="0011007A" w:rsidRDefault="0011007A" w:rsidP="00143180">
      <w:pPr>
        <w:pStyle w:val="Problem"/>
        <w:rPr>
          <w:lang w:val="en-US"/>
        </w:rPr>
      </w:pPr>
      <w:r>
        <w:rPr>
          <w:lang w:val="en-US"/>
        </w:rPr>
        <w:t>Đặt vấn đề</w:t>
      </w:r>
    </w:p>
    <w:p w14:paraId="45B0CDAA" w14:textId="37380EC4" w:rsidR="0011007A" w:rsidRDefault="0011007A" w:rsidP="0011007A">
      <w:pPr>
        <w:rPr>
          <w:lang w:val="en-US"/>
        </w:rPr>
      </w:pPr>
      <w:r>
        <w:rPr>
          <w:lang w:val="en-US"/>
        </w:rPr>
        <w:t>Để có thể phát triển hệ thống theo hướng mở rộng, tích hợp</w:t>
      </w:r>
      <w:r w:rsidR="001824ED">
        <w:rPr>
          <w:lang w:val="en-US"/>
        </w:rPr>
        <w:t xml:space="preserve"> và</w:t>
      </w:r>
      <w:r>
        <w:rPr>
          <w:lang w:val="en-US"/>
        </w:rPr>
        <w:t xml:space="preserve">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265C46F6" w:rsidR="004A71F6" w:rsidRPr="00377E9E" w:rsidRDefault="001824ED" w:rsidP="00377E9E">
      <w:r>
        <w:t xml:space="preserve">Hệ thống sự kiện (Event System) được thiết kế với mục đích quản lý kịch bản hoạt động của hệ thống một cách hiệu quả và tách biệt với các thành phần khác của hệ thống để chúng hoạt động độc lập và dễ dàng thay đổi, mở rộng. Các thành phần ở đây là việc xử lý một sự kiện xảy ra, và việc kiểm tra điều kiện để kích hoạt sự kiện đó. Nó cho phép việc tải nhanh một kịch bản và có thể thay đổi kịch bản đó một cách linh hoạt mà không phụ thuộc vào kiến trúc xử lý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ý sự kiện do người dùng tạo ra (như cách xử lý sự kiện thông thường). Ở đây chúng em tập trung vào việc xử lý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r w:rsidR="00F8027C">
        <w:t>.</w:t>
      </w:r>
    </w:p>
    <w:p w14:paraId="16082EE9" w14:textId="77777777" w:rsidR="004A71F6" w:rsidRDefault="004A71F6" w:rsidP="005F40B8">
      <w:pPr>
        <w:keepNext/>
        <w:ind w:firstLine="0"/>
        <w:jc w:val="center"/>
      </w:pPr>
      <w:r w:rsidRPr="002E3494">
        <w:rPr>
          <w:noProof/>
        </w:rPr>
        <w:lastRenderedPageBreak/>
        <w:drawing>
          <wp:inline distT="0" distB="0" distL="0" distR="0" wp14:anchorId="59385FD7" wp14:editId="40B45A40">
            <wp:extent cx="3238500" cy="3048000"/>
            <wp:effectExtent l="0" t="0" r="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9" cstate="print">
                      <a:extLst>
                        <a:ext uri="{28A0092B-C50C-407E-A947-70E740481C1C}">
                          <a14:useLocalDpi xmlns:a14="http://schemas.microsoft.com/office/drawing/2010/main" val="0"/>
                        </a:ext>
                      </a:extLst>
                    </a:blip>
                    <a:srcRect/>
                    <a:stretch/>
                  </pic:blipFill>
                  <pic:spPr>
                    <a:xfrm>
                      <a:off x="0" y="0"/>
                      <a:ext cx="3241732" cy="3051042"/>
                    </a:xfrm>
                    <a:prstGeom prst="rect">
                      <a:avLst/>
                    </a:prstGeom>
                  </pic:spPr>
                </pic:pic>
              </a:graphicData>
            </a:graphic>
          </wp:inline>
        </w:drawing>
      </w:r>
    </w:p>
    <w:p w14:paraId="640BA39E" w14:textId="61F72EDA" w:rsidR="00377E9E" w:rsidRPr="00377E9E" w:rsidRDefault="004A71F6" w:rsidP="00631F9C">
      <w:pPr>
        <w:pStyle w:val="Caption"/>
        <w:rPr>
          <w:noProof/>
        </w:rPr>
      </w:pPr>
      <w:bookmarkStart w:id="371" w:name="_Ref515733006"/>
      <w:bookmarkStart w:id="372" w:name="_Toc515732701"/>
      <w:bookmarkStart w:id="373" w:name="_Toc518156687"/>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371"/>
      <w:r>
        <w:t xml:space="preserve"> </w:t>
      </w:r>
      <w:r>
        <w:rPr>
          <w:noProof/>
        </w:rPr>
        <w:t>Hệ thống sự kiện</w:t>
      </w:r>
      <w:bookmarkEnd w:id="372"/>
      <w:bookmarkEnd w:id="373"/>
    </w:p>
    <w:p w14:paraId="4D6F708F" w14:textId="77777777" w:rsidR="004A71F6" w:rsidRDefault="004A71F6" w:rsidP="001824ED">
      <w:pPr>
        <w:pStyle w:val="KetLuan"/>
      </w:pPr>
      <w:r>
        <w:t>T</w:t>
      </w:r>
      <w:r w:rsidRPr="00065364">
        <w:t>hành phần của hệ thống sự kiện</w:t>
      </w:r>
      <w:r>
        <w:t xml:space="preserve"> liên hoàn</w:t>
      </w:r>
    </w:p>
    <w:p w14:paraId="473E0666" w14:textId="77777777" w:rsidR="004A71F6" w:rsidRDefault="004A71F6" w:rsidP="00B11680">
      <w:pPr>
        <w:spacing w:line="240" w:lineRule="auto"/>
      </w:pPr>
      <w:r>
        <w:t>Một hệ thống sự kiện liên hoàn có các thành phần sau :</w:t>
      </w:r>
    </w:p>
    <w:p w14:paraId="318858D6" w14:textId="095ADC4F" w:rsidR="004A71F6" w:rsidRDefault="004A71F6" w:rsidP="00377E9E">
      <w:pPr>
        <w:pStyle w:val="Dash"/>
        <w:ind w:left="360"/>
      </w:pPr>
      <w:r>
        <w:t>Một mảng các đối tượng Event</w:t>
      </w:r>
      <w:r w:rsidR="001824ED">
        <w:t xml:space="preserve"> (sự kiện)</w:t>
      </w:r>
      <w:r>
        <w:t>, mỗi Event tương ứng với một bộ các hành động tác động lên các Object tùy thuộc vào kịch bản.</w:t>
      </w:r>
    </w:p>
    <w:p w14:paraId="56C4E527" w14:textId="77777777" w:rsidR="004A71F6" w:rsidRDefault="004A71F6" w:rsidP="00377E9E">
      <w:pPr>
        <w:pStyle w:val="Dash"/>
        <w:ind w:left="360"/>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14:paraId="5A97FA15" w14:textId="77777777" w:rsidR="004A71F6" w:rsidRDefault="004A71F6" w:rsidP="00377E9E">
      <w:pPr>
        <w:pStyle w:val="Dash"/>
        <w:ind w:left="360"/>
      </w:pPr>
      <w:r>
        <w:t>Một Dictionary các Object sẽ bị tác động trong kịch bản, ở đầu chương trình sẽ tiến hành đăng kí các Object này vào Dictionary.</w:t>
      </w:r>
    </w:p>
    <w:p w14:paraId="1361ED92" w14:textId="77777777" w:rsidR="004A71F6" w:rsidRDefault="004A71F6" w:rsidP="00377E9E">
      <w:pPr>
        <w:pStyle w:val="Dash"/>
        <w:ind w:left="360"/>
      </w:pPr>
      <w:r>
        <w:t>Một kịch bản đầu vào ở dạng JSON File, mô tả các Event. Cấu trúc gồm tên của Event, Action, Pre-conditions, Post-conditions</w:t>
      </w:r>
      <w:r w:rsidR="00F8027C">
        <w:t>.</w:t>
      </w:r>
    </w:p>
    <w:p w14:paraId="2EE3A9C5" w14:textId="7A869FC7" w:rsidR="004A71F6" w:rsidRDefault="004A71F6" w:rsidP="001824ED">
      <w:pPr>
        <w:pStyle w:val="KetLuan"/>
      </w:pPr>
      <w:r>
        <w:t xml:space="preserve">Cấu trúc của một hệ thống </w:t>
      </w:r>
      <w:r w:rsidR="007C7515">
        <w:t>sự kiện liên hoàn</w:t>
      </w:r>
    </w:p>
    <w:p w14:paraId="5B8DBB92" w14:textId="77777777" w:rsidR="00725DE8" w:rsidRDefault="00725DE8" w:rsidP="003876E2">
      <w:pPr>
        <w:spacing w:line="240" w:lineRule="auto"/>
      </w:pPr>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14:paraId="6D230100" w14:textId="77777777" w:rsidR="001824ED" w:rsidRDefault="001824ED" w:rsidP="001824ED">
      <w:pPr>
        <w:pStyle w:val="K-Bullet-"/>
      </w:pPr>
      <w:r w:rsidRPr="00F31BEF">
        <w:t>Pre-</w:t>
      </w:r>
      <w:proofErr w:type="gramStart"/>
      <w:r w:rsidRPr="00F31BEF">
        <w:t>conditions</w:t>
      </w:r>
      <w:r>
        <w:t>:</w:t>
      </w:r>
      <w:proofErr w:type="gramEnd"/>
      <w:r>
        <w:t xml:space="preserve"> tập hợp các điều kiện đầu vào, một Pre-condition gồm các Conditions. Sự kiện được kích hoạt khi một Pre-condition thỏa mãn.</w:t>
      </w:r>
    </w:p>
    <w:p w14:paraId="72EA5C73" w14:textId="77777777" w:rsidR="001824ED" w:rsidRDefault="001824ED" w:rsidP="001824ED">
      <w:pPr>
        <w:pStyle w:val="K-Bullet-"/>
      </w:pPr>
      <w:proofErr w:type="gramStart"/>
      <w:r w:rsidRPr="00F31BEF">
        <w:t>Conditions</w:t>
      </w:r>
      <w:r>
        <w:t>:</w:t>
      </w:r>
      <w:proofErr w:type="gramEnd"/>
      <w:r>
        <w:t xml:space="preserve"> là một chuỗi các điều kiện được nối với nhau bằng toán tử &amp;&amp;. Một Pre-condition được kích hoạt khi chuỗi các điều kiện đó đều thỏa.</w:t>
      </w:r>
    </w:p>
    <w:p w14:paraId="19AC9785" w14:textId="251178D9" w:rsidR="00F31BEF" w:rsidRPr="00F31BEF" w:rsidRDefault="00534EE0" w:rsidP="000956CC">
      <w:pPr>
        <w:pStyle w:val="K-Bullet-"/>
      </w:pPr>
      <w:proofErr w:type="gramStart"/>
      <w:r w:rsidRPr="00591B68">
        <w:lastRenderedPageBreak/>
        <w:t>Comparators</w:t>
      </w:r>
      <w:r>
        <w:t>:</w:t>
      </w:r>
      <w:proofErr w:type="gramEnd"/>
      <w:r>
        <w:t xml:space="preserve"> </w:t>
      </w:r>
      <w:r w:rsidR="00683A2D">
        <w:t>l</w:t>
      </w:r>
      <w:r>
        <w:t xml:space="preserve">à các toán tử so sánh dùng để so sánh các cờ hiệu với một giá trị nào đó, nhằm kích hoạt Conditions từ đó kích hoạt Pre-condition và cuối cùng là kích hoạt sự kiện. Các toán tử này bao </w:t>
      </w:r>
      <w:proofErr w:type="gramStart"/>
      <w:r>
        <w:t>gồm:</w:t>
      </w:r>
      <w:proofErr w:type="gramEnd"/>
      <w:r>
        <w:t xml:space="preserve"> Equal, GreaterThan, LessThan, LessThanOrEqual, GreaterThanOrEqual. Các toán tử này kế thừa Abstract Class Comparator và được tạo ra một lần duy nhất ở đầu chương trình để sử dụng như ở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14:paraId="6EF4B917" w14:textId="77777777" w:rsidR="004A71F6" w:rsidRDefault="004A71F6" w:rsidP="00591B68">
      <w:pPr>
        <w:keepNext/>
        <w:ind w:firstLine="0"/>
        <w:jc w:val="center"/>
      </w:pPr>
      <w:r>
        <w:rPr>
          <w:noProof/>
        </w:rPr>
        <w:drawing>
          <wp:inline distT="0" distB="0" distL="0" distR="0" wp14:anchorId="3BF1063E" wp14:editId="2A46D17E">
            <wp:extent cx="5353050" cy="3162300"/>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0">
                      <a:extLst>
                        <a:ext uri="{28A0092B-C50C-407E-A947-70E740481C1C}">
                          <a14:useLocalDpi xmlns:a14="http://schemas.microsoft.com/office/drawing/2010/main" val="0"/>
                        </a:ext>
                      </a:extLst>
                    </a:blip>
                    <a:stretch>
                      <a:fillRect/>
                    </a:stretch>
                  </pic:blipFill>
                  <pic:spPr>
                    <a:xfrm>
                      <a:off x="0" y="0"/>
                      <a:ext cx="5353331" cy="3162466"/>
                    </a:xfrm>
                    <a:prstGeom prst="rect">
                      <a:avLst/>
                    </a:prstGeom>
                  </pic:spPr>
                </pic:pic>
              </a:graphicData>
            </a:graphic>
          </wp:inline>
        </w:drawing>
      </w:r>
    </w:p>
    <w:p w14:paraId="2F13151E" w14:textId="49847B9A" w:rsidR="008B435D" w:rsidRDefault="004A71F6" w:rsidP="00F31BEF">
      <w:pPr>
        <w:pStyle w:val="Caption"/>
        <w:rPr>
          <w:noProof/>
        </w:rPr>
      </w:pPr>
      <w:bookmarkStart w:id="374" w:name="_Ref515733190"/>
      <w:bookmarkStart w:id="375" w:name="_Toc518156688"/>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2</w:t>
      </w:r>
      <w:r w:rsidR="00932977">
        <w:fldChar w:fldCharType="end"/>
      </w:r>
      <w:bookmarkEnd w:id="374"/>
      <w:r>
        <w:rPr>
          <w:noProof/>
        </w:rPr>
        <w:t xml:space="preserve"> Hệ thống sự kiện liên hoàn</w:t>
      </w:r>
      <w:bookmarkEnd w:id="375"/>
    </w:p>
    <w:p w14:paraId="5AC7A574" w14:textId="77777777" w:rsidR="008B435D" w:rsidRDefault="008B435D" w:rsidP="00A42CF7">
      <w:pPr>
        <w:pStyle w:val="K-Bullet-"/>
        <w:keepNext/>
        <w:numPr>
          <w:ilvl w:val="0"/>
          <w:numId w:val="0"/>
        </w:numPr>
        <w:jc w:val="center"/>
      </w:pPr>
      <w:r w:rsidRPr="008B435D">
        <w:rPr>
          <w:b/>
          <w:noProof/>
          <w:szCs w:val="26"/>
        </w:rPr>
        <w:drawing>
          <wp:inline distT="0" distB="0" distL="0" distR="0" wp14:anchorId="392094D3" wp14:editId="16381862">
            <wp:extent cx="4992350" cy="2781300"/>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5022989" cy="2798369"/>
                    </a:xfrm>
                    <a:prstGeom prst="rect">
                      <a:avLst/>
                    </a:prstGeom>
                  </pic:spPr>
                </pic:pic>
              </a:graphicData>
            </a:graphic>
          </wp:inline>
        </w:drawing>
      </w:r>
    </w:p>
    <w:p w14:paraId="38233E83" w14:textId="6C013333" w:rsidR="008B435D" w:rsidRDefault="008B435D" w:rsidP="008B435D">
      <w:pPr>
        <w:pStyle w:val="Caption"/>
      </w:pPr>
      <w:bookmarkStart w:id="376" w:name="_Ref515733504"/>
      <w:bookmarkStart w:id="377" w:name="_Toc518156689"/>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3</w:t>
      </w:r>
      <w:r w:rsidR="00932977">
        <w:fldChar w:fldCharType="end"/>
      </w:r>
      <w:bookmarkEnd w:id="376"/>
      <w:r>
        <w:t xml:space="preserve"> </w:t>
      </w:r>
      <w:r w:rsidRPr="00917CC0">
        <w:rPr>
          <w:noProof/>
        </w:rPr>
        <w:t xml:space="preserve">Sơ đồ lớp của </w:t>
      </w:r>
      <w:r w:rsidRPr="008B435D">
        <w:t>Comparator</w:t>
      </w:r>
      <w:bookmarkEnd w:id="377"/>
    </w:p>
    <w:p w14:paraId="3B220C98" w14:textId="77777777" w:rsidR="008B435D" w:rsidRPr="008B435D" w:rsidRDefault="008B435D" w:rsidP="008B435D"/>
    <w:p w14:paraId="2449F75E" w14:textId="77777777" w:rsidR="008B435D" w:rsidRDefault="008B435D" w:rsidP="0043499F">
      <w:pPr>
        <w:keepNext/>
        <w:ind w:firstLine="0"/>
        <w:jc w:val="center"/>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05593C" w:rsidRDefault="0005593C" w:rsidP="00555AFF">
                            <w:pPr>
                              <w:autoSpaceDE w:val="0"/>
                              <w:autoSpaceDN w:val="0"/>
                              <w:adjustRightInd w:val="0"/>
                              <w:spacing w:after="0" w:line="276" w:lineRule="auto"/>
                              <w:ind w:left="720" w:firstLine="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05593C" w:rsidRDefault="0005593C"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05593C" w:rsidRDefault="0005593C"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05593C" w:rsidRDefault="0005593C"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05593C" w:rsidRDefault="0005593C"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14:paraId="7E763D67" w14:textId="77777777" w:rsidR="0005593C" w:rsidRDefault="0005593C"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05593C" w:rsidRDefault="0005593C"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193"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Zs+0ZX4CAAAMBQAA&#10;DgAAAAAAAAAAAAAAAAAuAgAAZHJzL2Uyb0RvYy54bWxQSwECLQAUAAYACAAAACEAEhvdGdoAAAAF&#10;AQAADwAAAAAAAAAAAAAAAADYBAAAZHJzL2Rvd25yZXYueG1sUEsFBgAAAAAEAAQA8wAAAN8FAAAA&#10;AA==&#10;" filled="f" strokeweight=".48pt">
                <v:textbox inset="0,0,0,0">
                  <w:txbxContent>
                    <w:p w14:paraId="7BAF835E" w14:textId="77777777" w:rsidR="0005593C" w:rsidRDefault="0005593C" w:rsidP="00555AFF">
                      <w:pPr>
                        <w:autoSpaceDE w:val="0"/>
                        <w:autoSpaceDN w:val="0"/>
                        <w:adjustRightInd w:val="0"/>
                        <w:spacing w:after="0" w:line="276" w:lineRule="auto"/>
                        <w:ind w:left="720" w:firstLine="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05593C" w:rsidRDefault="0005593C"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05593C" w:rsidRDefault="0005593C"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05593C" w:rsidRDefault="0005593C"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05593C" w:rsidRDefault="0005593C"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14:paraId="7E763D67" w14:textId="77777777" w:rsidR="0005593C" w:rsidRDefault="0005593C"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05593C" w:rsidRDefault="0005593C"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5009E0F6" w14:textId="63AB6DDD" w:rsidR="008B435D" w:rsidRPr="00D32725" w:rsidRDefault="008B435D" w:rsidP="00D32725">
      <w:pPr>
        <w:pStyle w:val="Caption"/>
        <w:rPr>
          <w:sz w:val="26"/>
          <w:szCs w:val="26"/>
        </w:rPr>
      </w:pPr>
      <w:bookmarkStart w:id="378" w:name="_Toc517720111"/>
      <w:r>
        <w:t xml:space="preserve">Mã </w:t>
      </w:r>
      <w:r>
        <w:fldChar w:fldCharType="begin"/>
      </w:r>
      <w:r>
        <w:instrText xml:space="preserve"> SEQ Mã \* ARABIC </w:instrText>
      </w:r>
      <w:r>
        <w:fldChar w:fldCharType="separate"/>
      </w:r>
      <w:r w:rsidR="00C32F9A">
        <w:rPr>
          <w:noProof/>
        </w:rPr>
        <w:t>1</w:t>
      </w:r>
      <w:r>
        <w:fldChar w:fldCharType="end"/>
      </w:r>
      <w:r>
        <w:rPr>
          <w:noProof/>
        </w:rPr>
        <w:t xml:space="preserve"> </w:t>
      </w:r>
      <w:r>
        <w:rPr>
          <w:sz w:val="26"/>
          <w:szCs w:val="26"/>
        </w:rPr>
        <w:t>Minh họa một Comparator</w:t>
      </w:r>
      <w:bookmarkEnd w:id="378"/>
    </w:p>
    <w:p w14:paraId="2608157C" w14:textId="2341FA65" w:rsidR="008B435D" w:rsidRDefault="008B435D" w:rsidP="008B435D">
      <w:pPr>
        <w:pStyle w:val="K-Bullet-"/>
      </w:pPr>
      <w:proofErr w:type="gramStart"/>
      <w:r w:rsidRPr="00502A43">
        <w:t>Action</w:t>
      </w:r>
      <w:r w:rsidRPr="00091982">
        <w:t>:</w:t>
      </w:r>
      <w:proofErr w:type="gramEnd"/>
      <w:r w:rsidRPr="00091982">
        <w:t xml:space="preserve"> </w:t>
      </w:r>
      <w:r w:rsidR="008E64AD">
        <w:t>l</w:t>
      </w:r>
      <w:r w:rsidRPr="00091982">
        <w:t>à một hành động sẽ tác động lên một GameObject trong hệ thống khi sự kiện được kích hoạt (ví dụ như ẩn, hiện, di chuyển vị trí, thu nhỏ, phóng to,…). Các class này</w:t>
      </w:r>
      <w:r>
        <w:t xml:space="preserve"> kế thừa class Action Type </w:t>
      </w:r>
      <w:r w:rsidR="009A78C6">
        <w:t xml:space="preserve">như ở </w:t>
      </w:r>
      <w:r w:rsidR="00CE082D">
        <w:fldChar w:fldCharType="begin"/>
      </w:r>
      <w:r w:rsidR="00CE082D">
        <w:instrText xml:space="preserve"> REF _Ref515733619 \h </w:instrText>
      </w:r>
      <w:r w:rsidR="00CE082D">
        <w:fldChar w:fldCharType="separate"/>
      </w:r>
      <w:r w:rsidR="00C32F9A">
        <w:t xml:space="preserve">Sơ đồ </w:t>
      </w:r>
      <w:r w:rsidR="00C32F9A">
        <w:rPr>
          <w:noProof/>
        </w:rPr>
        <w:t>4</w:t>
      </w:r>
      <w:r w:rsidR="00C32F9A">
        <w:noBreakHyphen/>
      </w:r>
      <w:r w:rsidR="00C32F9A">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A3F9AAE" w:rsidR="008B435D" w:rsidRDefault="008B435D" w:rsidP="008B435D">
      <w:pPr>
        <w:pStyle w:val="Caption"/>
      </w:pPr>
      <w:bookmarkStart w:id="379" w:name="_Ref515733619"/>
      <w:bookmarkStart w:id="380" w:name="_Toc518156690"/>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4</w:t>
      </w:r>
      <w:r w:rsidR="00932977">
        <w:fldChar w:fldCharType="end"/>
      </w:r>
      <w:bookmarkEnd w:id="379"/>
      <w:r>
        <w:rPr>
          <w:noProof/>
        </w:rPr>
        <w:t xml:space="preserve"> </w:t>
      </w:r>
      <w:r>
        <w:t>Sơ đồ lớp của Action</w:t>
      </w:r>
      <w:bookmarkEnd w:id="380"/>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05593C" w:rsidRPr="00665AE1" w:rsidRDefault="0005593C" w:rsidP="00DE2F14">
                            <w:pPr>
                              <w:autoSpaceDE w:val="0"/>
                              <w:autoSpaceDN w:val="0"/>
                              <w:adjustRightInd w:val="0"/>
                              <w:spacing w:after="0" w:line="276" w:lineRule="auto"/>
                              <w:ind w:firstLine="0"/>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05593C" w:rsidRPr="00665AE1" w:rsidRDefault="0005593C"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05593C" w:rsidRPr="00665AE1" w:rsidRDefault="0005593C"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05593C" w:rsidRPr="00665AE1" w:rsidRDefault="0005593C"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05593C" w:rsidRPr="00665AE1" w:rsidRDefault="0005593C"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14:paraId="2D6F2FEB" w14:textId="77777777" w:rsidR="0005593C" w:rsidRPr="00665AE1" w:rsidRDefault="0005593C"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05593C" w:rsidRPr="00665AE1" w:rsidRDefault="0005593C"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194"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" filled="f" strokeweight=".48pt">
                <v:textbox inset="0,0,0,0">
                  <w:txbxContent>
                    <w:p w14:paraId="18FA83F8" w14:textId="77777777" w:rsidR="0005593C" w:rsidRPr="00665AE1" w:rsidRDefault="0005593C" w:rsidP="00DE2F14">
                      <w:pPr>
                        <w:autoSpaceDE w:val="0"/>
                        <w:autoSpaceDN w:val="0"/>
                        <w:adjustRightInd w:val="0"/>
                        <w:spacing w:after="0" w:line="276" w:lineRule="auto"/>
                        <w:ind w:firstLine="0"/>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05593C" w:rsidRPr="00665AE1" w:rsidRDefault="0005593C"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05593C" w:rsidRPr="00665AE1" w:rsidRDefault="0005593C"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05593C" w:rsidRPr="00665AE1" w:rsidRDefault="0005593C"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05593C" w:rsidRPr="00665AE1" w:rsidRDefault="0005593C"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14:paraId="2D6F2FEB" w14:textId="77777777" w:rsidR="0005593C" w:rsidRPr="00665AE1" w:rsidRDefault="0005593C"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05593C" w:rsidRPr="00665AE1" w:rsidRDefault="0005593C"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12418DF" w14:textId="48365934" w:rsidR="00F8027C" w:rsidRPr="00F8027C" w:rsidRDefault="008B435D" w:rsidP="00C33D14">
      <w:pPr>
        <w:pStyle w:val="Caption"/>
        <w:rPr>
          <w:noProof/>
        </w:rPr>
      </w:pPr>
      <w:bookmarkStart w:id="381" w:name="_Toc517720112"/>
      <w:r>
        <w:t xml:space="preserve">Mã </w:t>
      </w:r>
      <w:r>
        <w:fldChar w:fldCharType="begin"/>
      </w:r>
      <w:r>
        <w:instrText xml:space="preserve"> SEQ Mã \* ARABIC </w:instrText>
      </w:r>
      <w:r>
        <w:fldChar w:fldCharType="separate"/>
      </w:r>
      <w:r w:rsidR="00C32F9A">
        <w:rPr>
          <w:noProof/>
        </w:rPr>
        <w:t>2</w:t>
      </w:r>
      <w:r>
        <w:fldChar w:fldCharType="end"/>
      </w:r>
      <w:r>
        <w:rPr>
          <w:noProof/>
        </w:rPr>
        <w:t xml:space="preserve"> Minh họa một Action</w:t>
      </w:r>
      <w:bookmarkEnd w:id="381"/>
    </w:p>
    <w:p w14:paraId="77AAB539" w14:textId="77777777" w:rsidR="001824ED" w:rsidRPr="007E190E" w:rsidRDefault="001824ED" w:rsidP="001824ED">
      <w:pPr>
        <w:pStyle w:val="K-Bullet-"/>
      </w:pPr>
      <w:bookmarkStart w:id="382" w:name="_Hlk515631666"/>
      <w:r w:rsidRPr="007E190E">
        <w:lastRenderedPageBreak/>
        <w:t>Post-</w:t>
      </w:r>
      <w:proofErr w:type="gramStart"/>
      <w:r w:rsidRPr="007E190E">
        <w:t>actions:</w:t>
      </w:r>
      <w:proofErr w:type="gramEnd"/>
      <w:r w:rsidRPr="007E190E">
        <w:t xml:space="preserve"> </w:t>
      </w:r>
      <w:r>
        <w:t>l</w:t>
      </w:r>
      <w:r w:rsidRPr="007E190E">
        <w:t>à chuỗi các hành động dùng để cập nhật các phần tử của Dictionary Flags sau khi Action của Event được thực hiện. Đây là cơ ch</w:t>
      </w:r>
      <w:r>
        <w:t>ế</w:t>
      </w:r>
      <w:r w:rsidRPr="007E190E">
        <w:t xml:space="preserve"> để thực hiện việc kích hoạt liên hoàn sự kiện trong hệ thống. Vì Dictionary Flags sẽ luôn được thăm qua mỗi lần lặp Update, dựa vào trạng thái cờ mà sẽ kích hoạt sự kiện</w:t>
      </w:r>
      <w:r>
        <w:t>. N</w:t>
      </w:r>
      <w:r w:rsidRPr="007E190E">
        <w:t xml:space="preserve">ếu một sự kiện được kích hoạt, Post-actions </w:t>
      </w:r>
      <w:r>
        <w:t xml:space="preserve">sẽ </w:t>
      </w:r>
      <w:r w:rsidRPr="007E190E">
        <w:t xml:space="preserve">cập nhật lại Dictionary Flags tạo ra một tổ hợp trạng thái mới kích hoạt một sự kiện khác, từ đó tạo ra hiệu ứng liên hoàn. </w:t>
      </w:r>
      <w:bookmarkEnd w:id="382"/>
    </w:p>
    <w:p w14:paraId="6AF74D08" w14:textId="77777777" w:rsidR="001824ED" w:rsidRDefault="001824ED" w:rsidP="001824ED">
      <w:pPr>
        <w:pStyle w:val="K-Bullet-"/>
      </w:pPr>
      <w:proofErr w:type="gramStart"/>
      <w:r w:rsidRPr="007E190E">
        <w:t>Operator</w:t>
      </w:r>
      <w:r>
        <w:t>:</w:t>
      </w:r>
      <w:proofErr w:type="gramEnd"/>
      <w:r>
        <w:t xml:space="preserve"> mỗi hành động trong Post-actions là một Operator (cộng, trừ, nhân, chia, gán,…) tác động trực tiếp đến giá trị của Dictionary Flags như </w:t>
      </w:r>
      <w:r>
        <w:fldChar w:fldCharType="begin"/>
      </w:r>
      <w:r>
        <w:instrText xml:space="preserve"> REF _Ref515733962 \h </w:instrText>
      </w:r>
      <w:r>
        <w:fldChar w:fldCharType="separate"/>
      </w:r>
      <w:r>
        <w:t xml:space="preserve">Sơ đồ </w:t>
      </w:r>
      <w:r>
        <w:rPr>
          <w:noProof/>
        </w:rPr>
        <w:t>4</w:t>
      </w:r>
      <w:r>
        <w:noBreakHyphen/>
      </w:r>
      <w:r>
        <w:rPr>
          <w:noProof/>
        </w:rPr>
        <w:t>5</w:t>
      </w:r>
      <w:r>
        <w:fldChar w:fldCharType="end"/>
      </w:r>
      <w:r>
        <w:t>.</w:t>
      </w:r>
    </w:p>
    <w:p w14:paraId="48D71F82" w14:textId="77777777" w:rsidR="00CE082D" w:rsidRDefault="00CE082D" w:rsidP="00977108">
      <w:pPr>
        <w:pStyle w:val="K-Bullet-"/>
        <w:keepNext/>
        <w:numPr>
          <w:ilvl w:val="0"/>
          <w:numId w:val="0"/>
        </w:numPr>
        <w:jc w:val="center"/>
      </w:pPr>
      <w:r w:rsidRPr="00665AE1">
        <w:rPr>
          <w:noProof/>
        </w:rPr>
        <w:drawing>
          <wp:inline distT="0" distB="0" distL="0" distR="0" wp14:anchorId="0A128B70" wp14:editId="7F879905">
            <wp:extent cx="5253323" cy="2638425"/>
            <wp:effectExtent l="0" t="0" r="5080"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5282980" cy="2653320"/>
                    </a:xfrm>
                    <a:prstGeom prst="rect">
                      <a:avLst/>
                    </a:prstGeom>
                  </pic:spPr>
                </pic:pic>
              </a:graphicData>
            </a:graphic>
          </wp:inline>
        </w:drawing>
      </w:r>
    </w:p>
    <w:p w14:paraId="6730AA98" w14:textId="072652F2" w:rsidR="00CE082D" w:rsidRDefault="00CE082D" w:rsidP="000D6566">
      <w:pPr>
        <w:pStyle w:val="Caption"/>
      </w:pPr>
      <w:bookmarkStart w:id="383" w:name="_Ref515733962"/>
      <w:bookmarkStart w:id="384" w:name="_Toc518156691"/>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5</w:t>
      </w:r>
      <w:r w:rsidR="00932977">
        <w:fldChar w:fldCharType="end"/>
      </w:r>
      <w:bookmarkEnd w:id="383"/>
      <w:r>
        <w:rPr>
          <w:noProof/>
        </w:rPr>
        <w:t xml:space="preserve"> Sơ đồ lớp của Operator</w:t>
      </w:r>
      <w:bookmarkEnd w:id="384"/>
    </w:p>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05593C" w:rsidRDefault="0005593C" w:rsidP="00977108">
                            <w:pPr>
                              <w:autoSpaceDE w:val="0"/>
                              <w:autoSpaceDN w:val="0"/>
                              <w:adjustRightInd w:val="0"/>
                              <w:spacing w:after="0" w:line="276" w:lineRule="auto"/>
                              <w:ind w:left="63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05593C" w:rsidRDefault="0005593C"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05593C" w:rsidRDefault="0005593C"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05593C" w:rsidRDefault="0005593C"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05593C" w:rsidRDefault="0005593C"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14:paraId="20D7ADF3" w14:textId="77777777" w:rsidR="0005593C" w:rsidRDefault="0005593C"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05593C" w:rsidRPr="00665AE1" w:rsidRDefault="0005593C"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195"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" filled="f" strokeweight=".48pt">
                <v:textbox inset="0,0,0,0">
                  <w:txbxContent>
                    <w:p w14:paraId="66CF7675" w14:textId="77777777" w:rsidR="0005593C" w:rsidRDefault="0005593C" w:rsidP="00977108">
                      <w:pPr>
                        <w:autoSpaceDE w:val="0"/>
                        <w:autoSpaceDN w:val="0"/>
                        <w:adjustRightInd w:val="0"/>
                        <w:spacing w:after="0" w:line="276" w:lineRule="auto"/>
                        <w:ind w:left="63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05593C" w:rsidRDefault="0005593C"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05593C" w:rsidRDefault="0005593C"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05593C" w:rsidRDefault="0005593C"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05593C" w:rsidRDefault="0005593C"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14:paraId="20D7ADF3" w14:textId="77777777" w:rsidR="0005593C" w:rsidRDefault="0005593C"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05593C" w:rsidRPr="00665AE1" w:rsidRDefault="0005593C"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590F54F0" w:rsidR="00CE082D" w:rsidRDefault="00CE082D" w:rsidP="00CE082D">
      <w:pPr>
        <w:pStyle w:val="Caption"/>
      </w:pPr>
      <w:bookmarkStart w:id="385" w:name="_Toc517720113"/>
      <w:r>
        <w:t xml:space="preserve">Mã </w:t>
      </w:r>
      <w:r>
        <w:fldChar w:fldCharType="begin"/>
      </w:r>
      <w:r>
        <w:instrText xml:space="preserve"> SEQ Mã \* ARABIC </w:instrText>
      </w:r>
      <w:r>
        <w:fldChar w:fldCharType="separate"/>
      </w:r>
      <w:r w:rsidR="00C32F9A">
        <w:rPr>
          <w:noProof/>
        </w:rPr>
        <w:t>3</w:t>
      </w:r>
      <w:r>
        <w:fldChar w:fldCharType="end"/>
      </w:r>
      <w:r>
        <w:rPr>
          <w:noProof/>
        </w:rPr>
        <w:t xml:space="preserve"> </w:t>
      </w:r>
      <w:r>
        <w:t>Minh họa một Operator</w:t>
      </w:r>
      <w:bookmarkEnd w:id="385"/>
    </w:p>
    <w:p w14:paraId="356EE692" w14:textId="77777777" w:rsidR="00061D35" w:rsidRDefault="00061D35" w:rsidP="00061D35">
      <w:pPr>
        <w:pStyle w:val="Heading3"/>
      </w:pPr>
      <w:bookmarkStart w:id="386" w:name="_Ref517858679"/>
      <w:bookmarkStart w:id="387" w:name="_Toc518156661"/>
      <w:r>
        <w:t>Giao tiếp giữa các thiết bị tương tác</w:t>
      </w:r>
      <w:bookmarkEnd w:id="386"/>
      <w:bookmarkEnd w:id="387"/>
    </w:p>
    <w:p w14:paraId="7A9045CE" w14:textId="77777777" w:rsidR="00932977" w:rsidRDefault="00932977" w:rsidP="00143180">
      <w:pPr>
        <w:pStyle w:val="Problem"/>
        <w:rPr>
          <w:lang w:val="en-US"/>
        </w:rPr>
      </w:pPr>
      <w:r>
        <w:rPr>
          <w:lang w:val="en-US"/>
        </w:rPr>
        <w:t>Đặt vấn đề</w:t>
      </w:r>
    </w:p>
    <w:p w14:paraId="0BD2D6B7" w14:textId="55723FFC"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w:t>
      </w:r>
      <w:r>
        <w:rPr>
          <w:lang w:val="en-US"/>
        </w:rPr>
        <w:lastRenderedPageBreak/>
        <w:t xml:space="preserve">sinh một vấn đề là vấn đề giao tiếp </w:t>
      </w:r>
      <w:r w:rsidR="00424A10">
        <w:rPr>
          <w:lang w:val="en-US"/>
        </w:rPr>
        <w:t xml:space="preserve">giữa chúng. </w:t>
      </w:r>
      <w:r>
        <w:rPr>
          <w:lang w:val="en-US"/>
        </w:rPr>
        <w:t>Vậy các module đấy giao tiếp với nhau như thế nào, thông qua phương thức nào?</w:t>
      </w:r>
    </w:p>
    <w:p w14:paraId="2AA727EC" w14:textId="378E90C2" w:rsidR="00932977" w:rsidRPr="00487265" w:rsidRDefault="00424A10" w:rsidP="00487265">
      <w:pPr>
        <w:pStyle w:val="Solution"/>
        <w:rPr>
          <w:lang w:val="en-US"/>
        </w:rPr>
      </w:pPr>
      <w:r>
        <w:rPr>
          <w:lang w:val="en-US"/>
        </w:rPr>
        <w:t>Giải pháp</w:t>
      </w:r>
    </w:p>
    <w:p w14:paraId="69B3645F" w14:textId="77777777" w:rsidR="00932977" w:rsidRDefault="00932977" w:rsidP="006E1968">
      <w:pPr>
        <w:keepNext/>
        <w:ind w:firstLine="0"/>
        <w:jc w:val="center"/>
      </w:pPr>
      <w:r w:rsidRPr="00932977">
        <w:rPr>
          <w:noProof/>
        </w:rPr>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05593C" w:rsidRDefault="0005593C" w:rsidP="00487265">
                                <w:pPr>
                                  <w:pStyle w:val="NormalWeb"/>
                                  <w:spacing w:after="101" w:line="216" w:lineRule="auto"/>
                                  <w:ind w:firstLine="0"/>
                                  <w:jc w:val="center"/>
                                </w:pPr>
                                <w:r>
                                  <w:rPr>
                                    <w:color w:val="FFFFFF" w:themeColor="light1"/>
                                    <w:kern w:val="24"/>
                                  </w:rPr>
                                  <w:t>Module A</w:t>
                                </w:r>
                              </w:p>
                              <w:p w14:paraId="464A40DD" w14:textId="77777777" w:rsidR="0005593C" w:rsidRDefault="0005593C" w:rsidP="00487265">
                                <w:pPr>
                                  <w:pStyle w:val="NormalWeb"/>
                                  <w:spacing w:after="101" w:line="216" w:lineRule="auto"/>
                                  <w:ind w:firstLine="0"/>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05593C" w:rsidRDefault="0005593C" w:rsidP="00C705C5">
                                <w:pPr>
                                  <w:pStyle w:val="NormalWeb"/>
                                  <w:spacing w:after="101" w:line="216" w:lineRule="auto"/>
                                  <w:ind w:firstLine="0"/>
                                  <w:jc w:val="center"/>
                                </w:pPr>
                                <w:r>
                                  <w:rPr>
                                    <w:color w:val="FFFFFF" w:themeColor="light1"/>
                                    <w:kern w:val="24"/>
                                  </w:rPr>
                                  <w:t>Module B</w:t>
                                </w:r>
                              </w:p>
                              <w:p w14:paraId="15FC9D69" w14:textId="77777777" w:rsidR="0005593C" w:rsidRDefault="0005593C"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05593C" w:rsidRDefault="0005593C" w:rsidP="00487265">
                                <w:pPr>
                                  <w:pStyle w:val="NormalWeb"/>
                                  <w:spacing w:after="101" w:line="216" w:lineRule="auto"/>
                                  <w:ind w:firstLine="0"/>
                                  <w:jc w:val="center"/>
                                </w:pPr>
                                <w:r>
                                  <w:rPr>
                                    <w:color w:val="FFFFFF" w:themeColor="light1"/>
                                    <w:kern w:val="24"/>
                                  </w:rPr>
                                  <w:t>Module C</w:t>
                                </w:r>
                              </w:p>
                              <w:p w14:paraId="60E964B3" w14:textId="77777777" w:rsidR="0005593C" w:rsidRDefault="0005593C"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196"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1y2rA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">
                <v:group id="_x0000_s1197"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98"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99"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05593C" w:rsidRDefault="0005593C" w:rsidP="00487265">
                          <w:pPr>
                            <w:pStyle w:val="NormalWeb"/>
                            <w:spacing w:after="101" w:line="216" w:lineRule="auto"/>
                            <w:ind w:firstLine="0"/>
                            <w:jc w:val="center"/>
                          </w:pPr>
                          <w:r>
                            <w:rPr>
                              <w:color w:val="FFFFFF" w:themeColor="light1"/>
                              <w:kern w:val="24"/>
                            </w:rPr>
                            <w:t>Module A</w:t>
                          </w:r>
                        </w:p>
                        <w:p w14:paraId="464A40DD" w14:textId="77777777" w:rsidR="0005593C" w:rsidRDefault="0005593C" w:rsidP="00487265">
                          <w:pPr>
                            <w:pStyle w:val="NormalWeb"/>
                            <w:spacing w:after="101" w:line="216" w:lineRule="auto"/>
                            <w:ind w:firstLine="0"/>
                            <w:jc w:val="center"/>
                          </w:pPr>
                          <w:r>
                            <w:rPr>
                              <w:color w:val="FFFFFF" w:themeColor="light1"/>
                              <w:kern w:val="24"/>
                            </w:rPr>
                            <w:t>Trung tâm xử lý và render</w:t>
                          </w:r>
                        </w:p>
                      </w:txbxContent>
                    </v:textbox>
                  </v:shape>
                </v:group>
                <v:group id="Group 43" o:spid="_x0000_s1200"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201"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202"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05593C" w:rsidRDefault="0005593C" w:rsidP="00C705C5">
                          <w:pPr>
                            <w:pStyle w:val="NormalWeb"/>
                            <w:spacing w:after="101" w:line="216" w:lineRule="auto"/>
                            <w:ind w:firstLine="0"/>
                            <w:jc w:val="center"/>
                          </w:pPr>
                          <w:r>
                            <w:rPr>
                              <w:color w:val="FFFFFF" w:themeColor="light1"/>
                              <w:kern w:val="24"/>
                            </w:rPr>
                            <w:t>Module B</w:t>
                          </w:r>
                        </w:p>
                        <w:p w14:paraId="15FC9D69" w14:textId="77777777" w:rsidR="0005593C" w:rsidRDefault="0005593C"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203"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204"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205"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05593C" w:rsidRDefault="0005593C" w:rsidP="00487265">
                          <w:pPr>
                            <w:pStyle w:val="NormalWeb"/>
                            <w:spacing w:after="101" w:line="216" w:lineRule="auto"/>
                            <w:ind w:firstLine="0"/>
                            <w:jc w:val="center"/>
                          </w:pPr>
                          <w:r>
                            <w:rPr>
                              <w:color w:val="FFFFFF" w:themeColor="light1"/>
                              <w:kern w:val="24"/>
                            </w:rPr>
                            <w:t>Module C</w:t>
                          </w:r>
                        </w:p>
                        <w:p w14:paraId="60E964B3" w14:textId="77777777" w:rsidR="0005593C" w:rsidRDefault="0005593C"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206"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207"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30012AE1" w:rsidR="00CE082D" w:rsidRDefault="00932977" w:rsidP="00932977">
      <w:pPr>
        <w:pStyle w:val="Caption"/>
      </w:pPr>
      <w:bookmarkStart w:id="388" w:name="_Ref515743831"/>
      <w:bookmarkStart w:id="389" w:name="_Toc518156692"/>
      <w:r>
        <w:t xml:space="preserve">Sơ đồ </w:t>
      </w:r>
      <w:r>
        <w:fldChar w:fldCharType="begin"/>
      </w:r>
      <w:r>
        <w:instrText xml:space="preserve"> STYLEREF 1 \s </w:instrText>
      </w:r>
      <w:r>
        <w:fldChar w:fldCharType="separate"/>
      </w:r>
      <w:r w:rsidR="00C32F9A">
        <w:rPr>
          <w:noProof/>
        </w:rPr>
        <w:t>4</w:t>
      </w:r>
      <w:r>
        <w:fldChar w:fldCharType="end"/>
      </w:r>
      <w:r>
        <w:noBreakHyphen/>
      </w:r>
      <w:r>
        <w:fldChar w:fldCharType="begin"/>
      </w:r>
      <w:r>
        <w:instrText xml:space="preserve"> SEQ Sơ_đồ \* ARABIC \s 1 </w:instrText>
      </w:r>
      <w:r>
        <w:fldChar w:fldCharType="separate"/>
      </w:r>
      <w:r w:rsidR="00C32F9A">
        <w:rPr>
          <w:noProof/>
        </w:rPr>
        <w:t>6</w:t>
      </w:r>
      <w:r>
        <w:fldChar w:fldCharType="end"/>
      </w:r>
      <w:bookmarkEnd w:id="388"/>
      <w:r>
        <w:rPr>
          <w:noProof/>
        </w:rPr>
        <w:t xml:space="preserve"> Cấu trúc module của hệ thống</w:t>
      </w:r>
      <w:bookmarkEnd w:id="389"/>
    </w:p>
    <w:p w14:paraId="687230D4" w14:textId="77777777" w:rsidR="00B23733" w:rsidRPr="004D29CB" w:rsidRDefault="00B23733" w:rsidP="00B23733">
      <w:pPr>
        <w:ind w:firstLine="360"/>
        <w:rPr>
          <w:lang w:val="en-US"/>
        </w:rPr>
      </w:pPr>
      <w:r w:rsidRPr="00952B31">
        <w:rPr>
          <w:lang w:val="en-US"/>
        </w:rPr>
        <w:t xml:space="preserve">Theo như kiến trúc ứng </w:t>
      </w:r>
      <w:proofErr w:type="gramStart"/>
      <w:r w:rsidRPr="00952B31">
        <w:rPr>
          <w:lang w:val="en-US"/>
        </w:rPr>
        <w:t xml:space="preserve">dụng </w:t>
      </w:r>
      <w:r>
        <w:rPr>
          <w:lang w:val="en-US"/>
        </w:rPr>
        <w:t xml:space="preserve"> được</w:t>
      </w:r>
      <w:proofErr w:type="gramEnd"/>
      <w:r>
        <w:rPr>
          <w:lang w:val="en-US"/>
        </w:rPr>
        <w:t xml:space="preserve"> trình bày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w:t>
      </w:r>
      <w:r>
        <w:rPr>
          <w:lang w:val="en-US"/>
        </w:rPr>
        <w:t xml:space="preserve"> và</w:t>
      </w:r>
      <w:r w:rsidRPr="00952B31">
        <w:rPr>
          <w:lang w:val="en-US"/>
        </w:rPr>
        <w:t xml:space="preserve">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FC83524" w14:textId="77777777" w:rsidR="00B23733" w:rsidRPr="00952B31" w:rsidRDefault="00B23733" w:rsidP="00B23733">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3EAB9725" w14:textId="77777777" w:rsidR="00B23733" w:rsidRPr="00D21151" w:rsidRDefault="00B23733" w:rsidP="00B23733">
      <w:pPr>
        <w:rPr>
          <w:lang w:val="en-US"/>
        </w:rPr>
      </w:pPr>
      <w:r w:rsidRPr="00952B31">
        <w:rPr>
          <w:lang w:val="en-US"/>
        </w:rPr>
        <w:t xml:space="preserve">Module (A) và (B) </w:t>
      </w:r>
      <w:r>
        <w:rPr>
          <w:lang w:val="en-US"/>
        </w:rPr>
        <w:t>chạy trên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w:t>
      </w:r>
      <w:r>
        <w:rPr>
          <w:lang w:val="en-US"/>
        </w:rPr>
        <w:t>cho</w:t>
      </w:r>
      <w:r w:rsidRPr="00952B31">
        <w:rPr>
          <w:lang w:val="en-US"/>
        </w:rPr>
        <w:t xml:space="preserve"> (B) và chỉ tiếp nhận dữ liệu từ (B) nếu có và không có phản hồi lại. (A) sẽ lấy dữ liệu tọa độ truy vết được từ (B) để tiến hành căn chỉnh tọa độ phục vụ cho việc render hình ảnh</w:t>
      </w:r>
      <w:r>
        <w:rPr>
          <w:lang w:val="en-US"/>
        </w:rPr>
        <w:t>. Trong khi đó, m</w:t>
      </w:r>
      <w:r w:rsidRPr="00952B31">
        <w:rPr>
          <w:lang w:val="en-US"/>
        </w:rPr>
        <w:t xml:space="preserve">odule (A) và (C) chạy trên </w:t>
      </w:r>
      <w:r>
        <w:rPr>
          <w:lang w:val="en-US"/>
        </w:rPr>
        <w:t>hai</w:t>
      </w:r>
      <w:r w:rsidRPr="00952B31">
        <w:rPr>
          <w:lang w:val="en-US"/>
        </w:rPr>
        <w:t xml:space="preserve"> thiết bị khác nhau và (A) đóng vai trò là server, (C) là client, giao tiếp với nhau theo kịch bản</w:t>
      </w:r>
      <w:r>
        <w:rPr>
          <w:lang w:val="en-US"/>
        </w:rPr>
        <w:t>.</w:t>
      </w:r>
    </w:p>
    <w:p w14:paraId="57D24407" w14:textId="77777777" w:rsidR="00B23733" w:rsidRDefault="00B23733" w:rsidP="00B23733">
      <w:r>
        <w:rPr>
          <w:rFonts w:eastAsia="Times New Roman"/>
          <w:szCs w:val="26"/>
        </w:rPr>
        <w:lastRenderedPageBreak/>
        <w:t xml:space="preserve">Trong hệ thống này, module (B) chỉ có nhiệm vụ gửi vị trí tọa độ vật thể truy vết được một cách liên tục mà không cần quan tâm việc phản hồi, nên chúng em đã dùng phương thức gửi UDP, cụ thể là dùng tham số </w:t>
      </w:r>
      <w:proofErr w:type="gramStart"/>
      <w:r w:rsidRPr="005D4A35">
        <w:rPr>
          <w:rFonts w:eastAsia="Times New Roman"/>
          <w:szCs w:val="26"/>
        </w:rPr>
        <w:t>socket.SOCK</w:t>
      </w:r>
      <w:proofErr w:type="gramEnd"/>
      <w:r w:rsidRPr="005D4A35">
        <w:rPr>
          <w:rFonts w:eastAsia="Times New Roman"/>
          <w:szCs w:val="26"/>
        </w:rPr>
        <w:t>_DGRAM</w:t>
      </w:r>
      <w:r>
        <w:rPr>
          <w:rFonts w:eastAsia="Times New Roman"/>
          <w:szCs w:val="26"/>
        </w:rPr>
        <w:t xml:space="preserve"> để thiết lập việc gửi theo hình thức UDP. Phương thức gửi UDP tuy không thể xác nhận việc gửi có thành công hay không và kích thước gói tin gửi bị giới hạn, tuy nhiên tốc độ gửi sẽ nhanh hơn nhiều so với TCP. Ở ngữ cảnh này, việc dùng UDP là hợp lý.</w:t>
      </w:r>
    </w:p>
    <w:p w14:paraId="2D514083" w14:textId="36ED87C6" w:rsidR="00356E2C" w:rsidRDefault="00356E2C" w:rsidP="00356E2C">
      <w:pPr>
        <w:pStyle w:val="Heading3"/>
      </w:pPr>
      <w:bookmarkStart w:id="390" w:name="_Toc518156662"/>
      <w:r>
        <w:t xml:space="preserve">Xử </w:t>
      </w:r>
      <w:r w:rsidR="005F40B8">
        <w:t>lý</w:t>
      </w:r>
      <w:r>
        <w:t xml:space="preserve"> hành động tương tác từ phía người dùng</w:t>
      </w:r>
      <w:bookmarkEnd w:id="390"/>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9F5FE7">
      <w:pPr>
        <w:pStyle w:val="Solution"/>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1F5D46C4">
                <wp:extent cx="2809875" cy="2152650"/>
                <wp:effectExtent l="0" t="0" r="28575" b="1905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809875" cy="2152650"/>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05593C" w:rsidRPr="007D769F" w:rsidRDefault="0005593C"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05593C" w:rsidRPr="007D769F" w:rsidRDefault="0005593C"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05593C" w:rsidRPr="007D769F" w:rsidRDefault="0005593C"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208" style="width:221.25pt;height:169.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">
                <v:shape id="TextBox 14" o:spid="_x0000_s1209"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05593C" w:rsidRPr="007D769F" w:rsidRDefault="0005593C" w:rsidP="007D769F">
                        <w:pPr>
                          <w:pStyle w:val="NormalWeb"/>
                          <w:spacing w:after="0"/>
                          <w:ind w:firstLine="0"/>
                        </w:pPr>
                        <w:r w:rsidRPr="007D769F">
                          <w:rPr>
                            <w:rFonts w:cstheme="minorBidi"/>
                            <w:color w:val="000000"/>
                            <w:kern w:val="24"/>
                          </w:rPr>
                          <w:t>Y</w:t>
                        </w:r>
                      </w:p>
                    </w:txbxContent>
                  </v:textbox>
                </v:shape>
                <v:group id="Group 319" o:spid="_x0000_s1210"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211"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05593C" w:rsidRPr="007D769F" w:rsidRDefault="0005593C" w:rsidP="007D769F">
                          <w:pPr>
                            <w:pStyle w:val="NormalWeb"/>
                            <w:spacing w:after="0"/>
                            <w:ind w:firstLine="0"/>
                          </w:pPr>
                          <w:r w:rsidRPr="007D769F">
                            <w:rPr>
                              <w:color w:val="000000"/>
                              <w:kern w:val="24"/>
                            </w:rPr>
                            <w:t>X</w:t>
                          </w:r>
                        </w:p>
                      </w:txbxContent>
                    </v:textbox>
                  </v:shape>
                  <v:shape id="TextBox 15" o:spid="_x0000_s1212"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05593C" w:rsidRPr="007D769F" w:rsidRDefault="0005593C" w:rsidP="007D769F">
                          <w:pPr>
                            <w:pStyle w:val="NormalWeb"/>
                            <w:spacing w:after="0"/>
                            <w:ind w:firstLine="0"/>
                          </w:pPr>
                          <w:r w:rsidRPr="007D769F">
                            <w:rPr>
                              <w:color w:val="000000"/>
                              <w:kern w:val="24"/>
                            </w:rPr>
                            <w:t>Z</w:t>
                          </w:r>
                        </w:p>
                      </w:txbxContent>
                    </v:textbox>
                  </v:shape>
                  <v:shape id="Parallelogram 326" o:spid="_x0000_s1213"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14"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15"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16"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17"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18"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19"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20"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068B1990" w:rsidR="00356E2C" w:rsidRDefault="00356E2C" w:rsidP="00356E2C">
      <w:pPr>
        <w:pStyle w:val="Caption"/>
      </w:pPr>
      <w:bookmarkStart w:id="391" w:name="_Ref517304180"/>
      <w:bookmarkStart w:id="392" w:name="_Toc518156011"/>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0</w:t>
      </w:r>
      <w:r w:rsidR="00071EE0">
        <w:fldChar w:fldCharType="end"/>
      </w:r>
      <w:bookmarkEnd w:id="391"/>
      <w:r>
        <w:t xml:space="preserve"> Hệ tọa độ của hệ thống cảm biến trên thiết bị di động</w:t>
      </w:r>
      <w:bookmarkEnd w:id="392"/>
    </w:p>
    <w:p w14:paraId="38E84A47" w14:textId="3634A544" w:rsidR="00356E2C" w:rsidRDefault="00356E2C" w:rsidP="00356E2C">
      <w:pPr>
        <w:rPr>
          <w:lang w:val="en-US"/>
        </w:rPr>
      </w:pPr>
      <w:r>
        <w:rPr>
          <w:lang w:val="en-US"/>
        </w:rPr>
        <w:lastRenderedPageBreak/>
        <w:t xml:space="preserve">Với hệ tọa độ mà cảm biến gia tốc nhận được </w:t>
      </w:r>
      <w:r w:rsidR="004D02B6">
        <w:rPr>
          <w:lang w:val="en-US"/>
        </w:rPr>
        <w:t xml:space="preserve">như ở </w:t>
      </w:r>
      <w:r w:rsidR="00A8588D">
        <w:rPr>
          <w:lang w:val="en-US"/>
        </w:rPr>
        <w:fldChar w:fldCharType="begin"/>
      </w:r>
      <w:r w:rsidR="00A8588D">
        <w:rPr>
          <w:lang w:val="en-US"/>
        </w:rPr>
        <w:instrText xml:space="preserve"> REF _Ref517304180 \h </w:instrText>
      </w:r>
      <w:r w:rsidR="00A8588D">
        <w:rPr>
          <w:lang w:val="en-US"/>
        </w:rPr>
      </w:r>
      <w:r w:rsidR="00A8588D">
        <w:rPr>
          <w:lang w:val="en-US"/>
        </w:rPr>
        <w:fldChar w:fldCharType="separate"/>
      </w:r>
      <w:r w:rsidR="00A8588D">
        <w:t xml:space="preserve">Hình </w:t>
      </w:r>
      <w:r w:rsidR="00A8588D">
        <w:rPr>
          <w:noProof/>
        </w:rPr>
        <w:t>4</w:t>
      </w:r>
      <w:r w:rsidR="00A8588D">
        <w:t>.</w:t>
      </w:r>
      <w:r w:rsidR="00A8588D">
        <w:rPr>
          <w:noProof/>
        </w:rPr>
        <w:t>10</w:t>
      </w:r>
      <w:r w:rsidR="00A8588D">
        <w:rPr>
          <w:lang w:val="en-US"/>
        </w:rPr>
        <w:fldChar w:fldCharType="end"/>
      </w:r>
      <w:r w:rsidR="00A8588D">
        <w:rPr>
          <w:lang w:val="en-US"/>
        </w:rPr>
        <w:t xml:space="preserve"> </w:t>
      </w:r>
      <w:r>
        <w:rPr>
          <w:lang w:val="en-US"/>
        </w:rPr>
        <w:t>kết hợp với cảm biển nhận diện được tư thế úp, ngửa, d</w:t>
      </w:r>
      <w:r w:rsidR="00B23733">
        <w:rPr>
          <w:lang w:val="en-US"/>
        </w:rPr>
        <w:t>ự</w:t>
      </w:r>
      <w:r>
        <w:rPr>
          <w:lang w:val="en-US"/>
        </w:rPr>
        <w:t xml:space="preserve">ng đứng của thiết bị, chúng em đã định nghĩa </w:t>
      </w:r>
      <w:r w:rsidR="00F07E2E">
        <w:rPr>
          <w:lang w:val="en-US"/>
        </w:rPr>
        <w:t>ba</w:t>
      </w:r>
      <w:r>
        <w:rPr>
          <w:lang w:val="en-US"/>
        </w:rPr>
        <w:t xml:space="preserve"> cử chỉ hỗ trợ cho hệ thống của chúng em như sau:</w:t>
      </w:r>
    </w:p>
    <w:p w14:paraId="4E16942A" w14:textId="77777777" w:rsidR="00B23733" w:rsidRDefault="00B23733" w:rsidP="00B23733">
      <w:pPr>
        <w:pStyle w:val="Dash"/>
        <w:ind w:left="360"/>
        <w:rPr>
          <w:lang w:val="en-US"/>
        </w:rPr>
      </w:pPr>
      <w:r>
        <w:rPr>
          <w:lang w:val="en-US"/>
        </w:rPr>
        <w:t>Flip: với điều kiện thiết bị đang đặt nằm trên mặt phẳng ngang, màn hình đang hướng lên trên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33EF77B" w14:textId="77777777" w:rsidR="00B23733" w:rsidRDefault="00B23733" w:rsidP="00B23733">
      <w:pPr>
        <w:pStyle w:val="Dash"/>
        <w:ind w:left="360"/>
        <w:rPr>
          <w:lang w:val="en-US"/>
        </w:rPr>
      </w:pPr>
      <w:r>
        <w:rPr>
          <w:lang w:val="en-US"/>
        </w:rPr>
        <w:t>Shake: với điều kiện thiết bị đang đặt nằm trên mặt phẳng ngang, màn hình đang hướng lên trên,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trong hệ thống thì khi Shake sẽ cho thiết bị nhận lại tọa độ đang dò trên mặt bàn sau khi Freeze).</w:t>
      </w:r>
    </w:p>
    <w:p w14:paraId="31A91CED" w14:textId="77777777" w:rsidR="00B23733" w:rsidRPr="00356E2C" w:rsidRDefault="00B23733" w:rsidP="00B23733">
      <w:pPr>
        <w:pStyle w:val="Dash"/>
        <w:ind w:left="360"/>
        <w:rPr>
          <w:lang w:val="en-US"/>
        </w:rPr>
      </w:pPr>
      <w:r>
        <w:rPr>
          <w:lang w:val="en-US"/>
        </w:rPr>
        <w:t>Erect: với điều kiện thiết bị đang nằm trên mặt phẳng ngang, màn hình đang hướng lên trên, người dùng dựng thiết bị lên và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chất lượng không khí, nguồn nước, tiếng ồn tại một địa điểm).</w:t>
      </w:r>
    </w:p>
    <w:p w14:paraId="682A3037" w14:textId="77777777" w:rsidR="00600196" w:rsidRDefault="00F33271" w:rsidP="00600196">
      <w:pPr>
        <w:pStyle w:val="Heading2"/>
        <w:rPr>
          <w:lang w:val="en-US"/>
        </w:rPr>
      </w:pPr>
      <w:bookmarkStart w:id="393" w:name="_Toc518156663"/>
      <w:r w:rsidRPr="00562157">
        <w:rPr>
          <w:lang w:val="en-US"/>
        </w:rPr>
        <w:t xml:space="preserve">Các chức năng của </w:t>
      </w:r>
      <w:bookmarkEnd w:id="364"/>
      <w:bookmarkEnd w:id="365"/>
      <w:r w:rsidR="00455AA8" w:rsidRPr="00562157">
        <w:rPr>
          <w:lang w:val="en-US"/>
        </w:rPr>
        <w:t>hệ thống</w:t>
      </w:r>
      <w:bookmarkEnd w:id="393"/>
    </w:p>
    <w:p w14:paraId="35888F77" w14:textId="77777777" w:rsidR="003258AE" w:rsidRDefault="003258AE" w:rsidP="00A5343A">
      <w:pPr>
        <w:spacing w:line="240" w:lineRule="auto"/>
        <w:rPr>
          <w:lang w:val="en-US"/>
        </w:rPr>
      </w:pPr>
      <w:r>
        <w:rPr>
          <w:lang w:val="en-US"/>
        </w:rPr>
        <w:t xml:space="preserve">Hệ thống bản đồ sẽ cung cấp cho người dùng các chức năng cụ thể </w:t>
      </w:r>
      <w:proofErr w:type="gramStart"/>
      <w:r>
        <w:rPr>
          <w:lang w:val="en-US"/>
        </w:rPr>
        <w:t>sau</w:t>
      </w:r>
      <w:r w:rsidR="002E46CE">
        <w:rPr>
          <w:lang w:val="en-US"/>
        </w:rPr>
        <w:t xml:space="preserve"> :</w:t>
      </w:r>
      <w:proofErr w:type="gramEnd"/>
    </w:p>
    <w:p w14:paraId="52F487C5" w14:textId="702B65D3"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r w:rsidR="005F40B8">
        <w:rPr>
          <w:lang w:val="en-US"/>
        </w:rPr>
        <w:t>.</w:t>
      </w:r>
    </w:p>
    <w:p w14:paraId="0A096B9C" w14:textId="77777777"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65114223" w14:textId="77777777" w:rsidR="00B23733" w:rsidRDefault="00B23733" w:rsidP="00B23733">
      <w:pPr>
        <w:pStyle w:val="K-Bullet-"/>
        <w:rPr>
          <w:lang w:val="en-US"/>
        </w:rPr>
      </w:pPr>
      <w:r>
        <w:rPr>
          <w:lang w:val="en-US"/>
        </w:rPr>
        <w:t xml:space="preserve">Thực hiện Freeze để ngừng phóng to hình ảnh theo vị trí điện thoại, người dùng có thể mang điện thoại ra không gian khác để tương tác với địa điểm đã được ghi nhận, chẳng hạn như xem các thông tin về dân số, tình trạng nhập </w:t>
      </w:r>
      <w:proofErr w:type="gramStart"/>
      <w:r>
        <w:rPr>
          <w:lang w:val="en-US"/>
        </w:rPr>
        <w:t>cư,…</w:t>
      </w:r>
      <w:proofErr w:type="gramEnd"/>
    </w:p>
    <w:p w14:paraId="622335EB" w14:textId="77777777" w:rsidR="00B23733" w:rsidRDefault="00B23733" w:rsidP="00B23733">
      <w:pPr>
        <w:pStyle w:val="K-Bullet-"/>
        <w:rPr>
          <w:lang w:val="en-US"/>
        </w:rPr>
      </w:pPr>
      <w:r>
        <w:rPr>
          <w:lang w:val="en-US"/>
        </w:rPr>
        <w:t xml:space="preserve">Thực hiện Flip điện thoại để thay đổi loại hiển thị bản đồ như bản đồ giao thông, bản đồ vệ </w:t>
      </w:r>
      <w:proofErr w:type="gramStart"/>
      <w:r>
        <w:rPr>
          <w:lang w:val="en-US"/>
        </w:rPr>
        <w:t>tinh,…</w:t>
      </w:r>
      <w:proofErr w:type="gramEnd"/>
    </w:p>
    <w:p w14:paraId="2BFA92E1" w14:textId="2A151000" w:rsidR="003258AE" w:rsidRPr="00B23733" w:rsidRDefault="00B23733" w:rsidP="00B23733">
      <w:pPr>
        <w:pStyle w:val="K-Bullet-"/>
        <w:rPr>
          <w:lang w:val="en-US"/>
        </w:rPr>
      </w:pPr>
      <w:r>
        <w:rPr>
          <w:lang w:val="en-US"/>
        </w:rPr>
        <w:lastRenderedPageBreak/>
        <w:t>Cho phép xem bản đồ heatmap mức độ ô nhiễm không khí của vùng lãnh thổ hiện tại.</w:t>
      </w:r>
    </w:p>
    <w:p w14:paraId="46E17B82" w14:textId="77777777" w:rsidR="003258AE" w:rsidRDefault="005209B9" w:rsidP="003258AE">
      <w:pPr>
        <w:pStyle w:val="K-Bullet-"/>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14:paraId="534C05CA" w14:textId="0255AAB5" w:rsidR="002E46CE" w:rsidRPr="000D3DEC" w:rsidRDefault="005209B9" w:rsidP="000D3DEC">
      <w:pPr>
        <w:pStyle w:val="K-Bullet-"/>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94" w:name="_Toc518156664"/>
      <w:r>
        <w:t>Xem hình ảnh tại một địa điểm</w:t>
      </w:r>
      <w:bookmarkEnd w:id="394"/>
    </w:p>
    <w:p w14:paraId="4BB4CC98" w14:textId="4E7E2E9A" w:rsidR="00CF74F3" w:rsidRDefault="00B23733" w:rsidP="00CF74F3">
      <w:pPr>
        <w:rPr>
          <w:lang w:val="en-US"/>
        </w:rPr>
      </w:pPr>
      <w:r>
        <w:rPr>
          <w:lang w:val="en-US"/>
        </w:rPr>
        <w:t xml:space="preserve">Sau khi khởi động hệ thống, mặt bàn sẽ hiển thị hình ảnh bản đồ tổng quát của một khu vực. Người dùng dùng điện thoại đưa vào vùng không gian của bàn tương tác thực hiện hành động Shake điện thoại, lập tức màn hình điện thoại sẽ hiển thị hình ảnh được phóng to tương ứng với vị trí của đặt của điện thoại trên mặt bàn. Người dùng có thể nhấn vào nút Freeze trên màn hình để ngưng nhận tín hiệu từ hệ thống gửi đến. Khi ở trạng thái Freeze, hình ảnh được phóng to cuối cùng sẽ được cố định. Người dùng có thể mang điện thoại sang một nơi khác làm việc và tương tác với địa điểm đó, chẳng hạn như xem các thống kê về địa điểm như thống kê về dân số, mức độ ô nhiễm không </w:t>
      </w:r>
      <w:proofErr w:type="gramStart"/>
      <w:r>
        <w:rPr>
          <w:lang w:val="en-US"/>
        </w:rPr>
        <w:t>kh</w:t>
      </w:r>
      <w:r w:rsidR="00CF74F3">
        <w:rPr>
          <w:lang w:val="en-US"/>
        </w:rPr>
        <w:t>í,</w:t>
      </w:r>
      <w:r w:rsidR="00F222F0">
        <w:rPr>
          <w:lang w:val="en-US"/>
        </w:rPr>
        <w:t>…</w:t>
      </w:r>
      <w:proofErr w:type="gramEnd"/>
    </w:p>
    <w:p w14:paraId="7219D110" w14:textId="77777777" w:rsidR="00540403" w:rsidRDefault="00540403" w:rsidP="00573176">
      <w:pPr>
        <w:keepNext/>
        <w:ind w:firstLine="0"/>
        <w:jc w:val="center"/>
      </w:pPr>
      <w:r>
        <w:rPr>
          <w:noProof/>
        </w:rPr>
        <w:drawing>
          <wp:inline distT="0" distB="0" distL="0" distR="0" wp14:anchorId="22F64E77" wp14:editId="24CB258D">
            <wp:extent cx="5119051" cy="3067050"/>
            <wp:effectExtent l="0" t="0" r="5715"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191379" cy="3110385"/>
                    </a:xfrm>
                    <a:prstGeom prst="rect">
                      <a:avLst/>
                    </a:prstGeom>
                  </pic:spPr>
                </pic:pic>
              </a:graphicData>
            </a:graphic>
          </wp:inline>
        </w:drawing>
      </w:r>
    </w:p>
    <w:p w14:paraId="63763797" w14:textId="6F20608A" w:rsidR="00540403" w:rsidRPr="00600196" w:rsidRDefault="00540403" w:rsidP="00540403">
      <w:pPr>
        <w:pStyle w:val="Caption"/>
        <w:rPr>
          <w:lang w:val="en-US"/>
        </w:rPr>
      </w:pPr>
      <w:bookmarkStart w:id="395" w:name="_Toc518156012"/>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1</w:t>
      </w:r>
      <w:r w:rsidR="00071EE0">
        <w:fldChar w:fldCharType="end"/>
      </w:r>
      <w:r>
        <w:rPr>
          <w:noProof/>
        </w:rPr>
        <w:t xml:space="preserve"> Xem chi tiết hình ảnh bản đồ tại một địa điểm</w:t>
      </w:r>
      <w:bookmarkEnd w:id="395"/>
    </w:p>
    <w:p w14:paraId="493F8188" w14:textId="77777777" w:rsidR="00DD3D88" w:rsidRDefault="00CF74F3" w:rsidP="00532DCB">
      <w:pPr>
        <w:pStyle w:val="Heading3"/>
      </w:pPr>
      <w:bookmarkStart w:id="396" w:name="_Toc518156665"/>
      <w:r>
        <w:lastRenderedPageBreak/>
        <w:t>Tương tác với dữ liệu theo thời gian thực</w:t>
      </w:r>
      <w:bookmarkEnd w:id="396"/>
    </w:p>
    <w:p w14:paraId="24592AE8" w14:textId="64BB6BE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tại một vị trí cụ thể. Người dùng chỉ cần </w:t>
      </w:r>
      <w:r w:rsidR="00F2324D">
        <w:rPr>
          <w:lang w:val="en-US"/>
        </w:rPr>
        <w:t>di chuyển</w:t>
      </w:r>
      <w:r w:rsidR="00E62FAC">
        <w:rPr>
          <w:lang w:val="en-US"/>
        </w:rPr>
        <w:t xml:space="preserve"> điện thoại đến các vị trí gắn các marker trên mặt bàn, điện thoại lập tức sẽ mở kênh video trực tiếp giao thông tại vị trí đó</w:t>
      </w:r>
      <w:r w:rsidR="00F8027C">
        <w:rPr>
          <w:lang w:val="en-US"/>
        </w:rPr>
        <w:t>.</w:t>
      </w:r>
    </w:p>
    <w:p w14:paraId="0BCFBA5C" w14:textId="5CB74390" w:rsidR="003E7527" w:rsidRDefault="00B23733" w:rsidP="00CF74F3">
      <w:pPr>
        <w:rPr>
          <w:lang w:val="en-US"/>
        </w:rPr>
      </w:pPr>
      <w:r>
        <w:rPr>
          <w:lang w:val="en-US"/>
        </w:rPr>
        <w:t>Ngoài ra hệ thống còn cho phép người dùng xem thống kê dữ liệu dưới dạng bản đồ nhiệt (Heat map). Vì không có dữ liệu thực tế thống kê về mặt như dân số, mức độ kẹt xe, ô nhiễm không khí theo thời gian thực. Dữ liệu hiển thị trong hệ thống hiện tại được sinh ra ngẫu nhiên. Những dữ liệu này sau đó được chuyển về dạng ảnh heat map rồi hiển thị</w:t>
      </w:r>
      <w:r w:rsidR="00F8027C">
        <w:rPr>
          <w:lang w:val="en-US"/>
        </w:rPr>
        <w:t>.</w:t>
      </w:r>
    </w:p>
    <w:p w14:paraId="3B2D181D" w14:textId="1F480F50" w:rsidR="00DA34E5" w:rsidRDefault="00953699" w:rsidP="00573176">
      <w:pPr>
        <w:keepNext/>
        <w:ind w:firstLine="0"/>
        <w:jc w:val="center"/>
      </w:pPr>
      <w:r>
        <w:rPr>
          <w:noProof/>
        </w:rPr>
        <w:drawing>
          <wp:inline distT="0" distB="0" distL="0" distR="0" wp14:anchorId="4F72D63D" wp14:editId="055696E1">
            <wp:extent cx="2703388" cy="2713990"/>
            <wp:effectExtent l="0" t="0" r="1905"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725087" cy="2735774"/>
                    </a:xfrm>
                    <a:prstGeom prst="rect">
                      <a:avLst/>
                    </a:prstGeom>
                    <a:noFill/>
                    <a:ln>
                      <a:noFill/>
                    </a:ln>
                  </pic:spPr>
                </pic:pic>
              </a:graphicData>
            </a:graphic>
          </wp:inline>
        </w:drawing>
      </w:r>
      <w:r>
        <w:t xml:space="preserve"> </w:t>
      </w:r>
      <w:r>
        <w:rPr>
          <w:noProof/>
        </w:rPr>
        <w:drawing>
          <wp:inline distT="0" distB="0" distL="0" distR="0" wp14:anchorId="2A802989" wp14:editId="2D6927BA">
            <wp:extent cx="2686050" cy="2707200"/>
            <wp:effectExtent l="0" t="0" r="0" b="698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686050" cy="2707200"/>
                    </a:xfrm>
                    <a:prstGeom prst="rect">
                      <a:avLst/>
                    </a:prstGeom>
                    <a:noFill/>
                    <a:ln>
                      <a:noFill/>
                    </a:ln>
                  </pic:spPr>
                </pic:pic>
              </a:graphicData>
            </a:graphic>
          </wp:inline>
        </w:drawing>
      </w:r>
    </w:p>
    <w:p w14:paraId="4C02EF52" w14:textId="1E3995E1" w:rsidR="005A4B06" w:rsidRDefault="00DA34E5" w:rsidP="00DA34E5">
      <w:pPr>
        <w:pStyle w:val="Caption"/>
        <w:rPr>
          <w:noProof/>
        </w:rPr>
      </w:pPr>
      <w:bookmarkStart w:id="397" w:name="_Toc518156013"/>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2</w:t>
      </w:r>
      <w:r w:rsidR="00071EE0">
        <w:fldChar w:fldCharType="end"/>
      </w:r>
      <w:r>
        <w:rPr>
          <w:noProof/>
        </w:rPr>
        <w:t xml:space="preserve"> Ảnh Heat map thể hiện mức độ ô nhiễm không khí</w:t>
      </w:r>
      <w:bookmarkEnd w:id="397"/>
    </w:p>
    <w:p w14:paraId="27A3EE03" w14:textId="1559CA81" w:rsidR="003E7527" w:rsidRDefault="003E7527" w:rsidP="003E7527">
      <w:pPr>
        <w:pStyle w:val="Heading3"/>
      </w:pPr>
      <w:bookmarkStart w:id="398" w:name="_Toc518156666"/>
      <w:r>
        <w:t>Thống kê dữ liệu</w:t>
      </w:r>
      <w:bookmarkEnd w:id="398"/>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FAF10B0" w:rsidR="00540403" w:rsidRDefault="009F5FE7" w:rsidP="00463362">
      <w:pPr>
        <w:keepNext/>
        <w:ind w:firstLine="0"/>
        <w:jc w:val="center"/>
      </w:pPr>
      <w:r>
        <w:rPr>
          <w:noProof/>
        </w:rPr>
        <w:lastRenderedPageBreak/>
        <w:drawing>
          <wp:inline distT="0" distB="0" distL="0" distR="0" wp14:anchorId="0A200489" wp14:editId="3CD0777C">
            <wp:extent cx="5583555" cy="2928620"/>
            <wp:effectExtent l="0" t="0" r="0"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583555" cy="2928620"/>
                    </a:xfrm>
                    <a:prstGeom prst="rect">
                      <a:avLst/>
                    </a:prstGeom>
                  </pic:spPr>
                </pic:pic>
              </a:graphicData>
            </a:graphic>
          </wp:inline>
        </w:drawing>
      </w:r>
    </w:p>
    <w:p w14:paraId="0C79CD6E" w14:textId="7704D3D3" w:rsidR="00EA4C21" w:rsidRDefault="00540403" w:rsidP="00540403">
      <w:pPr>
        <w:pStyle w:val="Caption"/>
        <w:rPr>
          <w:noProof/>
        </w:rPr>
      </w:pPr>
      <w:bookmarkStart w:id="399" w:name="_Toc518156014"/>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3</w:t>
      </w:r>
      <w:r w:rsidR="00071EE0">
        <w:fldChar w:fldCharType="end"/>
      </w:r>
      <w:r>
        <w:rPr>
          <w:noProof/>
        </w:rPr>
        <w:t xml:space="preserve"> Thống kê thông tin theo tập các địa điểm đã chọn</w:t>
      </w:r>
      <w:bookmarkEnd w:id="399"/>
    </w:p>
    <w:p w14:paraId="067F2EB2" w14:textId="77777777" w:rsidR="00540403" w:rsidRPr="00EA4C21" w:rsidRDefault="00540403" w:rsidP="00EA4C21">
      <w:pPr>
        <w:ind w:firstLine="0"/>
      </w:pPr>
    </w:p>
    <w:p w14:paraId="543EEDD6" w14:textId="196BABCC" w:rsidR="001F06EC" w:rsidRDefault="001F06EC" w:rsidP="001F06EC">
      <w:pPr>
        <w:pStyle w:val="Heading3"/>
      </w:pPr>
      <w:bookmarkStart w:id="400" w:name="_Toc518156667"/>
      <w:r>
        <w:lastRenderedPageBreak/>
        <w:t>Giao diện màn hình chính</w:t>
      </w:r>
      <w:r w:rsidR="00B068C8">
        <w:t xml:space="preserve"> trên thiết bị</w:t>
      </w:r>
      <w:bookmarkEnd w:id="400"/>
    </w:p>
    <w:p w14:paraId="2948514D" w14:textId="77777777" w:rsidR="00DD177C" w:rsidRDefault="00DD177C" w:rsidP="00DD177C">
      <w:pPr>
        <w:keepNext/>
        <w:ind w:firstLine="0"/>
        <w:jc w:val="center"/>
      </w:pPr>
      <w:r w:rsidRPr="007C4DBB">
        <w:rPr>
          <w:noProof/>
        </w:rPr>
        <mc:AlternateContent>
          <mc:Choice Requires="wpg">
            <w:drawing>
              <wp:inline distT="0" distB="0" distL="0" distR="0" wp14:anchorId="0D5CCBFE" wp14:editId="3C0A92EF">
                <wp:extent cx="4780569" cy="6543675"/>
                <wp:effectExtent l="0" t="0" r="1270" b="0"/>
                <wp:docPr id="364"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780569" cy="6543675"/>
                          <a:chOff x="322210" y="0"/>
                          <a:chExt cx="4780569" cy="6225226"/>
                        </a:xfrm>
                      </wpg:grpSpPr>
                      <wpg:grpSp>
                        <wpg:cNvPr id="365" name="Group 365">
                          <a:extLst/>
                        </wpg:cNvPr>
                        <wpg:cNvGrpSpPr/>
                        <wpg:grpSpPr>
                          <a:xfrm>
                            <a:off x="322210" y="0"/>
                            <a:ext cx="4780569" cy="5888676"/>
                            <a:chOff x="322210" y="0"/>
                            <a:chExt cx="4780569" cy="5888676"/>
                          </a:xfrm>
                        </wpg:grpSpPr>
                        <pic:pic xmlns:pic="http://schemas.openxmlformats.org/drawingml/2006/picture">
                          <pic:nvPicPr>
                            <pic:cNvPr id="366" name="Picture 366">
                              <a:extLst/>
                            </pic:cNvPr>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322211" y="0"/>
                              <a:ext cx="2002375" cy="2755556"/>
                            </a:xfrm>
                            <a:prstGeom prst="rect">
                              <a:avLst/>
                            </a:prstGeom>
                          </pic:spPr>
                        </pic:pic>
                        <pic:pic xmlns:pic="http://schemas.openxmlformats.org/drawingml/2006/picture">
                          <pic:nvPicPr>
                            <pic:cNvPr id="367" name="Picture 367">
                              <a:extLst/>
                            </pic:cNvPr>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3100404" y="3015046"/>
                              <a:ext cx="2002375" cy="2854409"/>
                            </a:xfrm>
                            <a:prstGeom prst="rect">
                              <a:avLst/>
                            </a:prstGeom>
                          </pic:spPr>
                        </pic:pic>
                        <pic:pic xmlns:pic="http://schemas.openxmlformats.org/drawingml/2006/picture">
                          <pic:nvPicPr>
                            <pic:cNvPr id="368" name="Picture 368">
                              <a:extLst/>
                            </pic:cNvPr>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322210" y="3034266"/>
                              <a:ext cx="2002375" cy="2854410"/>
                            </a:xfrm>
                            <a:prstGeom prst="rect">
                              <a:avLst/>
                            </a:prstGeom>
                          </pic:spPr>
                        </pic:pic>
                        <pic:pic xmlns:pic="http://schemas.openxmlformats.org/drawingml/2006/picture">
                          <pic:nvPicPr>
                            <pic:cNvPr id="369" name="Picture 369">
                              <a:extLst/>
                            </pic:cNvPr>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3100403" y="6177"/>
                              <a:ext cx="2002375" cy="2755556"/>
                            </a:xfrm>
                            <a:prstGeom prst="rect">
                              <a:avLst/>
                            </a:prstGeom>
                          </pic:spPr>
                        </pic:pic>
                      </wpg:grpSp>
                      <wps:wsp>
                        <wps:cNvPr id="370" name="TextBox 8">
                          <a:extLst/>
                        </wps:cNvPr>
                        <wps:cNvSpPr txBox="1"/>
                        <wps:spPr>
                          <a:xfrm>
                            <a:off x="342872" y="2730703"/>
                            <a:ext cx="1743075" cy="336550"/>
                          </a:xfrm>
                          <a:prstGeom prst="rect">
                            <a:avLst/>
                          </a:prstGeom>
                          <a:noFill/>
                        </wps:spPr>
                        <wps:txbx>
                          <w:txbxContent>
                            <w:p w14:paraId="70E3FD81" w14:textId="77777777" w:rsidR="0005593C" w:rsidRPr="008C7880" w:rsidRDefault="0005593C" w:rsidP="00DD177C">
                              <w:pPr>
                                <w:pStyle w:val="NormalWeb"/>
                                <w:spacing w:after="0"/>
                                <w:ind w:firstLine="0"/>
                                <w:jc w:val="center"/>
                                <w:rPr>
                                  <w:lang w:val="en-US"/>
                                </w:rPr>
                              </w:pPr>
                              <w:r w:rsidRPr="008C7880">
                                <w:rPr>
                                  <w:color w:val="000000" w:themeColor="text1"/>
                                  <w:kern w:val="24"/>
                                </w:rPr>
                                <w:t>a. Hiển thị bản đồ th</w:t>
                              </w:r>
                              <w:r w:rsidRPr="008C7880">
                                <w:rPr>
                                  <w:color w:val="000000" w:themeColor="text1"/>
                                  <w:kern w:val="24"/>
                                  <w:lang w:val="en-US"/>
                                </w:rPr>
                                <w:t>ư</w:t>
                              </w:r>
                              <w:r w:rsidRPr="008C7880">
                                <w:rPr>
                                  <w:color w:val="000000" w:themeColor="text1"/>
                                  <w:kern w:val="24"/>
                                </w:rPr>
                                <w:t>ờng</w:t>
                              </w:r>
                            </w:p>
                          </w:txbxContent>
                        </wps:txbx>
                        <wps:bodyPr wrap="square" rtlCol="0">
                          <a:noAutofit/>
                        </wps:bodyPr>
                      </wps:wsp>
                      <wps:wsp>
                        <wps:cNvPr id="371" name="TextBox 9">
                          <a:extLst/>
                        </wps:cNvPr>
                        <wps:cNvSpPr txBox="1"/>
                        <wps:spPr>
                          <a:xfrm>
                            <a:off x="3430911" y="2730703"/>
                            <a:ext cx="1287780" cy="336550"/>
                          </a:xfrm>
                          <a:prstGeom prst="rect">
                            <a:avLst/>
                          </a:prstGeom>
                          <a:noFill/>
                        </wps:spPr>
                        <wps:txbx>
                          <w:txbxContent>
                            <w:p w14:paraId="759C58F1" w14:textId="77777777" w:rsidR="0005593C" w:rsidRPr="008C7880" w:rsidRDefault="0005593C" w:rsidP="00DD177C">
                              <w:pPr>
                                <w:pStyle w:val="NormalWeb"/>
                                <w:spacing w:after="0"/>
                                <w:ind w:firstLine="0"/>
                                <w:jc w:val="center"/>
                              </w:pPr>
                              <w:r w:rsidRPr="008C7880">
                                <w:rPr>
                                  <w:color w:val="000000" w:themeColor="text1"/>
                                  <w:kern w:val="24"/>
                                </w:rPr>
                                <w:t>b. Hiển thị vệ tinh</w:t>
                              </w:r>
                            </w:p>
                          </w:txbxContent>
                        </wps:txbx>
                        <wps:bodyPr wrap="square" rtlCol="0">
                          <a:noAutofit/>
                        </wps:bodyPr>
                      </wps:wsp>
                      <wps:wsp>
                        <wps:cNvPr id="372" name="TextBox 10">
                          <a:extLst/>
                        </wps:cNvPr>
                        <wps:cNvSpPr txBox="1"/>
                        <wps:spPr>
                          <a:xfrm>
                            <a:off x="572007" y="5888676"/>
                            <a:ext cx="1486535" cy="336550"/>
                          </a:xfrm>
                          <a:prstGeom prst="rect">
                            <a:avLst/>
                          </a:prstGeom>
                          <a:noFill/>
                        </wps:spPr>
                        <wps:txbx>
                          <w:txbxContent>
                            <w:p w14:paraId="344490A3" w14:textId="77777777" w:rsidR="0005593C" w:rsidRPr="008C7880" w:rsidRDefault="0005593C" w:rsidP="00DD177C">
                              <w:pPr>
                                <w:pStyle w:val="NormalWeb"/>
                                <w:spacing w:after="0"/>
                                <w:ind w:firstLine="0"/>
                                <w:jc w:val="center"/>
                              </w:pPr>
                              <w:r w:rsidRPr="008C7880">
                                <w:rPr>
                                  <w:color w:val="000000" w:themeColor="text1"/>
                                  <w:kern w:val="24"/>
                                </w:rPr>
                                <w:t>c. Camera giao thông</w:t>
                              </w:r>
                            </w:p>
                          </w:txbxContent>
                        </wps:txbx>
                        <wps:bodyPr wrap="square" rtlCol="0">
                          <a:noAutofit/>
                        </wps:bodyPr>
                      </wps:wsp>
                      <wps:wsp>
                        <wps:cNvPr id="373" name="TextBox 11">
                          <a:extLst/>
                        </wps:cNvPr>
                        <wps:cNvSpPr txBox="1"/>
                        <wps:spPr>
                          <a:xfrm>
                            <a:off x="3354419" y="5888675"/>
                            <a:ext cx="1496695" cy="336550"/>
                          </a:xfrm>
                          <a:prstGeom prst="rect">
                            <a:avLst/>
                          </a:prstGeom>
                          <a:noFill/>
                        </wps:spPr>
                        <wps:txbx>
                          <w:txbxContent>
                            <w:p w14:paraId="14915091" w14:textId="77777777" w:rsidR="0005593C" w:rsidRPr="00BB5B83" w:rsidRDefault="0005593C" w:rsidP="00DD177C">
                              <w:pPr>
                                <w:pStyle w:val="NormalWeb"/>
                                <w:spacing w:after="0"/>
                                <w:ind w:firstLine="0"/>
                                <w:jc w:val="center"/>
                              </w:pPr>
                              <w:r w:rsidRPr="00BB5B83">
                                <w:rPr>
                                  <w:color w:val="000000" w:themeColor="text1"/>
                                  <w:kern w:val="24"/>
                                </w:rPr>
                                <w:t>d. Thống kê thông tin</w:t>
                              </w:r>
                            </w:p>
                          </w:txbxContent>
                        </wps:txbx>
                        <wps:bodyPr wrap="square" rtlCol="0">
                          <a:noAutofit/>
                        </wps:bodyPr>
                      </wps:wsp>
                    </wpg:wgp>
                  </a:graphicData>
                </a:graphic>
              </wp:inline>
            </w:drawing>
          </mc:Choice>
          <mc:Fallback>
            <w:pict>
              <v:group w14:anchorId="0D5CCBFE" id="_x0000_s1221" style="width:376.4pt;height:515.25pt;mso-position-horizontal-relative:char;mso-position-vertical-relative:line" coordorigin="3222" coordsize="47805,6225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">
                <v:group id="Group 365" o:spid="_x0000_s1222" style="position:absolute;left:3222;width:47805;height:58886" coordorigin="3222" coordsize="47805,58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Picture 366" o:spid="_x0000_s1223" type="#_x0000_t75" style="position:absolute;left:3222;width:20023;height:27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">
                    <v:imagedata r:id="rId112" o:title=""/>
                  </v:shape>
                  <v:shape id="Picture 367" o:spid="_x0000_s1224" type="#_x0000_t75" style="position:absolute;left:31004;top:30150;width:20023;height:28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">
                    <v:imagedata r:id="rId113" o:title=""/>
                  </v:shape>
                  <v:shape id="Picture 368" o:spid="_x0000_s1225" type="#_x0000_t75" style="position:absolute;left:3222;top:30342;width:20023;height:28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">
                    <v:imagedata r:id="rId114" o:title=""/>
                  </v:shape>
                  <v:shape id="Picture 369" o:spid="_x0000_s1226" type="#_x0000_t75" style="position:absolute;left:31004;top:61;width:20023;height:27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">
                    <v:imagedata r:id="rId115" o:title=""/>
                  </v:shape>
                </v:group>
                <v:shape id="TextBox 8" o:spid="_x0000_s1227" type="#_x0000_t202" style="position:absolute;left:3428;top:27307;width:17431;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" filled="f" stroked="f">
                  <v:textbox>
                    <w:txbxContent>
                      <w:p w14:paraId="70E3FD81" w14:textId="77777777" w:rsidR="0005593C" w:rsidRPr="008C7880" w:rsidRDefault="0005593C" w:rsidP="00DD177C">
                        <w:pPr>
                          <w:pStyle w:val="NormalWeb"/>
                          <w:spacing w:after="0"/>
                          <w:ind w:firstLine="0"/>
                          <w:jc w:val="center"/>
                          <w:rPr>
                            <w:lang w:val="en-US"/>
                          </w:rPr>
                        </w:pPr>
                        <w:r w:rsidRPr="008C7880">
                          <w:rPr>
                            <w:color w:val="000000" w:themeColor="text1"/>
                            <w:kern w:val="24"/>
                          </w:rPr>
                          <w:t>a. Hiển thị bản đồ th</w:t>
                        </w:r>
                        <w:r w:rsidRPr="008C7880">
                          <w:rPr>
                            <w:color w:val="000000" w:themeColor="text1"/>
                            <w:kern w:val="24"/>
                            <w:lang w:val="en-US"/>
                          </w:rPr>
                          <w:t>ư</w:t>
                        </w:r>
                        <w:r w:rsidRPr="008C7880">
                          <w:rPr>
                            <w:color w:val="000000" w:themeColor="text1"/>
                            <w:kern w:val="24"/>
                          </w:rPr>
                          <w:t>ờng</w:t>
                        </w:r>
                      </w:p>
                    </w:txbxContent>
                  </v:textbox>
                </v:shape>
                <v:shape id="TextBox 9" o:spid="_x0000_s1228" type="#_x0000_t202" style="position:absolute;left:34309;top:27307;width:12877;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" filled="f" stroked="f">
                  <v:textbox>
                    <w:txbxContent>
                      <w:p w14:paraId="759C58F1" w14:textId="77777777" w:rsidR="0005593C" w:rsidRPr="008C7880" w:rsidRDefault="0005593C" w:rsidP="00DD177C">
                        <w:pPr>
                          <w:pStyle w:val="NormalWeb"/>
                          <w:spacing w:after="0"/>
                          <w:ind w:firstLine="0"/>
                          <w:jc w:val="center"/>
                        </w:pPr>
                        <w:r w:rsidRPr="008C7880">
                          <w:rPr>
                            <w:color w:val="000000" w:themeColor="text1"/>
                            <w:kern w:val="24"/>
                          </w:rPr>
                          <w:t>b. Hiển thị vệ tinh</w:t>
                        </w:r>
                      </w:p>
                    </w:txbxContent>
                  </v:textbox>
                </v:shape>
                <v:shape id="TextBox 10" o:spid="_x0000_s1229" type="#_x0000_t202" style="position:absolute;left:5720;top:58886;width:1486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" filled="f" stroked="f">
                  <v:textbox>
                    <w:txbxContent>
                      <w:p w14:paraId="344490A3" w14:textId="77777777" w:rsidR="0005593C" w:rsidRPr="008C7880" w:rsidRDefault="0005593C" w:rsidP="00DD177C">
                        <w:pPr>
                          <w:pStyle w:val="NormalWeb"/>
                          <w:spacing w:after="0"/>
                          <w:ind w:firstLine="0"/>
                          <w:jc w:val="center"/>
                        </w:pPr>
                        <w:r w:rsidRPr="008C7880">
                          <w:rPr>
                            <w:color w:val="000000" w:themeColor="text1"/>
                            <w:kern w:val="24"/>
                          </w:rPr>
                          <w:t>c. Camera giao thông</w:t>
                        </w:r>
                      </w:p>
                    </w:txbxContent>
                  </v:textbox>
                </v:shape>
                <v:shape id="TextBox 11" o:spid="_x0000_s1230" type="#_x0000_t202" style="position:absolute;left:33544;top:58886;width:14967;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" filled="f" stroked="f">
                  <v:textbox>
                    <w:txbxContent>
                      <w:p w14:paraId="14915091" w14:textId="77777777" w:rsidR="0005593C" w:rsidRPr="00BB5B83" w:rsidRDefault="0005593C" w:rsidP="00DD177C">
                        <w:pPr>
                          <w:pStyle w:val="NormalWeb"/>
                          <w:spacing w:after="0"/>
                          <w:ind w:firstLine="0"/>
                          <w:jc w:val="center"/>
                        </w:pPr>
                        <w:r w:rsidRPr="00BB5B83">
                          <w:rPr>
                            <w:color w:val="000000" w:themeColor="text1"/>
                            <w:kern w:val="24"/>
                          </w:rPr>
                          <w:t>d. Thống kê thông tin</w:t>
                        </w:r>
                      </w:p>
                    </w:txbxContent>
                  </v:textbox>
                </v:shape>
                <w10:anchorlock/>
              </v:group>
            </w:pict>
          </mc:Fallback>
        </mc:AlternateContent>
      </w:r>
    </w:p>
    <w:p w14:paraId="52AA78AA" w14:textId="4EB1A0EB" w:rsidR="00DD177C" w:rsidRDefault="00DD177C" w:rsidP="00DD177C">
      <w:pPr>
        <w:pStyle w:val="Caption"/>
      </w:pPr>
      <w:bookmarkStart w:id="401" w:name="_Ref518080942"/>
      <w:bookmarkStart w:id="402" w:name="_Toc518156015"/>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4</w:t>
      </w:r>
      <w:r w:rsidR="00071EE0">
        <w:fldChar w:fldCharType="end"/>
      </w:r>
      <w:bookmarkEnd w:id="401"/>
      <w:r w:rsidRPr="00DD177C">
        <w:t xml:space="preserve"> </w:t>
      </w:r>
      <w:r>
        <w:t>Màn hình một số chức năng trên thiết bị di động</w:t>
      </w:r>
      <w:bookmarkEnd w:id="402"/>
    </w:p>
    <w:p w14:paraId="6F7F8BEB" w14:textId="13C46807" w:rsidR="00DD177C" w:rsidRPr="00DD177C" w:rsidRDefault="00DD177C" w:rsidP="00FF503C">
      <w:pPr>
        <w:rPr>
          <w:lang w:val="en-US"/>
        </w:rPr>
      </w:pPr>
      <w:r>
        <w:rPr>
          <w:lang w:val="en-US"/>
        </w:rPr>
        <w:t>Hệ thống cung cấp giao diện tương tác cho người dùng trên thiết bị di động như ở</w:t>
      </w:r>
      <w:r w:rsidR="00816A89">
        <w:rPr>
          <w:lang w:val="en-US"/>
        </w:rPr>
        <w:t xml:space="preserve"> </w:t>
      </w:r>
      <w:r w:rsidR="00816A89">
        <w:rPr>
          <w:lang w:val="en-US"/>
        </w:rPr>
        <w:fldChar w:fldCharType="begin"/>
      </w:r>
      <w:r w:rsidR="00816A89">
        <w:rPr>
          <w:lang w:val="en-US"/>
        </w:rPr>
        <w:instrText xml:space="preserve"> REF _Ref518080942 \h </w:instrText>
      </w:r>
      <w:r w:rsidR="00816A89">
        <w:rPr>
          <w:lang w:val="en-US"/>
        </w:rPr>
      </w:r>
      <w:r w:rsidR="00816A89">
        <w:rPr>
          <w:lang w:val="en-US"/>
        </w:rPr>
        <w:fldChar w:fldCharType="separate"/>
      </w:r>
      <w:r w:rsidR="00816A89">
        <w:t xml:space="preserve">Hình </w:t>
      </w:r>
      <w:r w:rsidR="00816A89">
        <w:rPr>
          <w:noProof/>
        </w:rPr>
        <w:t>4</w:t>
      </w:r>
      <w:r w:rsidR="00816A89">
        <w:noBreakHyphen/>
      </w:r>
      <w:r w:rsidR="00816A89">
        <w:rPr>
          <w:noProof/>
        </w:rPr>
        <w:t>12</w:t>
      </w:r>
      <w:r w:rsidR="00816A89">
        <w:rPr>
          <w:lang w:val="en-US"/>
        </w:rPr>
        <w:fldChar w:fldCharType="end"/>
      </w:r>
      <w:r>
        <w:rPr>
          <w:lang w:val="en-US"/>
        </w:rPr>
        <w:t>. Người dùng có thể xem thông tin môi trường tại một địa điểm như</w:t>
      </w:r>
      <w:r w:rsidR="00816A89">
        <w:rPr>
          <w:lang w:val="en-US"/>
        </w:rPr>
        <w:t xml:space="preserve"> </w:t>
      </w:r>
      <w:r w:rsidR="00816A89">
        <w:rPr>
          <w:lang w:val="en-US"/>
        </w:rPr>
        <w:fldChar w:fldCharType="begin"/>
      </w:r>
      <w:r w:rsidR="00816A89">
        <w:rPr>
          <w:lang w:val="en-US"/>
        </w:rPr>
        <w:instrText xml:space="preserve"> REF _Ref518080942 \h </w:instrText>
      </w:r>
      <w:r w:rsidR="00816A89">
        <w:rPr>
          <w:lang w:val="en-US"/>
        </w:rPr>
      </w:r>
      <w:r w:rsidR="00816A89">
        <w:rPr>
          <w:lang w:val="en-US"/>
        </w:rPr>
        <w:fldChar w:fldCharType="separate"/>
      </w:r>
      <w:r w:rsidR="00816A89">
        <w:t xml:space="preserve">Hình </w:t>
      </w:r>
      <w:r w:rsidR="00816A89">
        <w:rPr>
          <w:noProof/>
        </w:rPr>
        <w:t>4</w:t>
      </w:r>
      <w:r w:rsidR="00816A89">
        <w:noBreakHyphen/>
      </w:r>
      <w:r w:rsidR="00816A89">
        <w:rPr>
          <w:noProof/>
        </w:rPr>
        <w:t>12</w:t>
      </w:r>
      <w:r w:rsidR="00816A89">
        <w:rPr>
          <w:lang w:val="en-US"/>
        </w:rPr>
        <w:fldChar w:fldCharType="end"/>
      </w:r>
      <w:r>
        <w:rPr>
          <w:lang w:val="en-US"/>
        </w:rPr>
        <w:t xml:space="preserve">.d, xem tình hình giao thông hiện tại tại các vị trí đặt camera giao thông như ở </w:t>
      </w:r>
      <w:r>
        <w:rPr>
          <w:lang w:val="en-US"/>
        </w:rPr>
        <w:fldChar w:fldCharType="begin"/>
      </w:r>
      <w:r>
        <w:rPr>
          <w:lang w:val="en-US"/>
        </w:rPr>
        <w:instrText xml:space="preserve"> REF _Ref518076920 \h </w:instrText>
      </w:r>
      <w:r>
        <w:rPr>
          <w:lang w:val="en-US"/>
        </w:rPr>
      </w:r>
      <w:r>
        <w:rPr>
          <w:lang w:val="en-US"/>
        </w:rPr>
        <w:fldChar w:fldCharType="separate"/>
      </w:r>
      <w:r>
        <w:t xml:space="preserve">Hình </w:t>
      </w:r>
      <w:r>
        <w:rPr>
          <w:noProof/>
        </w:rPr>
        <w:t>4</w:t>
      </w:r>
      <w:r>
        <w:noBreakHyphen/>
      </w:r>
      <w:r>
        <w:rPr>
          <w:noProof/>
        </w:rPr>
        <w:t>12</w:t>
      </w:r>
      <w:r>
        <w:rPr>
          <w:lang w:val="en-US"/>
        </w:rPr>
        <w:fldChar w:fldCharType="end"/>
      </w:r>
      <w:r>
        <w:rPr>
          <w:lang w:val="en-US"/>
        </w:rPr>
        <w:t xml:space="preserve">.c hoặc thay đổi chế độ hiển thị bản đồ như ở </w:t>
      </w:r>
      <w:r w:rsidR="0022454C">
        <w:rPr>
          <w:lang w:val="en-US"/>
        </w:rPr>
        <w:fldChar w:fldCharType="begin"/>
      </w:r>
      <w:r w:rsidR="0022454C">
        <w:rPr>
          <w:lang w:val="en-US"/>
        </w:rPr>
        <w:instrText xml:space="preserve"> REF _Ref518080942 \h </w:instrText>
      </w:r>
      <w:r w:rsidR="0022454C">
        <w:rPr>
          <w:lang w:val="en-US"/>
        </w:rPr>
      </w:r>
      <w:r w:rsidR="0022454C">
        <w:rPr>
          <w:lang w:val="en-US"/>
        </w:rPr>
        <w:fldChar w:fldCharType="separate"/>
      </w:r>
      <w:r w:rsidR="0022454C">
        <w:t xml:space="preserve">Hình </w:t>
      </w:r>
      <w:r w:rsidR="0022454C">
        <w:rPr>
          <w:noProof/>
        </w:rPr>
        <w:t>4</w:t>
      </w:r>
      <w:r w:rsidR="0022454C">
        <w:noBreakHyphen/>
      </w:r>
      <w:r w:rsidR="0022454C">
        <w:rPr>
          <w:noProof/>
        </w:rPr>
        <w:t>12</w:t>
      </w:r>
      <w:r w:rsidR="0022454C">
        <w:rPr>
          <w:lang w:val="en-US"/>
        </w:rPr>
        <w:fldChar w:fldCharType="end"/>
      </w:r>
      <w:r>
        <w:rPr>
          <w:lang w:val="en-US"/>
        </w:rPr>
        <w:t>.a-b.</w:t>
      </w:r>
    </w:p>
    <w:p w14:paraId="37CAAFB5" w14:textId="77777777" w:rsidR="007C72D8" w:rsidRDefault="007C72D8" w:rsidP="00CD778B">
      <w:pPr>
        <w:pStyle w:val="Heading2"/>
        <w:rPr>
          <w:lang w:val="en-US"/>
        </w:rPr>
      </w:pPr>
      <w:bookmarkStart w:id="403" w:name="_Toc359938303"/>
      <w:bookmarkStart w:id="404" w:name="_Toc360055380"/>
      <w:bookmarkStart w:id="405" w:name="_Toc360417504"/>
      <w:bookmarkStart w:id="406" w:name="_Toc360417684"/>
      <w:bookmarkStart w:id="407" w:name="_Toc518156668"/>
      <w:r w:rsidRPr="00562157">
        <w:rPr>
          <w:lang w:val="en-US"/>
        </w:rPr>
        <w:lastRenderedPageBreak/>
        <w:t>Kết luận</w:t>
      </w:r>
      <w:bookmarkEnd w:id="403"/>
      <w:bookmarkEnd w:id="404"/>
      <w:bookmarkEnd w:id="405"/>
      <w:bookmarkEnd w:id="406"/>
      <w:bookmarkEnd w:id="407"/>
    </w:p>
    <w:p w14:paraId="730953DB" w14:textId="77777777" w:rsidR="00B23733" w:rsidRDefault="00B23733" w:rsidP="00B23733">
      <w:pPr>
        <w:rPr>
          <w:lang w:val="en-US"/>
        </w:rPr>
      </w:pPr>
      <w:r>
        <w:rPr>
          <w:lang w:val="en-US"/>
        </w:rPr>
        <w:t>Hệ thống bản đồ hỗ trợ tương tác Tangible cho phép người dùng tương tác, thảo luận với nhau trên cùng một không gian với sự minh họa dữ liệu cụ thể trực quan. Ngoài ra, hệ thống còn cung cấp một loạt các thao tác tương tác khác giữa thiết bị trung gian và mặt bàn giúp kích thích người dùng, gây cảm giác hứng thú, cảm thấy mới lạ hơn trong cách giao tiếp và làm việc với dữ liệu.</w:t>
      </w:r>
    </w:p>
    <w:p w14:paraId="47E2E9A0" w14:textId="77777777" w:rsidR="00B23733" w:rsidRDefault="00B23733" w:rsidP="00B23733">
      <w:pPr>
        <w:rPr>
          <w:lang w:val="en-US"/>
        </w:rPr>
      </w:pPr>
      <w:r>
        <w:rPr>
          <w:lang w:val="en-US"/>
        </w:rPr>
        <w:t>Kích thước nhỏ gọn, dễ thi công, lắp đặt của hệ thống hoàn toàn phù hợp với các không gian như lớp học, khu triển lãm, khu vực thảo luận là một trong những ưu điểm của hệ thống này. Ngoài ra, dựa vào hệ thống phần cứng được xây dựng sẵn, ta hoàn toàn có thể thiết kế thêm nội dung để ứng dụng vào các lĩnh vực khác như sinh học, lịch sử.</w:t>
      </w:r>
    </w:p>
    <w:p w14:paraId="67297CB5" w14:textId="77777777" w:rsidR="00B23733" w:rsidRPr="002B4378" w:rsidRDefault="00B23733" w:rsidP="00B23733">
      <w:pPr>
        <w:rPr>
          <w:lang w:val="en-US"/>
        </w:rPr>
      </w:pPr>
      <w:r>
        <w:rPr>
          <w:lang w:val="en-US"/>
        </w:rPr>
        <w:t>Về hướng phát triển trong tương lai, hệ thống có thể áp dụng kết quả của máy học, học sâu vào việc nhận dạng vật thể, cử chỉ để tăng độ chính xác của hệ thống hiện tại và mở rộng, bổ sung thêm một số cách tương tác khác nhau. Thêm nữa, chúng em sẽ hỗ trợ thêm nhiều người dùng có thể tương tác cùng lúc để việc trao đổi, thảo luận thông tin có thể thực hiện nhanh chóng và hiệu quả hơn.</w:t>
      </w:r>
    </w:p>
    <w:p w14:paraId="0F185267" w14:textId="77777777" w:rsidR="00C55E26" w:rsidRDefault="00C55E26" w:rsidP="00C55E26">
      <w:pPr>
        <w:pStyle w:val="Heading1"/>
        <w:rPr>
          <w:lang w:val="en-US"/>
        </w:rPr>
      </w:pPr>
      <w:r>
        <w:rPr>
          <w:lang w:val="en-US"/>
        </w:rPr>
        <w:lastRenderedPageBreak/>
        <w:br/>
      </w:r>
      <w:bookmarkStart w:id="408" w:name="_Ref517361455"/>
      <w:bookmarkStart w:id="409" w:name="_Toc518156669"/>
      <w:bookmarkStart w:id="410" w:name="_Hlk517361603"/>
      <w:r>
        <w:rPr>
          <w:lang w:val="en-US"/>
        </w:rPr>
        <w:t xml:space="preserve">Hệ thống chia sẻ </w:t>
      </w:r>
      <w:r w:rsidR="00600196">
        <w:rPr>
          <w:lang w:val="en-US"/>
        </w:rPr>
        <w:t>dữ liệu</w:t>
      </w:r>
      <w:r>
        <w:rPr>
          <w:lang w:val="en-US"/>
        </w:rPr>
        <w:t xml:space="preserve"> hỗ trợ tangible</w:t>
      </w:r>
      <w:bookmarkEnd w:id="408"/>
      <w:bookmarkEnd w:id="409"/>
    </w:p>
    <w:p w14:paraId="331DEAA6" w14:textId="18A04C5D" w:rsidR="00C55E26" w:rsidRPr="00562157" w:rsidRDefault="00C55E26" w:rsidP="00C55E26">
      <w:pPr>
        <w:pStyle w:val="ChapterSummary"/>
        <w:rPr>
          <w:rFonts w:eastAsiaTheme="minorEastAsia"/>
          <w:lang w:val="en-US"/>
        </w:rPr>
      </w:pPr>
      <w:bookmarkStart w:id="411"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có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12" w:name="_Toc518156670"/>
      <w:r w:rsidRPr="00562157">
        <w:rPr>
          <w:lang w:val="en-US"/>
        </w:rPr>
        <w:t>Giới thiệu tổng quan</w:t>
      </w:r>
      <w:bookmarkEnd w:id="412"/>
    </w:p>
    <w:p w14:paraId="5BD334F4" w14:textId="1B13E914" w:rsidR="00C55E26" w:rsidRPr="00B31FD4" w:rsidRDefault="00C55E26" w:rsidP="00C55E26">
      <w:pPr>
        <w:pStyle w:val="BodyText"/>
        <w:rPr>
          <w:lang w:val="en-US"/>
        </w:rPr>
      </w:pPr>
      <w:r>
        <w:rPr>
          <w:lang w:val="en-US"/>
        </w:rPr>
        <w:t>Nhu cầu chia sẻ</w:t>
      </w:r>
      <w:r w:rsidR="00873227">
        <w:rPr>
          <w:lang w:val="en-US"/>
        </w:rPr>
        <w:t xml:space="preserve"> mà cụ thể là</w:t>
      </w:r>
      <w:r>
        <w:rPr>
          <w:lang w:val="en-US"/>
        </w:rPr>
        <w:t xml:space="preserve"> hình ảnh giữa </w:t>
      </w:r>
      <w:bookmarkEnd w:id="410"/>
      <w:r>
        <w:rPr>
          <w:lang w:val="en-US"/>
        </w:rPr>
        <w:t xml:space="preserve">mọi người luôn </w:t>
      </w:r>
      <w:bookmarkEnd w:id="411"/>
      <w:r>
        <w:rPr>
          <w:lang w:val="en-US"/>
        </w:rPr>
        <w:t xml:space="preserve">là một nhu cầu </w:t>
      </w:r>
      <w:r w:rsidR="00873227">
        <w:rPr>
          <w:lang w:val="en-US"/>
        </w:rPr>
        <w:t>thiết yếu</w:t>
      </w:r>
      <w:r>
        <w:rPr>
          <w:lang w:val="en-US"/>
        </w:rPr>
        <w:t xml:space="preserve">.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w:t>
      </w:r>
      <w:r w:rsidR="0084500F">
        <w:rPr>
          <w:lang w:val="en-US"/>
        </w:rPr>
        <w:t>một hệ</w:t>
      </w:r>
      <w:r>
        <w:rPr>
          <w:lang w:val="en-US"/>
        </w:rPr>
        <w:t xml:space="preserve"> thống chia sẻ hình ảnh trên mặt bàn hỗ trợ tangible. Mọi người có thể cùng xem ảnh </w:t>
      </w:r>
      <w:r w:rsidR="00F541FB">
        <w:rPr>
          <w:lang w:val="en-US"/>
        </w:rPr>
        <w:t>của</w:t>
      </w:r>
      <w:r>
        <w:rPr>
          <w:lang w:val="en-US"/>
        </w:rPr>
        <w:t xml:space="preserve"> một người</w:t>
      </w:r>
      <w:r w:rsidR="00A37DAB">
        <w:rPr>
          <w:lang w:val="en-US"/>
        </w:rPr>
        <w:t xml:space="preserve"> chia sẻ</w:t>
      </w:r>
      <w:r>
        <w:rPr>
          <w:lang w:val="en-US"/>
        </w:rPr>
        <w:t xml:space="preserve">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13" w:name="_Toc518156671"/>
      <w:r>
        <w:rPr>
          <w:lang w:val="en-US"/>
        </w:rPr>
        <w:t>Cấu hình</w:t>
      </w:r>
      <w:r w:rsidRPr="00562157">
        <w:rPr>
          <w:lang w:val="en-US"/>
        </w:rPr>
        <w:t xml:space="preserve"> hệ thống</w:t>
      </w:r>
      <w:bookmarkEnd w:id="413"/>
    </w:p>
    <w:p w14:paraId="26599B96" w14:textId="36C884C8"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w:t>
      </w:r>
      <w:r w:rsidR="00053406">
        <w:rPr>
          <w:lang w:val="en-US"/>
        </w:rPr>
        <w:t xml:space="preserve"> lại</w:t>
      </w:r>
      <w:r>
        <w:rPr>
          <w:lang w:val="en-US"/>
        </w:rPr>
        <w:t xml:space="preserve">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14" w:name="_Ref517130795"/>
      <w:bookmarkStart w:id="415" w:name="_Toc518156672"/>
      <w:r w:rsidRPr="00562157">
        <w:rPr>
          <w:lang w:val="en-US"/>
        </w:rPr>
        <w:t>Kịch bản sử dụng hệ thống</w:t>
      </w:r>
      <w:bookmarkEnd w:id="414"/>
      <w:bookmarkEnd w:id="415"/>
    </w:p>
    <w:p w14:paraId="1CC3B5FA" w14:textId="2796EA45" w:rsidR="00C55E26" w:rsidRDefault="00C55E26" w:rsidP="00C55E26">
      <w:pPr>
        <w:rPr>
          <w:lang w:val="en-US"/>
        </w:rPr>
      </w:pPr>
      <w:r>
        <w:rPr>
          <w:lang w:val="en-US"/>
        </w:rPr>
        <w:t xml:space="preserve">Hệ thống gồm </w:t>
      </w:r>
      <w:r w:rsidR="00652E61">
        <w:rPr>
          <w:lang w:val="en-US"/>
        </w:rPr>
        <w:t>hai</w:t>
      </w:r>
      <w:r>
        <w:rPr>
          <w:lang w:val="en-US"/>
        </w:rPr>
        <w:t xml:space="preserve"> thành phần chính là máy chủ xử </w:t>
      </w:r>
      <w:r w:rsidR="005F40B8">
        <w:rPr>
          <w:lang w:val="en-US"/>
        </w:rPr>
        <w:t>lý</w:t>
      </w:r>
      <w:r>
        <w:rPr>
          <w:lang w:val="en-US"/>
        </w:rPr>
        <w:t xml:space="preserve"> và thiết bị di động của người dùng. Trước khi sử dụng hệ thống thì các thiết bị di động cần </w:t>
      </w:r>
      <w:r w:rsidR="00E7566B">
        <w:rPr>
          <w:lang w:val="en-US"/>
        </w:rPr>
        <w:t>kết nối</w:t>
      </w:r>
      <w:r>
        <w:rPr>
          <w:lang w:val="en-US"/>
        </w:rPr>
        <w:t xml:space="preserve"> vào máy chủ. Máy chủ</w:t>
      </w:r>
      <w:r w:rsidR="00B703C7">
        <w:rPr>
          <w:lang w:val="en-US"/>
        </w:rPr>
        <w:t xml:space="preserve"> có chức năng</w:t>
      </w:r>
      <w:r>
        <w:rPr>
          <w:lang w:val="en-US"/>
        </w:rPr>
        <w:t xml:space="preserve"> xử </w:t>
      </w:r>
      <w:r w:rsidR="005F40B8">
        <w:rPr>
          <w:lang w:val="en-US"/>
        </w:rPr>
        <w:t>lý</w:t>
      </w:r>
      <w:r w:rsidR="00674764">
        <w:rPr>
          <w:lang w:val="en-US"/>
        </w:rPr>
        <w:t xml:space="preserve"> các kết nối</w:t>
      </w:r>
      <w:r>
        <w:rPr>
          <w:lang w:val="en-US"/>
        </w:rPr>
        <w:t xml:space="preserve">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về phía mặt bàn và giũ mạnh để truyền ảnh xuống máy chủ</w:t>
      </w:r>
      <w:r w:rsidR="00741F4D">
        <w:rPr>
          <w:lang w:val="en-US"/>
        </w:rPr>
        <w:t xml:space="preserve"> và</w:t>
      </w:r>
      <w:r>
        <w:rPr>
          <w:lang w:val="en-US"/>
        </w:rPr>
        <w:t xml:space="preserve"> máy chủ</w:t>
      </w:r>
      <w:r w:rsidR="00C118A8">
        <w:rPr>
          <w:lang w:val="en-US"/>
        </w:rPr>
        <w:t xml:space="preserve"> sẽ</w:t>
      </w:r>
      <w:r>
        <w:rPr>
          <w:lang w:val="en-US"/>
        </w:rPr>
        <w:t xml:space="preserve"> hiển thị ảnh lên mặt bàn. Với những người dùng khác cùng </w:t>
      </w:r>
      <w:r w:rsidR="0098534F">
        <w:rPr>
          <w:lang w:val="en-US"/>
        </w:rPr>
        <w:t xml:space="preserve">kết nối </w:t>
      </w:r>
      <w:r>
        <w:rPr>
          <w:lang w:val="en-US"/>
        </w:rPr>
        <w:t xml:space="preserve">vào hệ thống, nếu ai muốn </w:t>
      </w:r>
      <w:r>
        <w:rPr>
          <w:lang w:val="en-US"/>
        </w:rPr>
        <w:lastRenderedPageBreak/>
        <w:t xml:space="preserve">lấy ảnh đó về thiết bị của mình thì có thể chuyển sang chế độ lấy ảnh. Với hành động hất điện thoại lên thì thiết bị đó sẽ được máy chủ gửi ảnh </w:t>
      </w:r>
      <w:r w:rsidR="00260B66">
        <w:rPr>
          <w:lang w:val="en-US"/>
        </w:rPr>
        <w:t>về</w:t>
      </w:r>
      <w:r>
        <w:rPr>
          <w:lang w:val="en-US"/>
        </w:rPr>
        <w:t>.</w:t>
      </w:r>
    </w:p>
    <w:p w14:paraId="1B290380" w14:textId="77777777" w:rsidR="00C55E26" w:rsidRPr="00562157" w:rsidRDefault="00C55E26" w:rsidP="00C55E26">
      <w:pPr>
        <w:pStyle w:val="Heading2"/>
        <w:rPr>
          <w:lang w:val="en-US"/>
        </w:rPr>
      </w:pPr>
      <w:r w:rsidRPr="00562157">
        <w:rPr>
          <w:lang w:val="en-US"/>
        </w:rPr>
        <w:t xml:space="preserve"> </w:t>
      </w:r>
      <w:bookmarkStart w:id="416" w:name="_Toc518156673"/>
      <w:r w:rsidRPr="00562157">
        <w:rPr>
          <w:lang w:val="en-US"/>
        </w:rPr>
        <w:t>Một số vấn đề gặp phải và kỹ thuật áp dụng</w:t>
      </w:r>
      <w:bookmarkEnd w:id="416"/>
    </w:p>
    <w:p w14:paraId="0F780A83" w14:textId="77777777" w:rsidR="00C55E26" w:rsidRPr="00562157" w:rsidRDefault="00C55E26" w:rsidP="00C55E26">
      <w:pPr>
        <w:pStyle w:val="Heading3"/>
      </w:pPr>
      <w:bookmarkStart w:id="417" w:name="_Toc518156674"/>
      <w:r>
        <w:t>Cách bố trí máy chiếu</w:t>
      </w:r>
      <w:bookmarkEnd w:id="417"/>
    </w:p>
    <w:p w14:paraId="0B38023C" w14:textId="7DA18D4C" w:rsidR="00C55E26" w:rsidRPr="00B66E90" w:rsidRDefault="00C55E26" w:rsidP="00C55E26">
      <w:r>
        <w:t xml:space="preserve">Cách bố trí máy chiếu và mặt bàn được xây dựng như </w:t>
      </w:r>
      <w:r w:rsidR="001A05EC">
        <w:t>mục</w:t>
      </w:r>
      <w:r w:rsidR="00F222F0">
        <w:t xml:space="preserve"> </w:t>
      </w:r>
      <w:r w:rsidR="00F222F0">
        <w:fldChar w:fldCharType="begin"/>
      </w:r>
      <w:r w:rsidR="00F222F0">
        <w:instrText xml:space="preserve"> REF _Ref517858548 \r \h </w:instrText>
      </w:r>
      <w:r w:rsidR="00F222F0">
        <w:fldChar w:fldCharType="separate"/>
      </w:r>
      <w:r w:rsidR="00F222F0">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F222F0">
        <w:t>4.4.1</w:t>
      </w:r>
      <w:r w:rsidR="00F222F0">
        <w:fldChar w:fldCharType="end"/>
      </w:r>
      <w:r w:rsidR="00461525">
        <w:t>.</w:t>
      </w:r>
    </w:p>
    <w:p w14:paraId="7EBA6593" w14:textId="328BBBD4" w:rsidR="00C55E26" w:rsidRDefault="00C55E26" w:rsidP="00C55E26">
      <w:pPr>
        <w:pStyle w:val="Heading3"/>
      </w:pPr>
      <w:bookmarkStart w:id="418" w:name="_Ref517187649"/>
      <w:bookmarkStart w:id="419" w:name="_Toc518156675"/>
      <w:r>
        <w:t>Xử l</w:t>
      </w:r>
      <w:r w:rsidR="005F40B8">
        <w:t>ý</w:t>
      </w:r>
      <w:r>
        <w:t xml:space="preserve"> hành động tương tác từ phía người dùng</w:t>
      </w:r>
      <w:bookmarkEnd w:id="418"/>
      <w:bookmarkEnd w:id="419"/>
    </w:p>
    <w:p w14:paraId="4FD7B7EE" w14:textId="77777777" w:rsidR="00C55E26" w:rsidRDefault="00C55E26" w:rsidP="00143180">
      <w:pPr>
        <w:pStyle w:val="Problem"/>
      </w:pPr>
      <w:r>
        <w:t>Đặt vấn đề</w:t>
      </w:r>
    </w:p>
    <w:p w14:paraId="21B8054C" w14:textId="6DE9B3E6" w:rsidR="00C55E26" w:rsidRPr="00590DC3" w:rsidRDefault="00C55E26" w:rsidP="00E45384">
      <w:pPr>
        <w:pStyle w:val="Problem"/>
        <w:numPr>
          <w:ilvl w:val="0"/>
          <w:numId w:val="0"/>
        </w:numPr>
        <w:tabs>
          <w:tab w:val="left" w:pos="630"/>
        </w:tabs>
        <w:ind w:firstLine="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w:t>
      </w:r>
      <w:r w:rsidR="00E21FD1">
        <w:rPr>
          <w:b w:val="0"/>
        </w:rPr>
        <w:t xml:space="preserve"> đã</w:t>
      </w:r>
      <w:r w:rsidRPr="00590DC3">
        <w:rPr>
          <w:b w:val="0"/>
        </w:rPr>
        <w:t xml:space="preserve"> được định nghĩa trước được thực hiện bởi người dùng.</w:t>
      </w:r>
    </w:p>
    <w:p w14:paraId="2BAFF44D" w14:textId="77777777" w:rsidR="00C55E26" w:rsidRPr="007B2356" w:rsidRDefault="00C55E26" w:rsidP="009F5FE7">
      <w:pPr>
        <w:pStyle w:val="Solution"/>
      </w:pPr>
      <w:r>
        <w:t>Giải pháp</w:t>
      </w:r>
    </w:p>
    <w:p w14:paraId="183BF096" w14:textId="4A78B1DB"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C32F9A">
        <w:t xml:space="preserve">Hình </w:t>
      </w:r>
      <w:r w:rsidR="00C32F9A">
        <w:rPr>
          <w:noProof/>
        </w:rPr>
        <w:t>4</w:t>
      </w:r>
      <w:r w:rsidR="00C32F9A">
        <w:t>.</w:t>
      </w:r>
      <w:r w:rsidR="00C32F9A">
        <w:rPr>
          <w:noProof/>
        </w:rPr>
        <w:t>8</w:t>
      </w:r>
      <w:r w:rsidR="009C78FF">
        <w:rPr>
          <w:lang w:val="en-US"/>
        </w:rPr>
        <w:fldChar w:fldCharType="end"/>
      </w:r>
      <w:r>
        <w:rPr>
          <w:lang w:val="en-US"/>
        </w:rPr>
        <w:t>.</w:t>
      </w:r>
    </w:p>
    <w:p w14:paraId="4E897053" w14:textId="1B8A52D1" w:rsidR="00C55E26" w:rsidRDefault="00C55E26" w:rsidP="00C55E26">
      <w:pPr>
        <w:rPr>
          <w:lang w:val="en-US"/>
        </w:rPr>
      </w:pPr>
      <w:r>
        <w:rPr>
          <w:lang w:val="en-US"/>
        </w:rPr>
        <w:t xml:space="preserve">Hệ thống hỗ trợ </w:t>
      </w:r>
      <w:r w:rsidR="00061978">
        <w:rPr>
          <w:lang w:val="en-US"/>
        </w:rPr>
        <w:t>hai</w:t>
      </w:r>
      <w:r>
        <w:rPr>
          <w:lang w:val="en-US"/>
        </w:rPr>
        <w:t xml:space="preserve"> hành động</w:t>
      </w:r>
      <w:r w:rsidR="002E6E71">
        <w:rPr>
          <w:lang w:val="en-US"/>
        </w:rPr>
        <w:t xml:space="preserve"> tương tác</w:t>
      </w:r>
      <w:r>
        <w:rPr>
          <w:lang w:val="en-US"/>
        </w:rPr>
        <w:t xml:space="preserve"> chính là giũ xuống (Shake Down) và hất lên (Shake Up). Cả </w:t>
      </w:r>
      <w:r w:rsidR="00CC398A">
        <w:rPr>
          <w:lang w:val="en-US"/>
        </w:rPr>
        <w:t>hai</w:t>
      </w:r>
      <w:r>
        <w:rPr>
          <w:lang w:val="en-US"/>
        </w:rPr>
        <w:t xml:space="preserve"> hành động này đều xử l</w:t>
      </w:r>
      <w:r w:rsidR="005F40B8">
        <w:rPr>
          <w:lang w:val="en-US"/>
        </w:rPr>
        <w:t>ý</w:t>
      </w:r>
      <w:r>
        <w:rPr>
          <w:lang w:val="en-US"/>
        </w:rPr>
        <w:t xml:space="preserve"> giá trị của cảm biến gia tốc theo trục Z bên cạnh nhận diện thiết bị đang </w:t>
      </w:r>
      <w:r w:rsidR="00D87A91">
        <w:rPr>
          <w:lang w:val="en-US"/>
        </w:rPr>
        <w:t>hướng</w:t>
      </w:r>
      <w:r>
        <w:rPr>
          <w:lang w:val="en-US"/>
        </w:rPr>
        <w:t xml:space="preserve"> màn hình lên</w:t>
      </w:r>
      <w:r w:rsidR="00321F06">
        <w:rPr>
          <w:lang w:val="en-US"/>
        </w:rPr>
        <w:t xml:space="preserve"> trên</w:t>
      </w:r>
      <w:r>
        <w:rPr>
          <w:lang w:val="en-US"/>
        </w:rPr>
        <w:t xml:space="preserve"> hay úp màn hình xuống</w:t>
      </w:r>
      <w:r w:rsidR="00974377">
        <w:rPr>
          <w:lang w:val="en-US"/>
        </w:rPr>
        <w:t xml:space="preserve"> dưới</w:t>
      </w:r>
      <w:r>
        <w:rPr>
          <w:lang w:val="en-US"/>
        </w:rPr>
        <w:t>. Hoạt động của cảm biến theo trục Z như sau:</w:t>
      </w:r>
    </w:p>
    <w:p w14:paraId="09A70516" w14:textId="37BB9BDE" w:rsidR="00C55E26" w:rsidRDefault="00C55E26" w:rsidP="004F765B">
      <w:pPr>
        <w:pStyle w:val="Dash"/>
        <w:ind w:left="360"/>
        <w:rPr>
          <w:lang w:val="en-US"/>
        </w:rPr>
      </w:pPr>
      <w:r>
        <w:rPr>
          <w:lang w:val="en-US"/>
        </w:rPr>
        <w:t>Khi màn hình</w:t>
      </w:r>
      <w:r w:rsidR="007B0E9E">
        <w:rPr>
          <w:lang w:val="en-US"/>
        </w:rPr>
        <w:t xml:space="preserve"> hướng lên trên</w:t>
      </w:r>
      <w:r>
        <w:rPr>
          <w:lang w:val="en-US"/>
        </w:rPr>
        <w:t xml:space="preserve"> </w:t>
      </w:r>
      <w:r w:rsidR="007B0E9E">
        <w:rPr>
          <w:lang w:val="en-US"/>
        </w:rPr>
        <w:t>(</w:t>
      </w:r>
      <w:r>
        <w:rPr>
          <w:lang w:val="en-US"/>
        </w:rPr>
        <w:t>ngửa</w:t>
      </w:r>
      <w:r w:rsidR="007B0E9E">
        <w:rPr>
          <w:lang w:val="en-US"/>
        </w:rPr>
        <w:t>)</w:t>
      </w:r>
      <w:r>
        <w:rPr>
          <w:lang w:val="en-US"/>
        </w:rPr>
        <w:t>: việc lắc mạnh thiết bị theo trục Z dù là lắc lên hay lắc xuống đều trả về giá trị gia tốc là âm.</w:t>
      </w:r>
    </w:p>
    <w:p w14:paraId="677AC3CE" w14:textId="410B9B06" w:rsidR="00C55E26" w:rsidRDefault="00C55E26" w:rsidP="004F765B">
      <w:pPr>
        <w:pStyle w:val="Dash"/>
        <w:ind w:left="360"/>
        <w:rPr>
          <w:lang w:val="en-US"/>
        </w:rPr>
      </w:pPr>
      <w:r>
        <w:rPr>
          <w:lang w:val="en-US"/>
        </w:rPr>
        <w:t>Khi màn hình</w:t>
      </w:r>
      <w:r w:rsidR="001E6D41">
        <w:rPr>
          <w:lang w:val="en-US"/>
        </w:rPr>
        <w:t xml:space="preserve"> hướng xuống dưới</w:t>
      </w:r>
      <w:r>
        <w:rPr>
          <w:lang w:val="en-US"/>
        </w:rPr>
        <w:t xml:space="preserve"> </w:t>
      </w:r>
      <w:r w:rsidR="001E6D41">
        <w:rPr>
          <w:lang w:val="en-US"/>
        </w:rPr>
        <w:t>(</w:t>
      </w:r>
      <w:r>
        <w:rPr>
          <w:lang w:val="en-US"/>
        </w:rPr>
        <w:t>úp</w:t>
      </w:r>
      <w:r w:rsidR="00047D6B">
        <w:rPr>
          <w:lang w:val="en-US"/>
        </w:rPr>
        <w:t>)</w:t>
      </w:r>
      <w:r>
        <w:rPr>
          <w:lang w:val="en-US"/>
        </w:rPr>
        <w:t>: việc lắc mạnh thiết bị theo trục Z dù là lắc lên hay lắc xuống đều trả về giá trị gia tốc là dương.</w:t>
      </w:r>
    </w:p>
    <w:p w14:paraId="6BB6931F" w14:textId="54FC5E80" w:rsidR="00C55E26" w:rsidRDefault="00C55E26" w:rsidP="00890811">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ư sau:</w:t>
      </w:r>
    </w:p>
    <w:p w14:paraId="5636EB92" w14:textId="17A50116" w:rsidR="00C55E26" w:rsidRDefault="00C55E26" w:rsidP="00047D38">
      <w:pPr>
        <w:pStyle w:val="Dash"/>
        <w:ind w:left="360"/>
        <w:rPr>
          <w:lang w:val="en-US"/>
        </w:rPr>
      </w:pPr>
      <w:r>
        <w:rPr>
          <w:lang w:val="en-US"/>
        </w:rPr>
        <w:t>Shake Up: Với điều kiện thiết bị đang ở chế độ lấy ảnh, mặt thiết bị đang ngửa và người dùng hất đột ngột thiết bị theo trục Z lên phía trên với giá trị gia tốc trả về từ thiết bị lớn hơn 1</w:t>
      </w:r>
      <w:r w:rsidR="008E1DA1">
        <w:rPr>
          <w:lang w:val="en-US"/>
        </w:rPr>
        <w:t>,</w:t>
      </w:r>
      <w:r>
        <w:rPr>
          <w:lang w:val="en-US"/>
        </w:rPr>
        <w:t xml:space="preserve">5 (giá trị gia tốc vừa phải không dùng quá nhiều sức theo thí nghiệm của nhóm chúng em). Khi thỏa mãn các điều kiện trên thì thiết bị gửi một </w:t>
      </w:r>
      <w:r>
        <w:rPr>
          <w:lang w:val="en-US"/>
        </w:rPr>
        <w:lastRenderedPageBreak/>
        <w:t xml:space="preserve">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w:t>
      </w:r>
      <w:r w:rsidR="00E80920">
        <w:rPr>
          <w:lang w:val="en-US"/>
        </w:rPr>
        <w:t>một</w:t>
      </w:r>
      <w:r>
        <w:rPr>
          <w:lang w:val="en-US"/>
        </w:rPr>
        <w:t xml:space="preserve"> tín hiệu kèm theo thông tin về ảnh đó lại cho thiết bị đó.</w:t>
      </w:r>
    </w:p>
    <w:p w14:paraId="13F81BAE" w14:textId="19D8C1BB" w:rsidR="00C55E26" w:rsidRPr="007C11D4" w:rsidRDefault="00C55E26" w:rsidP="00047D38">
      <w:pPr>
        <w:pStyle w:val="Dash"/>
        <w:ind w:left="360"/>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w:t>
      </w:r>
      <w:r w:rsidR="009121A1">
        <w:rPr>
          <w:lang w:val="en-US"/>
        </w:rPr>
        <w:t>,</w:t>
      </w:r>
      <w:r>
        <w:rPr>
          <w:lang w:val="en-US"/>
        </w:rPr>
        <w:t xml:space="preserve">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ảnh và nội dung </w:t>
      </w:r>
      <w:r w:rsidR="00C857E7">
        <w:rPr>
          <w:lang w:val="en-US"/>
        </w:rPr>
        <w:t>đính kèm ảnh</w:t>
      </w:r>
      <w:r>
        <w:rPr>
          <w:lang w:val="en-US"/>
        </w:rPr>
        <w:t xml:space="preserve"> lên </w:t>
      </w:r>
      <w:r w:rsidR="00F8027C">
        <w:rPr>
          <w:lang w:val="en-US"/>
        </w:rPr>
        <w:t>mặt</w:t>
      </w:r>
      <w:r>
        <w:rPr>
          <w:lang w:val="en-US"/>
        </w:rPr>
        <w:t xml:space="preserve"> bàn.</w:t>
      </w:r>
    </w:p>
    <w:p w14:paraId="304A9B4F" w14:textId="77777777" w:rsidR="00C55E26" w:rsidRDefault="00C55E26" w:rsidP="00C55E26">
      <w:pPr>
        <w:pStyle w:val="Heading3"/>
      </w:pPr>
      <w:bookmarkStart w:id="420" w:name="_Toc518156676"/>
      <w:r>
        <w:t>Giao tiếp giữa các thiết bị tương tác</w:t>
      </w:r>
      <w:bookmarkEnd w:id="420"/>
    </w:p>
    <w:p w14:paraId="3934E8E9" w14:textId="77777777" w:rsidR="00C55E26" w:rsidRDefault="00C55E26" w:rsidP="00143180">
      <w:pPr>
        <w:pStyle w:val="Problem"/>
      </w:pPr>
      <w:r>
        <w:t>Đặt vấn đề</w:t>
      </w:r>
    </w:p>
    <w:p w14:paraId="3DD809DD" w14:textId="2C6AC731" w:rsidR="00C55E26" w:rsidRPr="003E67C2" w:rsidRDefault="00C55E26" w:rsidP="00C55E26">
      <w:pPr>
        <w:rPr>
          <w:lang w:val="en-US"/>
        </w:rPr>
      </w:pPr>
      <w:r>
        <w:rPr>
          <w:lang w:val="en-US"/>
        </w:rPr>
        <w:t>Với mục tiêu tương tác hỗ trợ cho đa người dùng cùng một lúc thì hệ thống cần xử l</w:t>
      </w:r>
      <w:r w:rsidR="005F40B8">
        <w:rPr>
          <w:lang w:val="en-US"/>
        </w:rPr>
        <w:t>ý</w:t>
      </w:r>
      <w:r>
        <w:rPr>
          <w:lang w:val="en-US"/>
        </w:rPr>
        <w:t xml:space="preserve">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59F60E48" w:rsidR="00C55E26" w:rsidRPr="00932977" w:rsidRDefault="00C55E26" w:rsidP="00C55E26">
      <w:pPr>
        <w:rPr>
          <w:lang w:val="en-US"/>
        </w:rPr>
      </w:pPr>
      <w:r>
        <w:rPr>
          <w:lang w:val="en-US"/>
        </w:rPr>
        <w:t>Cách tương tác giao tiếp giữa các thiết bị và trung tâm xử l</w:t>
      </w:r>
      <w:r w:rsidR="005F40B8">
        <w:rPr>
          <w:lang w:val="en-US"/>
        </w:rPr>
        <w:t>ý</w:t>
      </w:r>
      <w:r>
        <w:rPr>
          <w:lang w:val="en-US"/>
        </w:rPr>
        <w:t xml:space="preserve">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F222F0">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C32F9A">
        <w:rPr>
          <w:lang w:val="en-US"/>
        </w:rPr>
        <w:t>5.3</w:t>
      </w:r>
      <w:r>
        <w:rPr>
          <w:lang w:val="en-US"/>
        </w:rPr>
        <w:fldChar w:fldCharType="end"/>
      </w:r>
      <w:r>
        <w:rPr>
          <w:lang w:val="en-US"/>
        </w:rPr>
        <w:t>.</w:t>
      </w:r>
    </w:p>
    <w:p w14:paraId="7BEB62EC" w14:textId="77777777" w:rsidR="00C55E26" w:rsidRDefault="00C55E26" w:rsidP="00C55E26">
      <w:pPr>
        <w:keepNext/>
      </w:pPr>
      <w:r w:rsidRPr="00F6090F">
        <w:rPr>
          <w:noProof/>
        </w:rPr>
        <mc:AlternateContent>
          <mc:Choice Requires="wpg">
            <w:drawing>
              <wp:inline distT="0" distB="0" distL="0" distR="0" wp14:anchorId="63E93398" wp14:editId="114BB8B7">
                <wp:extent cx="5400675" cy="847725"/>
                <wp:effectExtent l="0" t="0" r="28575" b="28575"/>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847725"/>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05593C" w:rsidRPr="008B7CFA" w:rsidRDefault="0005593C" w:rsidP="00D530E4">
                                <w:pPr>
                                  <w:pStyle w:val="NormalWeb"/>
                                  <w:spacing w:after="0"/>
                                  <w:ind w:firstLine="0"/>
                                  <w:jc w:val="center"/>
                                </w:pPr>
                                <w:r w:rsidRPr="008B7CFA">
                                  <w:rPr>
                                    <w:color w:val="FFFFFF" w:themeColor="light1"/>
                                    <w:kern w:val="24"/>
                                  </w:rPr>
                                  <w:t>Module A</w:t>
                                </w:r>
                              </w:p>
                              <w:p w14:paraId="0A12D83E" w14:textId="1D4C973E" w:rsidR="0005593C" w:rsidRPr="008B7CFA" w:rsidRDefault="0005593C" w:rsidP="00D530E4">
                                <w:pPr>
                                  <w:pStyle w:val="NormalWeb"/>
                                  <w:spacing w:after="0"/>
                                  <w:ind w:firstLine="0"/>
                                  <w:jc w:val="center"/>
                                </w:pPr>
                                <w:r w:rsidRPr="008B7CFA">
                                  <w:rPr>
                                    <w:color w:val="FFFFFF" w:themeColor="light1"/>
                                    <w:kern w:val="24"/>
                                  </w:rPr>
                                  <w:t>Trung tâm xử lý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05593C" w:rsidRPr="008B7CFA" w:rsidRDefault="0005593C" w:rsidP="00C55E26">
                              <w:pPr>
                                <w:pStyle w:val="NormalWeb"/>
                                <w:spacing w:after="0"/>
                                <w:ind w:firstLine="0"/>
                                <w:jc w:val="center"/>
                              </w:pPr>
                              <w:r w:rsidRPr="008B7CFA">
                                <w:rPr>
                                  <w:color w:val="FFFFFF" w:themeColor="light1"/>
                                  <w:kern w:val="24"/>
                                </w:rPr>
                                <w:t>Module B</w:t>
                              </w:r>
                            </w:p>
                            <w:p w14:paraId="2012E4DE" w14:textId="77777777" w:rsidR="0005593C" w:rsidRPr="008B7CFA" w:rsidRDefault="0005593C"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31" style="width:425.25pt;height:66.7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">
                <v:group id="Group 306" o:spid="_x0000_s1232"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33"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05593C" w:rsidRPr="008B7CFA" w:rsidRDefault="0005593C" w:rsidP="00D530E4">
                          <w:pPr>
                            <w:pStyle w:val="NormalWeb"/>
                            <w:spacing w:after="0"/>
                            <w:ind w:firstLine="0"/>
                            <w:jc w:val="center"/>
                          </w:pPr>
                          <w:r w:rsidRPr="008B7CFA">
                            <w:rPr>
                              <w:color w:val="FFFFFF" w:themeColor="light1"/>
                              <w:kern w:val="24"/>
                            </w:rPr>
                            <w:t>Module A</w:t>
                          </w:r>
                        </w:p>
                        <w:p w14:paraId="0A12D83E" w14:textId="1D4C973E" w:rsidR="0005593C" w:rsidRPr="008B7CFA" w:rsidRDefault="0005593C" w:rsidP="00D530E4">
                          <w:pPr>
                            <w:pStyle w:val="NormalWeb"/>
                            <w:spacing w:after="0"/>
                            <w:ind w:firstLine="0"/>
                            <w:jc w:val="center"/>
                          </w:pPr>
                          <w:r w:rsidRPr="008B7CFA">
                            <w:rPr>
                              <w:color w:val="FFFFFF" w:themeColor="light1"/>
                              <w:kern w:val="24"/>
                            </w:rPr>
                            <w:t>Trung tâm xử lý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34"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35"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05593C" w:rsidRPr="008B7CFA" w:rsidRDefault="0005593C" w:rsidP="00C55E26">
                        <w:pPr>
                          <w:pStyle w:val="NormalWeb"/>
                          <w:spacing w:after="0"/>
                          <w:ind w:firstLine="0"/>
                          <w:jc w:val="center"/>
                        </w:pPr>
                        <w:r w:rsidRPr="008B7CFA">
                          <w:rPr>
                            <w:color w:val="FFFFFF" w:themeColor="light1"/>
                            <w:kern w:val="24"/>
                          </w:rPr>
                          <w:t>Module B</w:t>
                        </w:r>
                      </w:p>
                      <w:p w14:paraId="2012E4DE" w14:textId="77777777" w:rsidR="0005593C" w:rsidRPr="008B7CFA" w:rsidRDefault="0005593C"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v:textbox>
                </v:roundrect>
                <w10:anchorlock/>
              </v:group>
            </w:pict>
          </mc:Fallback>
        </mc:AlternateContent>
      </w:r>
    </w:p>
    <w:p w14:paraId="103EF205" w14:textId="724D553C" w:rsidR="00C55E26" w:rsidRDefault="00C55E26" w:rsidP="00C55E26">
      <w:pPr>
        <w:pStyle w:val="Caption"/>
      </w:pPr>
      <w:bookmarkStart w:id="421" w:name="_Ref517179484"/>
      <w:bookmarkStart w:id="422" w:name="_Toc518156693"/>
      <w:r>
        <w:t xml:space="preserve">Sơ đồ </w:t>
      </w:r>
      <w:r>
        <w:fldChar w:fldCharType="begin"/>
      </w:r>
      <w:r>
        <w:instrText xml:space="preserve"> STYLEREF 1 \s </w:instrText>
      </w:r>
      <w:r>
        <w:fldChar w:fldCharType="separate"/>
      </w:r>
      <w:r w:rsidR="00C32F9A">
        <w:rPr>
          <w:noProof/>
        </w:rPr>
        <w:t>5</w:t>
      </w:r>
      <w:r>
        <w:fldChar w:fldCharType="end"/>
      </w:r>
      <w:r>
        <w:noBreakHyphen/>
      </w:r>
      <w:r>
        <w:fldChar w:fldCharType="begin"/>
      </w:r>
      <w:r>
        <w:instrText xml:space="preserve"> SEQ Sơ_đồ \* ARABIC \s 1 </w:instrText>
      </w:r>
      <w:r>
        <w:fldChar w:fldCharType="separate"/>
      </w:r>
      <w:r w:rsidR="00C32F9A">
        <w:rPr>
          <w:noProof/>
        </w:rPr>
        <w:t>1</w:t>
      </w:r>
      <w:r>
        <w:fldChar w:fldCharType="end"/>
      </w:r>
      <w:bookmarkEnd w:id="421"/>
      <w:r>
        <w:t xml:space="preserve"> Sơ đồ kiến trúc hệ thống</w:t>
      </w:r>
      <w:bookmarkEnd w:id="422"/>
    </w:p>
    <w:p w14:paraId="59D76E13" w14:textId="03C848C4" w:rsidR="00C55E26" w:rsidRPr="004D29CB" w:rsidRDefault="00C55E26" w:rsidP="00C55E26">
      <w:pPr>
        <w:ind w:firstLine="360"/>
        <w:rPr>
          <w:lang w:val="en-US"/>
        </w:rPr>
      </w:pPr>
      <w:r>
        <w:rPr>
          <w:lang w:val="en-US"/>
        </w:rPr>
        <w:t>Theo kiến trúc</w:t>
      </w:r>
      <w:r w:rsidR="00391BE8">
        <w:rPr>
          <w:lang w:val="en-US"/>
        </w:rPr>
        <w:t xml:space="preserve"> như</w:t>
      </w:r>
      <w:r>
        <w:rPr>
          <w:lang w:val="en-US"/>
        </w:rPr>
        <w:t xml:space="preserve"> ở </w:t>
      </w:r>
      <w:r>
        <w:rPr>
          <w:lang w:val="en-US"/>
        </w:rPr>
        <w:fldChar w:fldCharType="begin"/>
      </w:r>
      <w:r>
        <w:rPr>
          <w:lang w:val="en-US"/>
        </w:rPr>
        <w:instrText xml:space="preserve"> REF _Ref517179484 \h </w:instrText>
      </w:r>
      <w:r>
        <w:rPr>
          <w:lang w:val="en-US"/>
        </w:rPr>
      </w:r>
      <w:r>
        <w:rPr>
          <w:lang w:val="en-US"/>
        </w:rPr>
        <w:fldChar w:fldCharType="separate"/>
      </w:r>
      <w:r w:rsidR="00C32F9A">
        <w:t xml:space="preserve">Sơ đồ </w:t>
      </w:r>
      <w:r w:rsidR="00C32F9A">
        <w:rPr>
          <w:noProof/>
        </w:rPr>
        <w:t>5</w:t>
      </w:r>
      <w:r w:rsidR="00C32F9A">
        <w:noBreakHyphen/>
      </w:r>
      <w:r w:rsidR="00C32F9A">
        <w:rPr>
          <w:noProof/>
        </w:rPr>
        <w:t>1</w:t>
      </w:r>
      <w:r>
        <w:rPr>
          <w:lang w:val="en-US"/>
        </w:rPr>
        <w:fldChar w:fldCharType="end"/>
      </w:r>
      <w:r w:rsidRPr="00952B31">
        <w:rPr>
          <w:lang w:val="en-US"/>
        </w:rPr>
        <w:t xml:space="preserve">, </w:t>
      </w:r>
      <w:r w:rsidR="00B32323">
        <w:rPr>
          <w:lang w:val="en-US"/>
        </w:rPr>
        <w:t>hệ thống</w:t>
      </w:r>
      <w:r>
        <w:rPr>
          <w:lang w:val="en-US"/>
        </w:rPr>
        <w:t xml:space="preserve">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w:t>
      </w:r>
      <w:proofErr w:type="gramStart"/>
      <w:r w:rsidRPr="00952B31">
        <w:rPr>
          <w:lang w:val="en-US"/>
        </w:rPr>
        <w:t>ảnh  (</w:t>
      </w:r>
      <w:proofErr w:type="gramEnd"/>
      <w:r w:rsidRPr="00952B31">
        <w:rPr>
          <w:lang w:val="en-US"/>
        </w:rPr>
        <w:t xml:space="preserve">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giao tiếp và truyền đạt dữ liệu qua lại giữa các module sử dụng môi trường Socket, trong mạng cục bộ LAN như ở </w:t>
      </w:r>
      <w:r w:rsidR="00F222F0">
        <w:rPr>
          <w:lang w:val="en-US"/>
        </w:rPr>
        <w:t>hệ thống bản đồ</w:t>
      </w:r>
      <w:r>
        <w:rPr>
          <w:lang w:val="en-US"/>
        </w:rPr>
        <w:fldChar w:fldCharType="begin"/>
      </w:r>
      <w:r>
        <w:rPr>
          <w:lang w:val="en-US"/>
        </w:rPr>
        <w:instrText xml:space="preserve"> REF _Ref517179698 \r \h </w:instrText>
      </w:r>
      <w:r>
        <w:rPr>
          <w:lang w:val="en-US"/>
        </w:rPr>
      </w:r>
      <w:r>
        <w:rPr>
          <w:lang w:val="en-US"/>
        </w:rPr>
        <w:fldChar w:fldCharType="end"/>
      </w:r>
      <w:r>
        <w:rPr>
          <w:lang w:val="en-US"/>
        </w:rPr>
        <w:t>.</w:t>
      </w:r>
    </w:p>
    <w:p w14:paraId="38A6BAF3" w14:textId="0573E2BF" w:rsidR="00C55E26" w:rsidRDefault="00C55E26" w:rsidP="00C55E26">
      <w:pPr>
        <w:rPr>
          <w:lang w:val="en-US"/>
        </w:rPr>
      </w:pPr>
      <w:r>
        <w:rPr>
          <w:lang w:val="en-US"/>
        </w:rPr>
        <w:lastRenderedPageBreak/>
        <w:t>Ở đây m</w:t>
      </w:r>
      <w:r w:rsidRPr="00952B31">
        <w:rPr>
          <w:lang w:val="en-US"/>
        </w:rPr>
        <w:t xml:space="preserve">odule (A) </w:t>
      </w:r>
      <w:r>
        <w:rPr>
          <w:lang w:val="en-US"/>
        </w:rPr>
        <w:t>đóng vài trò là server xử l</w:t>
      </w:r>
      <w:r w:rsidR="005F40B8">
        <w:rPr>
          <w:lang w:val="en-US"/>
        </w:rPr>
        <w:t>ý</w:t>
      </w:r>
      <w:r>
        <w:rPr>
          <w:lang w:val="en-US"/>
        </w:rPr>
        <w:t xml:space="preserve">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w:t>
      </w:r>
      <w:r w:rsidR="0005593C">
        <w:rPr>
          <w:lang w:val="en-US"/>
        </w:rPr>
        <w:t xml:space="preserve"> </w:t>
      </w:r>
      <w:r w:rsidR="00050D0B">
        <w:rPr>
          <w:lang w:val="en-US"/>
        </w:rPr>
        <w:t>và có thể</w:t>
      </w:r>
      <w:r>
        <w:rPr>
          <w:lang w:val="en-US"/>
        </w:rPr>
        <w:t xml:space="preserve"> kèm theo các thông tin đi kèm (hình ảnh và </w:t>
      </w:r>
      <w:r w:rsidR="00AE6612">
        <w:rPr>
          <w:lang w:val="en-US"/>
        </w:rPr>
        <w:t>nội dung</w:t>
      </w:r>
      <w:r>
        <w:rPr>
          <w:lang w:val="en-US"/>
        </w:rPr>
        <w:t>)</w:t>
      </w:r>
      <w:r w:rsidRPr="00952B31">
        <w:rPr>
          <w:lang w:val="en-US"/>
        </w:rPr>
        <w:t xml:space="preserve">. </w:t>
      </w:r>
      <w:r>
        <w:rPr>
          <w:lang w:val="en-US"/>
        </w:rPr>
        <w:t xml:space="preserve">Cả (A) và </w:t>
      </w:r>
      <w:r w:rsidRPr="00952B31">
        <w:rPr>
          <w:lang w:val="en-US"/>
        </w:rPr>
        <w:t xml:space="preserve">(B) </w:t>
      </w:r>
      <w:r>
        <w:rPr>
          <w:lang w:val="en-US"/>
        </w:rPr>
        <w:t xml:space="preserve">đều được </w:t>
      </w:r>
      <w:r w:rsidR="00F87D14">
        <w:rPr>
          <w:lang w:val="en-US"/>
        </w:rPr>
        <w:t xml:space="preserve">xây dựng </w:t>
      </w:r>
      <w:r>
        <w:rPr>
          <w:lang w:val="en-US"/>
        </w:rPr>
        <w:t xml:space="preserve">Unity, với module (A) vẫn sử dụng lại cấu trúc mã nguồn </w:t>
      </w:r>
      <w:r w:rsidR="00F222F0">
        <w:rPr>
          <w:lang w:val="en-US"/>
        </w:rPr>
        <w:t xml:space="preserve">ở hệ thống bản đồ, </w:t>
      </w:r>
      <w:r>
        <w:rPr>
          <w:lang w:val="en-US"/>
        </w:rPr>
        <w:t>chỉ thay đổi lại kịch bản xử l</w:t>
      </w:r>
      <w:r w:rsidR="005F40B8">
        <w:rPr>
          <w:lang w:val="en-US"/>
        </w:rPr>
        <w:t>ý</w:t>
      </w:r>
      <w:r w:rsidRPr="00952B31">
        <w:rPr>
          <w:lang w:val="en-US"/>
        </w:rPr>
        <w:t xml:space="preserve">. (A) </w:t>
      </w:r>
      <w:r>
        <w:rPr>
          <w:lang w:val="en-US"/>
        </w:rPr>
        <w:t>tiếp nhận dữ liệu về hành động được thực hiện và thông tin đi kèm từ (B) và thực hiện xử l</w:t>
      </w:r>
      <w:r w:rsidR="005F40B8">
        <w:rPr>
          <w:lang w:val="en-US"/>
        </w:rPr>
        <w:t>ý</w:t>
      </w:r>
      <w:r>
        <w:rPr>
          <w:lang w:val="en-US"/>
        </w:rPr>
        <w:t xml:space="preserve"> thông tin đó theo kịch bản.</w:t>
      </w:r>
    </w:p>
    <w:p w14:paraId="6F5ED344" w14:textId="63C20965" w:rsidR="00C55E26" w:rsidRPr="00952B31" w:rsidRDefault="00C55E26" w:rsidP="00C55E26">
      <w:pPr>
        <w:rPr>
          <w:lang w:val="en-US"/>
        </w:rPr>
      </w:pPr>
      <w:r>
        <w:rPr>
          <w:lang w:val="en-US"/>
        </w:rPr>
        <w:t>Một điểm khác biệt ở hệ thống này</w:t>
      </w:r>
      <w:r w:rsidR="005A4056">
        <w:rPr>
          <w:lang w:val="en-US"/>
        </w:rPr>
        <w:t xml:space="preserve"> so với hệ thống bản đồ</w:t>
      </w:r>
      <w:r>
        <w:rPr>
          <w:lang w:val="en-US"/>
        </w:rPr>
        <w:t xml:space="preserve"> là việc quản l</w:t>
      </w:r>
      <w:r w:rsidR="005F40B8">
        <w:rPr>
          <w:lang w:val="en-US"/>
        </w:rPr>
        <w:t>ý</w:t>
      </w:r>
      <w:r>
        <w:rPr>
          <w:lang w:val="en-US"/>
        </w:rPr>
        <w:t xml:space="preserve"> truy cập từ nhiều người dùng. Vì mục đích sử dụng của hệ thống là thiết kế theo kiểu bàn cộng tác nên cần phải quản l</w:t>
      </w:r>
      <w:r w:rsidR="005F40B8">
        <w:rPr>
          <w:lang w:val="en-US"/>
        </w:rPr>
        <w:t>ý</w:t>
      </w:r>
      <w:r>
        <w:rPr>
          <w:lang w:val="en-US"/>
        </w:rPr>
        <w:t xml:space="preserve"> được danh sách truy cập từ các thiết bị. Tất cả các thiết bị truy cập vào hệ thống đều được lưu lại IP vào một mảng. Khi có một tín hiệu đến</w:t>
      </w:r>
      <w:r w:rsidR="002B1505">
        <w:rPr>
          <w:lang w:val="en-US"/>
        </w:rPr>
        <w:t>là một</w:t>
      </w:r>
      <w:r>
        <w:rPr>
          <w:lang w:val="en-US"/>
        </w:rPr>
        <w:t xml:space="preserve">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w:t>
      </w:r>
      <w:r w:rsidR="005F40B8">
        <w:rPr>
          <w:lang w:val="en-US"/>
        </w:rPr>
        <w:t>ý</w:t>
      </w:r>
      <w:r>
        <w:rPr>
          <w:lang w:val="en-US"/>
        </w:rPr>
        <w:t xml:space="preserve"> đa thiết bị truy cập là có thể</w:t>
      </w:r>
      <w:r w:rsidR="00AB1EF2">
        <w:rPr>
          <w:lang w:val="en-US"/>
        </w:rPr>
        <w:t>, và truyền đúng thiết bị đang yêu cầu.</w:t>
      </w:r>
    </w:p>
    <w:p w14:paraId="23DBD37D" w14:textId="77777777" w:rsidR="00C55E26" w:rsidRPr="00562157" w:rsidRDefault="00C55E26" w:rsidP="00C55E26">
      <w:pPr>
        <w:pStyle w:val="Heading2"/>
        <w:rPr>
          <w:lang w:val="en-US"/>
        </w:rPr>
      </w:pPr>
      <w:bookmarkStart w:id="423" w:name="_Toc518156677"/>
      <w:r w:rsidRPr="00562157">
        <w:rPr>
          <w:lang w:val="en-US"/>
        </w:rPr>
        <w:t>Các chức năng của hệ thống</w:t>
      </w:r>
      <w:bookmarkEnd w:id="423"/>
    </w:p>
    <w:p w14:paraId="434D1895" w14:textId="77777777" w:rsidR="00C55E26" w:rsidRDefault="00C55E26" w:rsidP="00C55E26">
      <w:pPr>
        <w:pStyle w:val="Heading3"/>
      </w:pPr>
      <w:bookmarkStart w:id="424" w:name="_Toc518156678"/>
      <w:r w:rsidRPr="00562157">
        <w:t>Các cách thức tương tác</w:t>
      </w:r>
      <w:bookmarkEnd w:id="424"/>
    </w:p>
    <w:p w14:paraId="7FB4F27A" w14:textId="7F6C2420"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C32F9A">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6FEFEAFB" w:rsidR="00C55E26" w:rsidRPr="00C73895" w:rsidRDefault="00C55E26" w:rsidP="00C55E26">
      <w:pPr>
        <w:rPr>
          <w:lang w:val="en-US"/>
        </w:rPr>
      </w:pPr>
      <w:r>
        <w:rPr>
          <w:lang w:val="en-US"/>
        </w:rPr>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w:t>
      </w:r>
      <w:r w:rsidR="0082109A">
        <w:rPr>
          <w:lang w:val="en-US"/>
        </w:rPr>
        <w:t xml:space="preserve"> đang hiển thị trên mặt bàn</w:t>
      </w:r>
      <w:r>
        <w:rPr>
          <w:lang w:val="en-US"/>
        </w:rPr>
        <w:t xml:space="preserve"> từ </w:t>
      </w:r>
      <w:r w:rsidR="002D1175">
        <w:rPr>
          <w:lang w:val="en-US"/>
        </w:rPr>
        <w:t>máy chủ</w:t>
      </w:r>
      <w:r w:rsidR="00230F2D">
        <w:rPr>
          <w:lang w:val="en-US"/>
        </w:rPr>
        <w:t>.</w:t>
      </w:r>
    </w:p>
    <w:p w14:paraId="7A92AB2C" w14:textId="60AB6F48" w:rsidR="00C55E26" w:rsidRDefault="00C55E26" w:rsidP="00C55E26">
      <w:pPr>
        <w:pStyle w:val="Heading3"/>
      </w:pPr>
      <w:bookmarkStart w:id="425" w:name="_Toc518156679"/>
      <w:r w:rsidRPr="00562157">
        <w:lastRenderedPageBreak/>
        <w:t>Màn hình giao diện chính</w:t>
      </w:r>
      <w:bookmarkEnd w:id="425"/>
    </w:p>
    <w:p w14:paraId="2BD903E2" w14:textId="77777777" w:rsidR="00AA338B" w:rsidRPr="00AA338B" w:rsidRDefault="00AA338B" w:rsidP="00AA338B">
      <w:pPr>
        <w:rPr>
          <w:lang w:val="en-US"/>
        </w:rPr>
      </w:pPr>
    </w:p>
    <w:p w14:paraId="39D2D661" w14:textId="77777777" w:rsidR="00297070" w:rsidRDefault="00C561C3" w:rsidP="0059097D">
      <w:pPr>
        <w:keepNext/>
        <w:ind w:firstLine="0"/>
        <w:jc w:val="cente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67BDBEAD" w14:textId="4F0F6BE8" w:rsidR="00C561C3" w:rsidRDefault="00297070" w:rsidP="00297070">
      <w:pPr>
        <w:pStyle w:val="Caption"/>
      </w:pPr>
      <w:bookmarkStart w:id="426" w:name="_Ref518081043"/>
      <w:bookmarkStart w:id="427" w:name="_Toc518156016"/>
      <w:r>
        <w:t xml:space="preserve">Hình </w:t>
      </w:r>
      <w:r w:rsidR="00071EE0">
        <w:fldChar w:fldCharType="begin"/>
      </w:r>
      <w:r w:rsidR="00071EE0">
        <w:instrText xml:space="preserve"> STYLEREF 1 \s </w:instrText>
      </w:r>
      <w:r w:rsidR="00071EE0">
        <w:fldChar w:fldCharType="separate"/>
      </w:r>
      <w:r w:rsidR="00071EE0">
        <w:rPr>
          <w:noProof/>
        </w:rPr>
        <w:t>5</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w:t>
      </w:r>
      <w:r w:rsidR="00071EE0">
        <w:fldChar w:fldCharType="end"/>
      </w:r>
      <w:bookmarkEnd w:id="426"/>
      <w:r w:rsidR="00CE743D">
        <w:t xml:space="preserve"> Chuyển đổi ảnh giữa điện thoại và mặt bàn</w:t>
      </w:r>
      <w:bookmarkEnd w:id="427"/>
    </w:p>
    <w:p w14:paraId="78F81786" w14:textId="77777777" w:rsidR="00AA338B" w:rsidRPr="00AA338B" w:rsidRDefault="00AA338B" w:rsidP="00AA338B"/>
    <w:p w14:paraId="202D1A90" w14:textId="5AAD7F96" w:rsidR="00117B3F" w:rsidRDefault="00564CEA" w:rsidP="00540E1A">
      <w:pPr>
        <w:keepNext/>
        <w:ind w:firstLine="0"/>
        <w:jc w:val="center"/>
      </w:pPr>
      <w:r w:rsidRPr="00A14980">
        <w:rPr>
          <w:noProof/>
        </w:rPr>
        <w:drawing>
          <wp:inline distT="0" distB="0" distL="0" distR="0" wp14:anchorId="4D0480B2" wp14:editId="40CA1963">
            <wp:extent cx="4906010" cy="2759596"/>
            <wp:effectExtent l="0" t="0" r="0" b="3175"/>
            <wp:docPr id="374" name="Picture 3">
              <a:extLst xmlns:a="http://schemas.openxmlformats.org/drawingml/2006/main">
                <a:ext uri="{FF2B5EF4-FFF2-40B4-BE49-F238E27FC236}">
                  <a16:creationId xmlns:a16="http://schemas.microsoft.com/office/drawing/2014/main" id="{B3223E88-2E84-4600-B4CE-983BD37AE1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3223E88-2E84-4600-B4CE-983BD37AE1D5}"/>
                        </a:ext>
                      </a:extLst>
                    </pic:cNvPr>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916202" cy="2765329"/>
                    </a:xfrm>
                    <a:prstGeom prst="rect">
                      <a:avLst/>
                    </a:prstGeom>
                  </pic:spPr>
                </pic:pic>
              </a:graphicData>
            </a:graphic>
          </wp:inline>
        </w:drawing>
      </w:r>
    </w:p>
    <w:p w14:paraId="34591786" w14:textId="3EC1295F" w:rsidR="00117B3F" w:rsidRDefault="00117B3F" w:rsidP="00117B3F">
      <w:pPr>
        <w:pStyle w:val="Caption"/>
      </w:pPr>
      <w:bookmarkStart w:id="428" w:name="_Ref518081044"/>
      <w:bookmarkStart w:id="429" w:name="_Toc518156017"/>
      <w:r>
        <w:t xml:space="preserve">Hình </w:t>
      </w:r>
      <w:r w:rsidR="00071EE0">
        <w:fldChar w:fldCharType="begin"/>
      </w:r>
      <w:r w:rsidR="00071EE0">
        <w:instrText xml:space="preserve"> STYLEREF 1 \s </w:instrText>
      </w:r>
      <w:r w:rsidR="00071EE0">
        <w:fldChar w:fldCharType="separate"/>
      </w:r>
      <w:r w:rsidR="00071EE0">
        <w:rPr>
          <w:noProof/>
        </w:rPr>
        <w:t>5</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2</w:t>
      </w:r>
      <w:r w:rsidR="00071EE0">
        <w:fldChar w:fldCharType="end"/>
      </w:r>
      <w:bookmarkEnd w:id="428"/>
      <w:r>
        <w:t xml:space="preserve"> Giao diện màn hình điện thoại chế độ Truyền ảnh</w:t>
      </w:r>
      <w:bookmarkEnd w:id="429"/>
    </w:p>
    <w:p w14:paraId="770E5EFA" w14:textId="7B1BDE3B" w:rsidR="00117B3F" w:rsidRDefault="006A1E2A" w:rsidP="006A30A2">
      <w:pPr>
        <w:keepNext/>
        <w:ind w:firstLine="0"/>
        <w:jc w:val="center"/>
      </w:pPr>
      <w:r w:rsidRPr="0026402E">
        <w:rPr>
          <w:noProof/>
        </w:rPr>
        <w:lastRenderedPageBreak/>
        <w:drawing>
          <wp:inline distT="0" distB="0" distL="0" distR="0" wp14:anchorId="77296A9A" wp14:editId="0AEB88D0">
            <wp:extent cx="5435668" cy="3057525"/>
            <wp:effectExtent l="0" t="0" r="0" b="0"/>
            <wp:docPr id="375" name="Picture 4">
              <a:extLst xmlns:a="http://schemas.openxmlformats.org/drawingml/2006/main">
                <a:ext uri="{FF2B5EF4-FFF2-40B4-BE49-F238E27FC236}">
                  <a16:creationId xmlns:a16="http://schemas.microsoft.com/office/drawing/2014/main" id="{21070D25-CA3E-4B38-B644-4207AB8042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1070D25-CA3E-4B38-B644-4207AB804286}"/>
                        </a:ext>
                      </a:extLst>
                    </pic:cNvPr>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445964" cy="3063317"/>
                    </a:xfrm>
                    <a:prstGeom prst="rect">
                      <a:avLst/>
                    </a:prstGeom>
                  </pic:spPr>
                </pic:pic>
              </a:graphicData>
            </a:graphic>
          </wp:inline>
        </w:drawing>
      </w:r>
    </w:p>
    <w:p w14:paraId="608C8A45" w14:textId="6D146023" w:rsidR="00117B3F" w:rsidRDefault="00117B3F" w:rsidP="00117B3F">
      <w:pPr>
        <w:pStyle w:val="Caption"/>
      </w:pPr>
      <w:bookmarkStart w:id="430" w:name="_Ref518081050"/>
      <w:bookmarkStart w:id="431" w:name="_Toc518156018"/>
      <w:r>
        <w:t xml:space="preserve">Hình </w:t>
      </w:r>
      <w:r w:rsidR="00071EE0">
        <w:fldChar w:fldCharType="begin"/>
      </w:r>
      <w:r w:rsidR="00071EE0">
        <w:instrText xml:space="preserve"> STYLEREF 1 \s </w:instrText>
      </w:r>
      <w:r w:rsidR="00071EE0">
        <w:fldChar w:fldCharType="separate"/>
      </w:r>
      <w:r w:rsidR="00071EE0">
        <w:rPr>
          <w:noProof/>
        </w:rPr>
        <w:t>5</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3</w:t>
      </w:r>
      <w:r w:rsidR="00071EE0">
        <w:fldChar w:fldCharType="end"/>
      </w:r>
      <w:bookmarkEnd w:id="430"/>
      <w:r>
        <w:t xml:space="preserve"> Giao diện nhập tin nhắn chú thích</w:t>
      </w:r>
      <w:bookmarkEnd w:id="431"/>
    </w:p>
    <w:p w14:paraId="423A4908" w14:textId="77777777" w:rsidR="00AA338B" w:rsidRPr="00AA338B" w:rsidRDefault="00AA338B" w:rsidP="00AA338B"/>
    <w:p w14:paraId="351808DD" w14:textId="4F825B1E" w:rsidR="00417BA4" w:rsidRDefault="009F5B5A" w:rsidP="00E2346B">
      <w:pPr>
        <w:keepNext/>
        <w:ind w:firstLine="0"/>
        <w:jc w:val="center"/>
      </w:pPr>
      <w:r w:rsidRPr="0026402E">
        <w:rPr>
          <w:noProof/>
        </w:rPr>
        <w:drawing>
          <wp:inline distT="0" distB="0" distL="0" distR="0" wp14:anchorId="56EE5AEC" wp14:editId="304DF026">
            <wp:extent cx="5435668" cy="3057525"/>
            <wp:effectExtent l="0" t="0" r="0" b="0"/>
            <wp:docPr id="376" name="Picture 3">
              <a:extLst xmlns:a="http://schemas.openxmlformats.org/drawingml/2006/main">
                <a:ext uri="{FF2B5EF4-FFF2-40B4-BE49-F238E27FC236}">
                  <a16:creationId xmlns:a16="http://schemas.microsoft.com/office/drawing/2014/main" id="{AC3DD635-9F1B-481C-9B1E-2791A3477D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C3DD635-9F1B-481C-9B1E-2791A3477DF2}"/>
                        </a:ext>
                      </a:extLst>
                    </pic:cNvPr>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444589" cy="3062543"/>
                    </a:xfrm>
                    <a:prstGeom prst="rect">
                      <a:avLst/>
                    </a:prstGeom>
                  </pic:spPr>
                </pic:pic>
              </a:graphicData>
            </a:graphic>
          </wp:inline>
        </w:drawing>
      </w:r>
    </w:p>
    <w:p w14:paraId="231F9147" w14:textId="586BB53C" w:rsidR="00417BA4" w:rsidRDefault="00417BA4" w:rsidP="00417BA4">
      <w:pPr>
        <w:pStyle w:val="Caption"/>
      </w:pPr>
      <w:bookmarkStart w:id="432" w:name="_Ref518081055"/>
      <w:bookmarkStart w:id="433" w:name="_Toc518156019"/>
      <w:r>
        <w:t xml:space="preserve">Hình </w:t>
      </w:r>
      <w:r w:rsidR="00071EE0">
        <w:fldChar w:fldCharType="begin"/>
      </w:r>
      <w:r w:rsidR="00071EE0">
        <w:instrText xml:space="preserve"> STYLEREF 1 \s </w:instrText>
      </w:r>
      <w:r w:rsidR="00071EE0">
        <w:fldChar w:fldCharType="separate"/>
      </w:r>
      <w:r w:rsidR="00071EE0">
        <w:rPr>
          <w:noProof/>
        </w:rPr>
        <w:t>5</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4</w:t>
      </w:r>
      <w:r w:rsidR="00071EE0">
        <w:fldChar w:fldCharType="end"/>
      </w:r>
      <w:bookmarkEnd w:id="432"/>
      <w:r>
        <w:t xml:space="preserve"> Giao diện chọn ảnh và tin nhắn chuẩn bị gửi</w:t>
      </w:r>
      <w:bookmarkEnd w:id="433"/>
    </w:p>
    <w:p w14:paraId="109F3258" w14:textId="77777777" w:rsidR="00BA70ED" w:rsidRDefault="00BA70ED" w:rsidP="00B102F9">
      <w:pPr>
        <w:keepNext/>
        <w:ind w:firstLine="0"/>
        <w:jc w:val="center"/>
      </w:pPr>
      <w:r w:rsidRPr="00BA70ED">
        <w:rPr>
          <w:noProof/>
        </w:rPr>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02800003" w:rsidR="000171BB" w:rsidRDefault="00BA70ED" w:rsidP="000171BB">
      <w:pPr>
        <w:pStyle w:val="Caption"/>
      </w:pPr>
      <w:bookmarkStart w:id="434" w:name="_Ref518081060"/>
      <w:bookmarkStart w:id="435" w:name="_Toc518156020"/>
      <w:r>
        <w:t xml:space="preserve">Hình </w:t>
      </w:r>
      <w:r w:rsidR="00071EE0">
        <w:fldChar w:fldCharType="begin"/>
      </w:r>
      <w:r w:rsidR="00071EE0">
        <w:instrText xml:space="preserve"> STYLEREF 1 \s </w:instrText>
      </w:r>
      <w:r w:rsidR="00071EE0">
        <w:fldChar w:fldCharType="separate"/>
      </w:r>
      <w:r w:rsidR="00071EE0">
        <w:rPr>
          <w:noProof/>
        </w:rPr>
        <w:t>5</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5</w:t>
      </w:r>
      <w:r w:rsidR="00071EE0">
        <w:fldChar w:fldCharType="end"/>
      </w:r>
      <w:bookmarkEnd w:id="434"/>
      <w:r>
        <w:t xml:space="preserve"> Giao diện chế độ nhận ảnh</w:t>
      </w:r>
      <w:bookmarkEnd w:id="435"/>
    </w:p>
    <w:p w14:paraId="538EF6FF" w14:textId="77777777" w:rsidR="00242FCF" w:rsidRDefault="009D76DA" w:rsidP="00242FCF">
      <w:pPr>
        <w:keepNext/>
        <w:ind w:firstLine="0"/>
        <w:jc w:val="center"/>
      </w:pPr>
      <w:r w:rsidRPr="00B863A8">
        <w:rPr>
          <w:noProof/>
        </w:rPr>
        <w:drawing>
          <wp:inline distT="0" distB="0" distL="0" distR="0" wp14:anchorId="017AAB40" wp14:editId="5A086C32">
            <wp:extent cx="4953000" cy="2786027"/>
            <wp:effectExtent l="0" t="0" r="0" b="0"/>
            <wp:docPr id="377" name="Picture 3">
              <a:extLst xmlns:a="http://schemas.openxmlformats.org/drawingml/2006/main">
                <a:ext uri="{FF2B5EF4-FFF2-40B4-BE49-F238E27FC236}">
                  <a16:creationId xmlns:a16="http://schemas.microsoft.com/office/drawing/2014/main" id="{A82D7D55-D683-49E7-8878-2A06719ED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82D7D55-D683-49E7-8878-2A06719ED3C2}"/>
                        </a:ext>
                      </a:extLst>
                    </pic:cNvPr>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959785" cy="2789843"/>
                    </a:xfrm>
                    <a:prstGeom prst="rect">
                      <a:avLst/>
                    </a:prstGeom>
                  </pic:spPr>
                </pic:pic>
              </a:graphicData>
            </a:graphic>
          </wp:inline>
        </w:drawing>
      </w:r>
    </w:p>
    <w:p w14:paraId="1D45D1BC" w14:textId="1262B3F8" w:rsidR="009D76DA" w:rsidRDefault="00242FCF" w:rsidP="00242FCF">
      <w:pPr>
        <w:pStyle w:val="Caption"/>
      </w:pPr>
      <w:bookmarkStart w:id="436" w:name="_Ref518081064"/>
      <w:bookmarkStart w:id="437" w:name="_Toc518156021"/>
      <w:r>
        <w:t xml:space="preserve">Hình </w:t>
      </w:r>
      <w:r w:rsidR="00071EE0">
        <w:fldChar w:fldCharType="begin"/>
      </w:r>
      <w:r w:rsidR="00071EE0">
        <w:instrText xml:space="preserve"> STYLEREF 1 \s </w:instrText>
      </w:r>
      <w:r w:rsidR="00071EE0">
        <w:fldChar w:fldCharType="separate"/>
      </w:r>
      <w:r w:rsidR="00071EE0">
        <w:rPr>
          <w:noProof/>
        </w:rPr>
        <w:t>5</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6</w:t>
      </w:r>
      <w:r w:rsidR="00071EE0">
        <w:fldChar w:fldCharType="end"/>
      </w:r>
      <w:bookmarkEnd w:id="436"/>
      <w:r w:rsidRPr="00242FCF">
        <w:t xml:space="preserve"> </w:t>
      </w:r>
      <w:r>
        <w:t>Giao diện chế độ nhận ảnh, ảnh đã được nhận</w:t>
      </w:r>
      <w:bookmarkEnd w:id="437"/>
    </w:p>
    <w:p w14:paraId="76C167FC" w14:textId="3F50CBB4" w:rsidR="00F9120E" w:rsidRPr="00F9120E" w:rsidRDefault="00F9120E" w:rsidP="00C254EB">
      <w:r>
        <w:t xml:space="preserve">Hệ thống cung cấp giao diện người dùng thông qua một phần mềm điều khiển trên thiết bị di động. Một số giao diện chức năng được thể hiện ở </w:t>
      </w:r>
      <w:r w:rsidR="0022454C">
        <w:fldChar w:fldCharType="begin"/>
      </w:r>
      <w:r w:rsidR="0022454C">
        <w:instrText xml:space="preserve"> REF _Ref518081043 \h </w:instrText>
      </w:r>
      <w:r w:rsidR="0022454C">
        <w:fldChar w:fldCharType="separate"/>
      </w:r>
      <w:r w:rsidR="0022454C">
        <w:t xml:space="preserve">Hình </w:t>
      </w:r>
      <w:r w:rsidR="0022454C">
        <w:rPr>
          <w:noProof/>
        </w:rPr>
        <w:t>5</w:t>
      </w:r>
      <w:r w:rsidR="0022454C">
        <w:noBreakHyphen/>
      </w:r>
      <w:r w:rsidR="0022454C">
        <w:rPr>
          <w:noProof/>
        </w:rPr>
        <w:t>1</w:t>
      </w:r>
      <w:r w:rsidR="0022454C">
        <w:fldChar w:fldCharType="end"/>
      </w:r>
      <w:r>
        <w:t xml:space="preserve">, </w:t>
      </w:r>
      <w:r w:rsidR="0022454C">
        <w:fldChar w:fldCharType="begin"/>
      </w:r>
      <w:r w:rsidR="0022454C">
        <w:instrText xml:space="preserve"> REF _Ref518081044 \h </w:instrText>
      </w:r>
      <w:r w:rsidR="0022454C">
        <w:fldChar w:fldCharType="separate"/>
      </w:r>
      <w:r w:rsidR="0022454C">
        <w:t xml:space="preserve">Hình </w:t>
      </w:r>
      <w:r w:rsidR="0022454C">
        <w:rPr>
          <w:noProof/>
        </w:rPr>
        <w:t>5</w:t>
      </w:r>
      <w:r w:rsidR="0022454C">
        <w:noBreakHyphen/>
      </w:r>
      <w:r w:rsidR="0022454C">
        <w:rPr>
          <w:noProof/>
        </w:rPr>
        <w:t>2</w:t>
      </w:r>
      <w:r w:rsidR="0022454C">
        <w:fldChar w:fldCharType="end"/>
      </w:r>
      <w:r>
        <w:t xml:space="preserve">, </w:t>
      </w:r>
      <w:r w:rsidR="0022454C">
        <w:fldChar w:fldCharType="begin"/>
      </w:r>
      <w:r w:rsidR="0022454C">
        <w:instrText xml:space="preserve"> REF _Ref518081050 \h </w:instrText>
      </w:r>
      <w:r w:rsidR="0022454C">
        <w:fldChar w:fldCharType="separate"/>
      </w:r>
      <w:r w:rsidR="0022454C">
        <w:t xml:space="preserve">Hình </w:t>
      </w:r>
      <w:r w:rsidR="0022454C">
        <w:rPr>
          <w:noProof/>
        </w:rPr>
        <w:t>5</w:t>
      </w:r>
      <w:r w:rsidR="0022454C">
        <w:noBreakHyphen/>
      </w:r>
      <w:r w:rsidR="0022454C">
        <w:rPr>
          <w:noProof/>
        </w:rPr>
        <w:t>3</w:t>
      </w:r>
      <w:r w:rsidR="0022454C">
        <w:fldChar w:fldCharType="end"/>
      </w:r>
      <w:r>
        <w:t xml:space="preserve">, </w:t>
      </w:r>
      <w:r w:rsidR="0022454C">
        <w:fldChar w:fldCharType="begin"/>
      </w:r>
      <w:r w:rsidR="0022454C">
        <w:instrText xml:space="preserve"> REF _Ref518081055 \h </w:instrText>
      </w:r>
      <w:r w:rsidR="0022454C">
        <w:fldChar w:fldCharType="separate"/>
      </w:r>
      <w:r w:rsidR="0022454C">
        <w:t xml:space="preserve">Hình </w:t>
      </w:r>
      <w:r w:rsidR="0022454C">
        <w:rPr>
          <w:noProof/>
        </w:rPr>
        <w:t>5</w:t>
      </w:r>
      <w:r w:rsidR="0022454C">
        <w:noBreakHyphen/>
      </w:r>
      <w:r w:rsidR="0022454C">
        <w:rPr>
          <w:noProof/>
        </w:rPr>
        <w:t>4</w:t>
      </w:r>
      <w:r w:rsidR="0022454C">
        <w:fldChar w:fldCharType="end"/>
      </w:r>
      <w:r>
        <w:t xml:space="preserve">, </w:t>
      </w:r>
      <w:r w:rsidR="0022454C">
        <w:fldChar w:fldCharType="begin"/>
      </w:r>
      <w:r w:rsidR="0022454C">
        <w:instrText xml:space="preserve"> REF _Ref518081060 \h </w:instrText>
      </w:r>
      <w:r w:rsidR="0022454C">
        <w:fldChar w:fldCharType="separate"/>
      </w:r>
      <w:r w:rsidR="0022454C">
        <w:t xml:space="preserve">Hình </w:t>
      </w:r>
      <w:r w:rsidR="0022454C">
        <w:rPr>
          <w:noProof/>
        </w:rPr>
        <w:t>5</w:t>
      </w:r>
      <w:r w:rsidR="0022454C">
        <w:noBreakHyphen/>
      </w:r>
      <w:r w:rsidR="0022454C">
        <w:rPr>
          <w:noProof/>
        </w:rPr>
        <w:t>5</w:t>
      </w:r>
      <w:r w:rsidR="0022454C">
        <w:fldChar w:fldCharType="end"/>
      </w:r>
      <w:r>
        <w:t xml:space="preserve">, </w:t>
      </w:r>
      <w:r w:rsidR="0022454C">
        <w:fldChar w:fldCharType="begin"/>
      </w:r>
      <w:r w:rsidR="0022454C">
        <w:instrText xml:space="preserve"> REF _Ref518081064 \h </w:instrText>
      </w:r>
      <w:r w:rsidR="0022454C">
        <w:fldChar w:fldCharType="separate"/>
      </w:r>
      <w:r w:rsidR="0022454C">
        <w:t xml:space="preserve">Hình </w:t>
      </w:r>
      <w:r w:rsidR="0022454C">
        <w:rPr>
          <w:noProof/>
        </w:rPr>
        <w:t>5</w:t>
      </w:r>
      <w:r w:rsidR="0022454C">
        <w:noBreakHyphen/>
      </w:r>
      <w:r w:rsidR="0022454C">
        <w:rPr>
          <w:noProof/>
        </w:rPr>
        <w:t>6</w:t>
      </w:r>
      <w:r w:rsidR="0022454C">
        <w:fldChar w:fldCharType="end"/>
      </w:r>
      <w:r>
        <w:t>.</w:t>
      </w:r>
    </w:p>
    <w:p w14:paraId="7548F140" w14:textId="77777777" w:rsidR="00C55E26" w:rsidRDefault="00C55E26" w:rsidP="00C55E26">
      <w:pPr>
        <w:pStyle w:val="Heading2"/>
        <w:rPr>
          <w:lang w:val="en-US"/>
        </w:rPr>
      </w:pPr>
      <w:bookmarkStart w:id="438" w:name="_Toc518156680"/>
      <w:r w:rsidRPr="00562157">
        <w:rPr>
          <w:lang w:val="en-US"/>
        </w:rPr>
        <w:t>Kết luận</w:t>
      </w:r>
      <w:bookmarkEnd w:id="438"/>
    </w:p>
    <w:p w14:paraId="0A5C0E80" w14:textId="0F9BFD47" w:rsidR="00E11FFC" w:rsidRDefault="00E11FFC" w:rsidP="00E11FFC">
      <w:r>
        <w:t>Trong chương này nhóm chúng em đã thực hiện nghiên cứu và xây dựng hệ thống chia sẻ hình ảnh</w:t>
      </w:r>
      <w:r w:rsidR="004A4CBB">
        <w:t xml:space="preserve"> giữa các thiết bị di động</w:t>
      </w:r>
      <w:r>
        <w:t xml:space="preserve"> với mặt bàn hỗ trợ. Các thiết bị được kết </w:t>
      </w:r>
      <w:r>
        <w:lastRenderedPageBreak/>
        <w:t>nối qua socket tới server và thực hiện gửi các thông điệp tới nhau để thực hiện tương tác. Hệ thống xử l</w:t>
      </w:r>
      <w:r w:rsidR="005F40B8">
        <w:t>ý</w:t>
      </w:r>
      <w:r>
        <w:t xml:space="preserve"> cử chỉ tương tác từ phía người dùng để thực hiện thao tác truyền, nhận ảnh. </w:t>
      </w:r>
      <w:r w:rsidR="00B934D5">
        <w:t>Ngoài ra, h</w:t>
      </w:r>
      <w:r>
        <w:t>ệ thống</w:t>
      </w:r>
      <w:r w:rsidR="00D614AB">
        <w:t xml:space="preserve"> còn</w:t>
      </w:r>
      <w:r>
        <w:t xml:space="preserve">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39" w:name="_Ref517363481"/>
      <w:bookmarkStart w:id="440" w:name="_Toc518156681"/>
      <w:r>
        <w:rPr>
          <w:lang w:val="en-US"/>
        </w:rPr>
        <w:t>Kết luận</w:t>
      </w:r>
      <w:bookmarkEnd w:id="439"/>
      <w:bookmarkEnd w:id="440"/>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41" w:name="_Toc518156682"/>
      <w:r>
        <w:rPr>
          <w:lang w:val="en-US"/>
        </w:rPr>
        <w:t>Các kết quả đạt được</w:t>
      </w:r>
      <w:bookmarkEnd w:id="441"/>
    </w:p>
    <w:p w14:paraId="7B70B7F5" w14:textId="202D13A8" w:rsidR="0033607F" w:rsidRDefault="008E4CF7" w:rsidP="007274AF">
      <w:pPr>
        <w:rPr>
          <w:lang w:val="en-US"/>
        </w:rPr>
      </w:pPr>
      <w:r>
        <w:rPr>
          <w:lang w:val="en-US"/>
        </w:rPr>
        <w:t xml:space="preserve">Qua đề tài này, chúng em đã tìm hiểu được thế nào là môi trường tương tác hỗ trợ Tangible, các kỹ thuật có thể triển khai trong môi trường tương tác này, </w:t>
      </w:r>
      <w:r w:rsidR="00D2117C">
        <w:rPr>
          <w:lang w:val="en-US"/>
        </w:rPr>
        <w:t>từ</w:t>
      </w:r>
      <w:r>
        <w:rPr>
          <w:lang w:val="en-US"/>
        </w:rPr>
        <w:t xml:space="preserve"> đó đề xuất, thực nghiệm các kỹ thuật tương tác mới. Chúng em đã nắm vững và vận dụng được các kỹ thuật lập trình trong Unity3D</w:t>
      </w:r>
      <w:r w:rsidR="00D27D58">
        <w:rPr>
          <w:lang w:val="en-US"/>
        </w:rPr>
        <w:t>,</w:t>
      </w:r>
      <w:r>
        <w:rPr>
          <w:lang w:val="en-US"/>
        </w:rPr>
        <w:t xml:space="preserve"> </w:t>
      </w:r>
      <w:r w:rsidR="00D27D58">
        <w:rPr>
          <w:lang w:val="en-US"/>
        </w:rPr>
        <w:t>cũng như sử dụng và</w:t>
      </w:r>
      <w:r>
        <w:rPr>
          <w:lang w:val="en-US"/>
        </w:rPr>
        <w:t xml:space="preserve">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8A40FB">
        <w:rPr>
          <w:lang w:val="en-US"/>
        </w:rPr>
        <w:t xml:space="preserve"> cho hệ thống được xây dựng</w:t>
      </w:r>
      <w:r w:rsidR="00BA2FA3">
        <w:rPr>
          <w:lang w:val="en-US"/>
        </w:rPr>
        <w: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w:t>
      </w:r>
      <w:r w:rsidR="003C110A">
        <w:rPr>
          <w:lang w:val="en-US"/>
        </w:rPr>
        <w:t xml:space="preserve"> và</w:t>
      </w:r>
      <w:r w:rsidR="0033607F">
        <w:rPr>
          <w:lang w:val="en-US"/>
        </w:rPr>
        <w:t xml:space="preserve"> nội dung trình bày một cách nhanh nhóng. Về phần cứng chúng em thiết kế để có thể dễ dàng vận chuyển và </w:t>
      </w:r>
      <w:r w:rsidR="009A6BA6">
        <w:rPr>
          <w:lang w:val="en-US"/>
        </w:rPr>
        <w:t>thay đổi</w:t>
      </w:r>
      <w:r w:rsidR="0033607F">
        <w:rPr>
          <w:lang w:val="en-US"/>
        </w:rPr>
        <w:t>, phù hợp cho nhiều không gian sử dụng khác nhau. Tổng kết lại, những đóng góp chính của chúng em trong luận văn này là:</w:t>
      </w:r>
    </w:p>
    <w:p w14:paraId="2E4E1F1A" w14:textId="724F82CB"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w:t>
      </w:r>
      <w:r w:rsidR="008B4F73">
        <w:rPr>
          <w:lang w:val="en-US"/>
        </w:rPr>
        <w:t xml:space="preserve"> của</w:t>
      </w:r>
      <w:r>
        <w:rPr>
          <w:lang w:val="en-US"/>
        </w:rPr>
        <w:t xml:space="preserve"> người dùng và độ hiệu quả khi áp dụng vào các thao tác.</w:t>
      </w:r>
    </w:p>
    <w:p w14:paraId="060BEDE8" w14:textId="24671B6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xml:space="preserve">, chủ yếu tập trung vào </w:t>
      </w:r>
      <w:r w:rsidR="000734A5">
        <w:rPr>
          <w:lang w:val="en-US"/>
        </w:rPr>
        <w:t>ba</w:t>
      </w:r>
      <w:r w:rsidR="00143180">
        <w:rPr>
          <w:lang w:val="en-US"/>
        </w:rPr>
        <w:t xml:space="preserve"> nhóm: tương tác trực tiếp vào môi trường, tương tác một phần vào môi trường và tương tác thông qua thiết bị </w:t>
      </w:r>
      <w:r w:rsidR="00DA2A2B">
        <w:rPr>
          <w:lang w:val="en-US"/>
        </w:rPr>
        <w:t>trung gian</w:t>
      </w:r>
      <w:r w:rsidR="00143180">
        <w:rPr>
          <w:lang w:val="en-US"/>
        </w:rPr>
        <w:t>.</w:t>
      </w:r>
    </w:p>
    <w:p w14:paraId="12B29F5F" w14:textId="31E286C2" w:rsidR="0033607F" w:rsidRDefault="0033607F" w:rsidP="007274AF">
      <w:pPr>
        <w:pStyle w:val="Bullet6"/>
        <w:jc w:val="both"/>
        <w:rPr>
          <w:lang w:val="en-US"/>
        </w:rPr>
      </w:pPr>
      <w:r>
        <w:rPr>
          <w:lang w:val="en-US"/>
        </w:rPr>
        <w:t xml:space="preserve">Khảo sát và thực nghiệm các </w:t>
      </w:r>
      <w:r w:rsidR="00502E35">
        <w:rPr>
          <w:lang w:val="en-US"/>
        </w:rPr>
        <w:t>kỹ thuật</w:t>
      </w:r>
      <w:r>
        <w:rPr>
          <w:lang w:val="en-US"/>
        </w:rPr>
        <w:t xml:space="preserve"> nhận dạng vật thể bằng cách áp dụng kỹ thuật xử lý ảnh.</w:t>
      </w:r>
    </w:p>
    <w:p w14:paraId="6998BAED" w14:textId="761DC595"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w:t>
      </w:r>
    </w:p>
    <w:p w14:paraId="234817E0" w14:textId="0BE3263C" w:rsidR="0033607F" w:rsidRDefault="0033607F" w:rsidP="007274AF">
      <w:pPr>
        <w:pStyle w:val="Bullet6"/>
        <w:jc w:val="both"/>
        <w:rPr>
          <w:lang w:val="en-US"/>
        </w:rPr>
      </w:pPr>
      <w:r>
        <w:rPr>
          <w:lang w:val="en-US"/>
        </w:rPr>
        <w:t>Hệ thống bản đồ: Hệ thống hỗ trợ người dùng xem các thông tin trên bản đồ, tương tác thông qua thiết bị ngoại vi như điện thoại thông minh. Hệ thống</w:t>
      </w:r>
      <w:r w:rsidR="002C41CE">
        <w:rPr>
          <w:lang w:val="en-US"/>
        </w:rPr>
        <w:t xml:space="preserve"> này</w:t>
      </w:r>
      <w:r>
        <w:rPr>
          <w:lang w:val="en-US"/>
        </w:rPr>
        <w:t xml:space="preserve"> cung cấp thông tin toàn diện và tổng quan của một khuc vực địa lý</w:t>
      </w:r>
      <w:r w:rsidR="0033604A">
        <w:rPr>
          <w:lang w:val="en-US"/>
        </w:rPr>
        <w:t>.</w:t>
      </w:r>
      <w:r>
        <w:rPr>
          <w:lang w:val="en-US"/>
        </w:rPr>
        <w:t xml:space="preserve"> </w:t>
      </w:r>
      <w:r w:rsidR="0033604A">
        <w:rPr>
          <w:lang w:val="en-US"/>
        </w:rPr>
        <w:t>N</w:t>
      </w:r>
      <w:r>
        <w:rPr>
          <w:lang w:val="en-US"/>
        </w:rPr>
        <w:t>goài ra</w:t>
      </w:r>
      <w:r w:rsidR="00D44C31">
        <w:rPr>
          <w:lang w:val="en-US"/>
        </w:rPr>
        <w:t xml:space="preserve">, </w:t>
      </w:r>
      <w:r w:rsidR="00D44C31">
        <w:rPr>
          <w:lang w:val="en-US"/>
        </w:rPr>
        <w:lastRenderedPageBreak/>
        <w:t>hệ thống còn</w:t>
      </w:r>
      <w:r>
        <w:rPr>
          <w:lang w:val="en-US"/>
        </w:rPr>
        <w:t xml:space="preserve"> cung cấp cho người dùng các thông tin chi tiết tại một vị trí cụ thể thông qua các hành vi tương tác khác nhau để truy vấn. Hệ thống</w:t>
      </w:r>
      <w:r w:rsidR="00351B39">
        <w:rPr>
          <w:lang w:val="en-US"/>
        </w:rPr>
        <w:t xml:space="preserve"> này</w:t>
      </w:r>
      <w:r>
        <w:rPr>
          <w:lang w:val="en-US"/>
        </w:rPr>
        <w:t xml:space="preserve">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r w:rsidR="00DA00CA">
        <w:rPr>
          <w:lang w:val="en-US"/>
        </w:rPr>
        <w:t>…</w:t>
      </w:r>
      <w:proofErr w:type="gramEnd"/>
      <w:r>
        <w:rPr>
          <w:lang w:val="en-US"/>
        </w:rPr>
        <w:t xml:space="preserve"> cho nên tiềm năng của hệ thống là rất cao.</w:t>
      </w:r>
    </w:p>
    <w:p w14:paraId="1FC8B6EE" w14:textId="6E37A414" w:rsidR="00DB4584" w:rsidRDefault="0033607F" w:rsidP="007274AF">
      <w:pPr>
        <w:pStyle w:val="Bullet6"/>
        <w:jc w:val="both"/>
        <w:rPr>
          <w:lang w:val="en-US"/>
        </w:rPr>
      </w:pPr>
      <w:r>
        <w:rPr>
          <w:lang w:val="en-US"/>
        </w:rPr>
        <w:t xml:space="preserve">Hệ thống chia sẻ dữ liệu: Hệ thống cho phép người dùng chia sẻ dữ liệu như hình ảnh, tài liệu, ghi chú một cách trực quan. Hệ thống đóng vai trò là một môi trường lưu trữ và cung cấp dữ liệu trực quan. Dữ liệu cần chia sẻ được hiển thị trực tiếp, người dùng có thể truy cập vào để chia sẽ dữ liệu hoặc </w:t>
      </w:r>
      <w:r w:rsidR="001853A8">
        <w:rPr>
          <w:lang w:val="en-US"/>
        </w:rPr>
        <w:t>tải xuống</w:t>
      </w:r>
      <w:r>
        <w:rPr>
          <w:lang w:val="en-US"/>
        </w:rPr>
        <w:t xml:space="preserve">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dùng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406FC57C" w:rsidR="009A5232" w:rsidRPr="00347A44" w:rsidRDefault="009A5232" w:rsidP="00347A44">
      <w:pPr>
        <w:pStyle w:val="Heading2"/>
        <w:rPr>
          <w:lang w:val="en-US"/>
        </w:rPr>
      </w:pPr>
      <w:bookmarkStart w:id="442" w:name="_Toc518156683"/>
      <w:r>
        <w:rPr>
          <w:lang w:val="en-US"/>
        </w:rPr>
        <w:t>Hướng phát triển của đề tài</w:t>
      </w:r>
      <w:bookmarkEnd w:id="442"/>
      <w:r w:rsidR="001912A1">
        <w:rPr>
          <w:lang w:val="en-US"/>
        </w:rPr>
        <w:t xml:space="preserve"> trong tương lai</w:t>
      </w:r>
    </w:p>
    <w:p w14:paraId="22792963" w14:textId="6004F0E9" w:rsidR="009A5232" w:rsidRDefault="000D5BC9" w:rsidP="009A5232">
      <w:pPr>
        <w:rPr>
          <w:lang w:val="en-US"/>
        </w:rPr>
      </w:pPr>
      <w:r>
        <w:rPr>
          <w:lang w:val="en-US"/>
        </w:rPr>
        <w:t>Hiện tại, lĩnh vực công nghệ thông tin đang phát triển rất nhanh</w:t>
      </w:r>
      <w:r w:rsidR="001E4479">
        <w:rPr>
          <w:lang w:val="en-US"/>
        </w:rPr>
        <w:t>. C</w:t>
      </w:r>
      <w:r>
        <w:rPr>
          <w:lang w:val="en-US"/>
        </w:rPr>
        <w:t xml:space="preserve">ác ứng dụng </w:t>
      </w:r>
      <w:r w:rsidR="00933BA9">
        <w:rPr>
          <w:lang w:val="en-US"/>
        </w:rPr>
        <w:t>trong lĩnh vực này</w:t>
      </w:r>
      <w:r>
        <w:rPr>
          <w:lang w:val="en-US"/>
        </w:rPr>
        <w:t xml:space="preserve"> đang được áp dụng vào nhiều ngành, nghề trong cuộc sống. Với điều kiện thuận lợi đó, mọi người có nhiều cơ hội </w:t>
      </w:r>
      <w:r w:rsidR="004C4F5B">
        <w:rPr>
          <w:lang w:val="en-US"/>
        </w:rPr>
        <w:t>tiếp xúc với nhiều công nghệ mới</w:t>
      </w:r>
      <w:r w:rsidR="005F012D">
        <w:rPr>
          <w:lang w:val="en-US"/>
        </w:rPr>
        <w:t xml:space="preserve"> trong lĩnh vực này</w:t>
      </w:r>
      <w:r w:rsidR="004C4F5B">
        <w:rPr>
          <w:lang w:val="en-US"/>
        </w:rPr>
        <w:t>.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3F367C97" w:rsidR="0083786E" w:rsidRPr="009A5232" w:rsidRDefault="00755F29" w:rsidP="009A5232">
      <w:pPr>
        <w:rPr>
          <w:lang w:val="en-US"/>
        </w:rPr>
      </w:pPr>
      <w:r>
        <w:rPr>
          <w:lang w:val="en-US"/>
        </w:rPr>
        <w:lastRenderedPageBreak/>
        <w:t xml:space="preserve">Trong tương lai, với những kết quả đạt được thông qua luận văn này, </w:t>
      </w:r>
      <w:r w:rsidR="0083786E">
        <w:rPr>
          <w:lang w:val="en-US"/>
        </w:rPr>
        <w:t>chúng em sẽ khảo sát và nghiên cứu thêm các thao tác khác nhau có thể ứng dụng vào việc tương tác</w:t>
      </w:r>
      <w:r w:rsidR="00B23B67">
        <w:rPr>
          <w:lang w:val="en-US"/>
        </w:rPr>
        <w:t xml:space="preserve"> với các hệ thống được xây dựng</w:t>
      </w:r>
      <w:r w:rsidR="0083786E">
        <w:rPr>
          <w:lang w:val="en-US"/>
        </w:rPr>
        <w:t xml:space="preserve">. Đồng thời sẽ thực hiện </w:t>
      </w:r>
      <w:r w:rsidR="002469BF">
        <w:rPr>
          <w:lang w:val="en-US"/>
        </w:rPr>
        <w:t>những thực nghiệm thông qua</w:t>
      </w:r>
      <w:bookmarkStart w:id="443" w:name="_GoBack"/>
      <w:bookmarkEnd w:id="443"/>
      <w:r w:rsidR="0083786E">
        <w:rPr>
          <w:lang w:val="en-US"/>
        </w:rPr>
        <w:t xml:space="preserve">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r w:rsidR="00A052C9">
        <w:rPr>
          <w:lang w:val="en-US"/>
        </w:rPr>
        <w:t xml:space="preserve"> hệ thống.</w:t>
      </w:r>
    </w:p>
    <w:p w14:paraId="28F6F2E7" w14:textId="77777777" w:rsidR="006D712D" w:rsidRPr="00562157" w:rsidRDefault="006D712D" w:rsidP="006D712D">
      <w:pPr>
        <w:pStyle w:val="Pagetitle"/>
        <w:rPr>
          <w:lang w:val="en-US"/>
        </w:rPr>
      </w:pPr>
      <w:bookmarkStart w:id="444" w:name="_Toc518156684"/>
      <w:r>
        <w:rPr>
          <w:lang w:val="en-US"/>
        </w:rPr>
        <w:lastRenderedPageBreak/>
        <w:t>TÀI LIỆU THAM KHẢO</w:t>
      </w:r>
      <w:bookmarkEnd w:id="444"/>
    </w:p>
    <w:p w14:paraId="24D14450" w14:textId="77777777" w:rsidR="006D712D" w:rsidRPr="006D712D" w:rsidRDefault="006D712D" w:rsidP="006D712D">
      <w:pPr>
        <w:rPr>
          <w:lang w:val="en-US"/>
        </w:rPr>
      </w:pPr>
    </w:p>
    <w:bookmarkEnd w:id="267"/>
    <w:bookmarkEnd w:id="268"/>
    <w:p w14:paraId="0BA783C3" w14:textId="16DC89AD" w:rsidR="001064BA" w:rsidRPr="001064BA" w:rsidRDefault="007853F0" w:rsidP="001064BA">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1064BA" w:rsidRPr="001064BA">
        <w:rPr>
          <w:noProof/>
        </w:rPr>
        <w:t>[1]</w:t>
      </w:r>
      <w:r w:rsidR="001064BA" w:rsidRPr="001064BA">
        <w:rPr>
          <w:noProof/>
        </w:rPr>
        <w:tab/>
        <w:t xml:space="preserve">E. Sharlin, B. Watson, Y. Kitamura, F. Kishino, and Y. Itoh, “On tangible user interfaces, humans and spatiality,” </w:t>
      </w:r>
      <w:r w:rsidR="001064BA" w:rsidRPr="001064BA">
        <w:rPr>
          <w:i/>
          <w:iCs/>
          <w:noProof/>
        </w:rPr>
        <w:t>Pers. Ubiquitous Comput.</w:t>
      </w:r>
      <w:r w:rsidR="001064BA" w:rsidRPr="001064BA">
        <w:rPr>
          <w:noProof/>
        </w:rPr>
        <w:t>, vol. 8, no. 5, pp. 338–346, Sep. 2004.</w:t>
      </w:r>
    </w:p>
    <w:p w14:paraId="347699CC"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2]</w:t>
      </w:r>
      <w:r w:rsidRPr="001064BA">
        <w:rPr>
          <w:noProof/>
        </w:rPr>
        <w:tab/>
        <w:t xml:space="preserve">E. Hornecker and J. Buur, “Getting a grip on tangible interaction,” in </w:t>
      </w:r>
      <w:r w:rsidRPr="001064BA">
        <w:rPr>
          <w:i/>
          <w:iCs/>
          <w:noProof/>
        </w:rPr>
        <w:t>Proceedings of the SIGCHI conference on Human Factors in computing systems  - CHI ’06</w:t>
      </w:r>
      <w:r w:rsidRPr="001064BA">
        <w:rPr>
          <w:noProof/>
        </w:rPr>
        <w:t>, 2006, p. 437.</w:t>
      </w:r>
    </w:p>
    <w:p w14:paraId="44F6E54D"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3]</w:t>
      </w:r>
      <w:r w:rsidRPr="001064BA">
        <w:rPr>
          <w:noProof/>
        </w:rPr>
        <w:tab/>
        <w:t>S. R. Klemmer, J. A. Landay, J. Mankoff, T. Winograd, and P. K. Wright, “Tangible User Interface Input: Tools and Techniques,” 1999.</w:t>
      </w:r>
    </w:p>
    <w:p w14:paraId="4EC78BAB"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4]</w:t>
      </w:r>
      <w:r w:rsidRPr="001064BA">
        <w:rPr>
          <w:noProof/>
        </w:rPr>
        <w:tab/>
        <w:t xml:space="preserve">B. Ullmer, H. Ishii, and R. J. K. Jacob, “Token+constraint systems for tangible interaction with digital information,” </w:t>
      </w:r>
      <w:r w:rsidRPr="001064BA">
        <w:rPr>
          <w:i/>
          <w:iCs/>
          <w:noProof/>
        </w:rPr>
        <w:t>ACM Trans. Comput. Interact.</w:t>
      </w:r>
      <w:r w:rsidRPr="001064BA">
        <w:rPr>
          <w:noProof/>
        </w:rPr>
        <w:t>, vol. 12, no. 1, pp. 81–118, Mar. 2005.</w:t>
      </w:r>
    </w:p>
    <w:p w14:paraId="58461103"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5]</w:t>
      </w:r>
      <w:r w:rsidRPr="001064BA">
        <w:rPr>
          <w:noProof/>
        </w:rPr>
        <w:tab/>
        <w:t xml:space="preserve">H. Ishii, C. Wisneski, J. Orbanes, B. Chun, and J. Paradiso, “PingPongPlus,” in </w:t>
      </w:r>
      <w:r w:rsidRPr="001064BA">
        <w:rPr>
          <w:i/>
          <w:iCs/>
          <w:noProof/>
        </w:rPr>
        <w:t>Proceedings of the SIGCHI conference on Human factors in computing systems the CHI is the limit - CHI ’99</w:t>
      </w:r>
      <w:r w:rsidRPr="001064BA">
        <w:rPr>
          <w:noProof/>
        </w:rPr>
        <w:t>, 1999, pp. 394–401.</w:t>
      </w:r>
    </w:p>
    <w:p w14:paraId="13077D87"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6]</w:t>
      </w:r>
      <w:r w:rsidRPr="001064BA">
        <w:rPr>
          <w:noProof/>
        </w:rPr>
        <w:tab/>
        <w:t>J. Patten, H. Ishii, J. Hines, and G. Pangaro, “Sensetable: A Wireless Object Tracking Platform for Tangible User Interfaces.”</w:t>
      </w:r>
    </w:p>
    <w:p w14:paraId="21676AED"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7]</w:t>
      </w:r>
      <w:r w:rsidRPr="001064BA">
        <w:rPr>
          <w:noProof/>
        </w:rPr>
        <w:tab/>
        <w:t xml:space="preserve">J. Patten, B. Recht, and H. Ishii, “Interaction techniques for musical performance with tabletop tangible interfaces,” in </w:t>
      </w:r>
      <w:r w:rsidRPr="001064BA">
        <w:rPr>
          <w:i/>
          <w:iCs/>
          <w:noProof/>
        </w:rPr>
        <w:t>Proceedings of the 2006 ACM SIGCHI international conference on Advances in computer entertainment technology  - ACE ’06</w:t>
      </w:r>
      <w:r w:rsidRPr="001064BA">
        <w:rPr>
          <w:noProof/>
        </w:rPr>
        <w:t>, 2006, p. 27.</w:t>
      </w:r>
    </w:p>
    <w:p w14:paraId="177DD97F"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8]</w:t>
      </w:r>
      <w:r w:rsidRPr="001064BA">
        <w:rPr>
          <w:noProof/>
        </w:rPr>
        <w:tab/>
        <w:t xml:space="preserve">A. DeVincenzi, L. Yao, H. Ishii, and R. Raskar, “Kinected conference,” in </w:t>
      </w:r>
      <w:r w:rsidRPr="001064BA">
        <w:rPr>
          <w:i/>
          <w:iCs/>
          <w:noProof/>
        </w:rPr>
        <w:t>Proceedings of the ACM 2011 conference on Computer supported cooperative work - CSCW ’11</w:t>
      </w:r>
      <w:r w:rsidRPr="001064BA">
        <w:rPr>
          <w:noProof/>
        </w:rPr>
        <w:t>, 2011, p. 621.</w:t>
      </w:r>
    </w:p>
    <w:p w14:paraId="520D96FB"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9]</w:t>
      </w:r>
      <w:r w:rsidRPr="001064BA">
        <w:rPr>
          <w:noProof/>
        </w:rPr>
        <w:tab/>
        <w:t xml:space="preserve">L. Yao, R. Niiyama, J. Ou, S. Follmer, C. Della Silva, and H. Ishii, “PneUI,” in </w:t>
      </w:r>
      <w:r w:rsidRPr="001064BA">
        <w:rPr>
          <w:i/>
          <w:iCs/>
          <w:noProof/>
        </w:rPr>
        <w:t>Proceedings of the 26th annual ACM symposium on User interface software and technology - UIST ’13</w:t>
      </w:r>
      <w:r w:rsidRPr="001064BA">
        <w:rPr>
          <w:noProof/>
        </w:rPr>
        <w:t>, 2013, pp. 13–22.</w:t>
      </w:r>
    </w:p>
    <w:p w14:paraId="6E65FDB6"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0]</w:t>
      </w:r>
      <w:r w:rsidRPr="001064BA">
        <w:rPr>
          <w:noProof/>
        </w:rPr>
        <w:tab/>
        <w:t>“&amp;quot; Shaping Watersheds &amp;quot; Augmented Reality Sandbox Facilitation Guide Shaping Watersheds AR Sandbox Facilitator’s Guide.”</w:t>
      </w:r>
    </w:p>
    <w:p w14:paraId="59C329D9"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1]</w:t>
      </w:r>
      <w:r w:rsidRPr="001064BA">
        <w:rPr>
          <w:noProof/>
        </w:rPr>
        <w:tab/>
        <w:t>O. Bimber and R. Raskar, “Spatial Augmented Reality Merging Real and Virtual Worlds.”</w:t>
      </w:r>
    </w:p>
    <w:p w14:paraId="2F29580E"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2]</w:t>
      </w:r>
      <w:r w:rsidRPr="001064BA">
        <w:rPr>
          <w:noProof/>
        </w:rPr>
        <w:tab/>
        <w:t xml:space="preserve">R. Raskar, K.-L. Low, and G. Welch, “Shader Lamps Animating Real Objects </w:t>
      </w:r>
      <w:r w:rsidRPr="001064BA">
        <w:rPr>
          <w:noProof/>
        </w:rPr>
        <w:lastRenderedPageBreak/>
        <w:t>with Image-Based Illumination,” 2000.</w:t>
      </w:r>
    </w:p>
    <w:p w14:paraId="6023CBFA"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3]</w:t>
      </w:r>
      <w:r w:rsidRPr="001064BA">
        <w:rPr>
          <w:noProof/>
        </w:rPr>
        <w:tab/>
        <w:t>Y. Jansen, P. Dragicevic, and J.-D. Fekete, “Tangible Remote Controllers for Wall-Size Displays.”</w:t>
      </w:r>
    </w:p>
    <w:p w14:paraId="58552D2E"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4]</w:t>
      </w:r>
      <w:r w:rsidRPr="001064BA">
        <w:rPr>
          <w:noProof/>
        </w:rPr>
        <w:tab/>
        <w:t>S. Boring, D. Baur, A. Butz, S. Gustafson, and P. Baudisch, “Touch Projector: Mobile Interaction through Video.”</w:t>
      </w:r>
    </w:p>
    <w:p w14:paraId="56B3251C"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5]</w:t>
      </w:r>
      <w:r w:rsidRPr="001064BA">
        <w:rPr>
          <w:noProof/>
        </w:rPr>
        <w:tab/>
        <w:t>M. Spindler, C. Tominski, H. Schumann, and R. Dachselt, “Tangible Views for Information Visualization.”</w:t>
      </w:r>
    </w:p>
    <w:p w14:paraId="31A3967D"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6]</w:t>
      </w:r>
      <w:r w:rsidRPr="001064BA">
        <w:rPr>
          <w:noProof/>
        </w:rPr>
        <w:tab/>
        <w:t>J. J. Kuenzi, “Science, Technology, Engineering, and Mathematics (STEM) Education: A Primer,” 2012.</w:t>
      </w:r>
    </w:p>
    <w:p w14:paraId="6BD101CA"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7]</w:t>
      </w:r>
      <w:r w:rsidRPr="001064BA">
        <w:rPr>
          <w:noProof/>
        </w:rPr>
        <w:tab/>
        <w:t>S. Paul, S. Basu, and M. Nasipuri, “Microsoft Kinect in Gesture Recognition: A Short Review.”</w:t>
      </w:r>
    </w:p>
    <w:p w14:paraId="4C3E8E0E"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8]</w:t>
      </w:r>
      <w:r w:rsidRPr="001064BA">
        <w:rPr>
          <w:noProof/>
        </w:rPr>
        <w:tab/>
        <w:t>J. Haas and B. Moriarty, “A History of the Unity Game Engine An Interactive Qualifying Project.”</w:t>
      </w:r>
    </w:p>
    <w:p w14:paraId="367E9F8A" w14:textId="0DA1EEF1" w:rsidR="003665E3" w:rsidRPr="00562157" w:rsidRDefault="007853F0"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1D474F" w14:textId="77777777" w:rsidR="00800C37" w:rsidRDefault="00800C37" w:rsidP="00CD778B">
      <w:r>
        <w:separator/>
      </w:r>
    </w:p>
    <w:p w14:paraId="24459983" w14:textId="77777777" w:rsidR="00800C37" w:rsidRDefault="00800C37" w:rsidP="00CD778B"/>
  </w:endnote>
  <w:endnote w:type="continuationSeparator" w:id="0">
    <w:p w14:paraId="4892E27E" w14:textId="77777777" w:rsidR="00800C37" w:rsidRDefault="00800C37" w:rsidP="00CD778B">
      <w:r>
        <w:continuationSeparator/>
      </w:r>
    </w:p>
    <w:p w14:paraId="4607C667" w14:textId="77777777" w:rsidR="00800C37" w:rsidRDefault="00800C37"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14:paraId="03BE4661" w14:textId="77777777" w:rsidR="0005593C" w:rsidRDefault="0005593C"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A1D880" w14:textId="77777777" w:rsidR="00800C37" w:rsidRDefault="00800C37" w:rsidP="00CD778B">
      <w:r>
        <w:separator/>
      </w:r>
    </w:p>
    <w:p w14:paraId="6DFB6D4E" w14:textId="77777777" w:rsidR="00800C37" w:rsidRDefault="00800C37" w:rsidP="00CD778B"/>
  </w:footnote>
  <w:footnote w:type="continuationSeparator" w:id="0">
    <w:p w14:paraId="68187BF4" w14:textId="77777777" w:rsidR="00800C37" w:rsidRDefault="00800C37" w:rsidP="00CD778B">
      <w:r>
        <w:continuationSeparator/>
      </w:r>
    </w:p>
    <w:p w14:paraId="0E5821CD" w14:textId="77777777" w:rsidR="00800C37" w:rsidRDefault="00800C37"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683" type="#_x0000_t75" style="width:11.25pt;height:11.25pt" o:bullet="t">
        <v:imagedata r:id="rId1" o:title="BD14565_"/>
      </v:shape>
    </w:pict>
  </w:numPicBullet>
  <w:numPicBullet w:numPicBulletId="1">
    <w:pict>
      <v:shape id="_x0000_i1684" type="#_x0000_t75" style="width:9pt;height:9pt" o:bullet="t">
        <v:imagedata r:id="rId2" o:title="BD14755_"/>
      </v:shape>
    </w:pict>
  </w:numPicBullet>
  <w:numPicBullet w:numPicBulletId="2">
    <w:pict>
      <v:shape id="_x0000_i1685" type="#_x0000_t75" style="width:11.25pt;height:11.25pt" o:bullet="t">
        <v:imagedata r:id="rId3" o:title="BD14752_"/>
      </v:shape>
    </w:pict>
  </w:numPicBullet>
  <w:numPicBullet w:numPicBulletId="3">
    <w:pict>
      <v:shape id="_x0000_i1686" type="#_x0000_t75" style="width:9pt;height:9pt" o:bullet="t">
        <v:imagedata r:id="rId4" o:title="BD14581_"/>
      </v:shape>
    </w:pict>
  </w:numPicBullet>
  <w:numPicBullet w:numPicBulletId="4">
    <w:pict>
      <v:shape id="_x0000_i1687" type="#_x0000_t75" style="width:24.75pt;height:32.25pt" o:bullet="t">
        <v:imagedata r:id="rId5" o:title="light"/>
      </v:shape>
    </w:pict>
  </w:numPicBullet>
  <w:numPicBullet w:numPicBulletId="5">
    <w:pict>
      <v:shape id="_x0000_i1688" type="#_x0000_t75" style="width:24.75pt;height:24.75pt" o:bullet="t">
        <v:imagedata r:id="rId6" o:title="key"/>
      </v:shape>
    </w:pict>
  </w:numPicBullet>
  <w:numPicBullet w:numPicBulletId="6">
    <w:pict>
      <v:shape id="_x0000_i1689" type="#_x0000_t75" style="width:24.75pt;height:30pt" o:bullet="t">
        <v:imagedata r:id="rId7" o:title="lock1"/>
      </v:shape>
    </w:pict>
  </w:numPicBullet>
  <w:numPicBullet w:numPicBulletId="7">
    <w:pict>
      <v:shape id="_x0000_i1690" type="#_x0000_t75" style="width:30pt;height:39pt" o:bullet="t">
        <v:imagedata r:id="rId8" o:title="ProblemBullet"/>
      </v:shape>
    </w:pict>
  </w:numPicBullet>
  <w:numPicBullet w:numPicBulletId="8">
    <w:pict>
      <v:shape id="_x0000_i1691"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51212B"/>
    <w:multiLevelType w:val="hybridMultilevel"/>
    <w:tmpl w:val="27FA2C5C"/>
    <w:lvl w:ilvl="0" w:tplc="30AA332E">
      <w:start w:val="2"/>
      <w:numFmt w:val="bullet"/>
      <w:lvlText w:val="-"/>
      <w:lvlJc w:val="left"/>
      <w:pPr>
        <w:ind w:left="678" w:hanging="360"/>
      </w:pPr>
      <w:rPr>
        <w:rFonts w:ascii="Times New Roman" w:eastAsia="MS Mincho" w:hAnsi="Times New Roman"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12"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4"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63302D"/>
    <w:multiLevelType w:val="hybridMultilevel"/>
    <w:tmpl w:val="47F4B8F4"/>
    <w:lvl w:ilvl="0" w:tplc="8C5E56DA">
      <w:start w:val="1"/>
      <w:numFmt w:val="lowerLetter"/>
      <w:lvlText w:val="%1."/>
      <w:lvlJc w:val="left"/>
      <w:pPr>
        <w:ind w:left="717" w:hanging="360"/>
      </w:pPr>
      <w:rPr>
        <w:rFonts w:hint="default"/>
        <w:color w:val="000000" w:themeColor="text1"/>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2F4D634C"/>
    <w:multiLevelType w:val="hybridMultilevel"/>
    <w:tmpl w:val="1AE079A6"/>
    <w:lvl w:ilvl="0" w:tplc="D8444BB6">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0567B5"/>
    <w:multiLevelType w:val="hybridMultilevel"/>
    <w:tmpl w:val="293C6020"/>
    <w:lvl w:ilvl="0" w:tplc="CED8F3C4">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9"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2"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5"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6"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7"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8" w15:restartNumberingAfterBreak="0">
    <w:nsid w:val="5F050FCC"/>
    <w:multiLevelType w:val="hybridMultilevel"/>
    <w:tmpl w:val="14DC8B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7"/>
  </w:num>
  <w:num w:numId="11">
    <w:abstractNumId w:val="35"/>
  </w:num>
  <w:num w:numId="12">
    <w:abstractNumId w:val="28"/>
  </w:num>
  <w:num w:numId="13">
    <w:abstractNumId w:val="30"/>
  </w:num>
  <w:num w:numId="14">
    <w:abstractNumId w:val="32"/>
  </w:num>
  <w:num w:numId="15">
    <w:abstractNumId w:val="23"/>
  </w:num>
  <w:num w:numId="16">
    <w:abstractNumId w:val="39"/>
  </w:num>
  <w:num w:numId="17">
    <w:abstractNumId w:val="34"/>
  </w:num>
  <w:num w:numId="18">
    <w:abstractNumId w:val="12"/>
  </w:num>
  <w:num w:numId="19">
    <w:abstractNumId w:val="15"/>
  </w:num>
  <w:num w:numId="20">
    <w:abstractNumId w:val="14"/>
  </w:num>
  <w:num w:numId="21">
    <w:abstractNumId w:val="10"/>
  </w:num>
  <w:num w:numId="22">
    <w:abstractNumId w:val="17"/>
  </w:num>
  <w:num w:numId="23">
    <w:abstractNumId w:val="29"/>
  </w:num>
  <w:num w:numId="24">
    <w:abstractNumId w:val="20"/>
  </w:num>
  <w:num w:numId="25">
    <w:abstractNumId w:val="26"/>
  </w:num>
  <w:num w:numId="26">
    <w:abstractNumId w:val="9"/>
  </w:num>
  <w:num w:numId="27">
    <w:abstractNumId w:val="18"/>
  </w:num>
  <w:num w:numId="28">
    <w:abstractNumId w:val="40"/>
  </w:num>
  <w:num w:numId="29">
    <w:abstractNumId w:val="13"/>
  </w:num>
  <w:num w:numId="30">
    <w:abstractNumId w:val="19"/>
  </w:num>
  <w:num w:numId="31">
    <w:abstractNumId w:val="33"/>
  </w:num>
  <w:num w:numId="32">
    <w:abstractNumId w:val="36"/>
  </w:num>
  <w:num w:numId="33">
    <w:abstractNumId w:val="22"/>
  </w:num>
  <w:num w:numId="34">
    <w:abstractNumId w:val="43"/>
  </w:num>
  <w:num w:numId="35">
    <w:abstractNumId w:val="31"/>
  </w:num>
  <w:num w:numId="36">
    <w:abstractNumId w:val="41"/>
  </w:num>
  <w:num w:numId="37">
    <w:abstractNumId w:val="42"/>
  </w:num>
  <w:num w:numId="38">
    <w:abstractNumId w:val="24"/>
  </w:num>
  <w:num w:numId="39">
    <w:abstractNumId w:val="27"/>
  </w:num>
  <w:num w:numId="40">
    <w:abstractNumId w:val="11"/>
  </w:num>
  <w:num w:numId="41">
    <w:abstractNumId w:val="38"/>
  </w:num>
  <w:num w:numId="42">
    <w:abstractNumId w:val="13"/>
  </w:num>
  <w:num w:numId="43">
    <w:abstractNumId w:val="16"/>
  </w:num>
  <w:num w:numId="44">
    <w:abstractNumId w:val="25"/>
  </w:num>
  <w:num w:numId="45">
    <w:abstractNumId w:val="2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21C"/>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861"/>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0EE"/>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47D6B"/>
    <w:rsid w:val="00050092"/>
    <w:rsid w:val="000500D4"/>
    <w:rsid w:val="00050CD1"/>
    <w:rsid w:val="00050D0B"/>
    <w:rsid w:val="00051180"/>
    <w:rsid w:val="000511C6"/>
    <w:rsid w:val="000512FF"/>
    <w:rsid w:val="00051464"/>
    <w:rsid w:val="000514FF"/>
    <w:rsid w:val="000516F8"/>
    <w:rsid w:val="00051D08"/>
    <w:rsid w:val="00051EEC"/>
    <w:rsid w:val="00052086"/>
    <w:rsid w:val="000525B3"/>
    <w:rsid w:val="000531E9"/>
    <w:rsid w:val="000533B6"/>
    <w:rsid w:val="00053406"/>
    <w:rsid w:val="000536A7"/>
    <w:rsid w:val="00054358"/>
    <w:rsid w:val="00054359"/>
    <w:rsid w:val="00054E46"/>
    <w:rsid w:val="00054F5F"/>
    <w:rsid w:val="000550DB"/>
    <w:rsid w:val="0005593C"/>
    <w:rsid w:val="000560C6"/>
    <w:rsid w:val="0005619E"/>
    <w:rsid w:val="000561B5"/>
    <w:rsid w:val="000562FE"/>
    <w:rsid w:val="00056C84"/>
    <w:rsid w:val="00056CDF"/>
    <w:rsid w:val="00056DAE"/>
    <w:rsid w:val="00057BC6"/>
    <w:rsid w:val="00057C35"/>
    <w:rsid w:val="00057C45"/>
    <w:rsid w:val="00057F69"/>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A6"/>
    <w:rsid w:val="00067501"/>
    <w:rsid w:val="00067AE9"/>
    <w:rsid w:val="00067B80"/>
    <w:rsid w:val="00067C3F"/>
    <w:rsid w:val="00070062"/>
    <w:rsid w:val="00070766"/>
    <w:rsid w:val="00071EE0"/>
    <w:rsid w:val="00072551"/>
    <w:rsid w:val="00072615"/>
    <w:rsid w:val="00073389"/>
    <w:rsid w:val="000734A5"/>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908"/>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3D3"/>
    <w:rsid w:val="00094693"/>
    <w:rsid w:val="000948F9"/>
    <w:rsid w:val="00094B81"/>
    <w:rsid w:val="00094FF6"/>
    <w:rsid w:val="00095275"/>
    <w:rsid w:val="000956CC"/>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2FF0"/>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6ED"/>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60ED"/>
    <w:rsid w:val="000D6295"/>
    <w:rsid w:val="000D64CC"/>
    <w:rsid w:val="000D6566"/>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BBC"/>
    <w:rsid w:val="000E2C49"/>
    <w:rsid w:val="000E2D96"/>
    <w:rsid w:val="000E30C1"/>
    <w:rsid w:val="000E3578"/>
    <w:rsid w:val="000E35F2"/>
    <w:rsid w:val="000E375F"/>
    <w:rsid w:val="000E3826"/>
    <w:rsid w:val="000E38F2"/>
    <w:rsid w:val="000E3B09"/>
    <w:rsid w:val="000E3E7B"/>
    <w:rsid w:val="000E4407"/>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646"/>
    <w:rsid w:val="000F1770"/>
    <w:rsid w:val="000F1785"/>
    <w:rsid w:val="000F1AFD"/>
    <w:rsid w:val="000F1D31"/>
    <w:rsid w:val="000F1DED"/>
    <w:rsid w:val="000F2387"/>
    <w:rsid w:val="000F26F3"/>
    <w:rsid w:val="000F279F"/>
    <w:rsid w:val="000F2DB9"/>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4BA"/>
    <w:rsid w:val="00106678"/>
    <w:rsid w:val="0010672E"/>
    <w:rsid w:val="00106AB8"/>
    <w:rsid w:val="00106C31"/>
    <w:rsid w:val="00106E39"/>
    <w:rsid w:val="00106EFF"/>
    <w:rsid w:val="00106F84"/>
    <w:rsid w:val="00106FB0"/>
    <w:rsid w:val="00106FBE"/>
    <w:rsid w:val="001078D5"/>
    <w:rsid w:val="00107993"/>
    <w:rsid w:val="00107AC1"/>
    <w:rsid w:val="00107B88"/>
    <w:rsid w:val="0011001D"/>
    <w:rsid w:val="0011007A"/>
    <w:rsid w:val="001101DC"/>
    <w:rsid w:val="00110336"/>
    <w:rsid w:val="00110393"/>
    <w:rsid w:val="001107C4"/>
    <w:rsid w:val="00110B96"/>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EF3"/>
    <w:rsid w:val="00117F5E"/>
    <w:rsid w:val="001202BB"/>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EF5"/>
    <w:rsid w:val="00133FEA"/>
    <w:rsid w:val="001341B7"/>
    <w:rsid w:val="001344A9"/>
    <w:rsid w:val="0013472F"/>
    <w:rsid w:val="001347B9"/>
    <w:rsid w:val="00134A37"/>
    <w:rsid w:val="00134A85"/>
    <w:rsid w:val="00134F15"/>
    <w:rsid w:val="001351CF"/>
    <w:rsid w:val="0013582F"/>
    <w:rsid w:val="00135951"/>
    <w:rsid w:val="00135B5C"/>
    <w:rsid w:val="00135B7C"/>
    <w:rsid w:val="00135CA5"/>
    <w:rsid w:val="00135D9B"/>
    <w:rsid w:val="0013600D"/>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40"/>
    <w:rsid w:val="00147158"/>
    <w:rsid w:val="001474C7"/>
    <w:rsid w:val="0014765E"/>
    <w:rsid w:val="001476B8"/>
    <w:rsid w:val="00147C7B"/>
    <w:rsid w:val="00147DDE"/>
    <w:rsid w:val="0015054A"/>
    <w:rsid w:val="00150919"/>
    <w:rsid w:val="00150C9A"/>
    <w:rsid w:val="0015123B"/>
    <w:rsid w:val="001512AD"/>
    <w:rsid w:val="0015142E"/>
    <w:rsid w:val="001515D9"/>
    <w:rsid w:val="001519D1"/>
    <w:rsid w:val="00151BEB"/>
    <w:rsid w:val="0015215D"/>
    <w:rsid w:val="00152371"/>
    <w:rsid w:val="00152B2A"/>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0DA1"/>
    <w:rsid w:val="0018108A"/>
    <w:rsid w:val="00181D64"/>
    <w:rsid w:val="001820C0"/>
    <w:rsid w:val="00182116"/>
    <w:rsid w:val="00182289"/>
    <w:rsid w:val="001824ED"/>
    <w:rsid w:val="00182D85"/>
    <w:rsid w:val="00182F4E"/>
    <w:rsid w:val="00183A3A"/>
    <w:rsid w:val="00183CB7"/>
    <w:rsid w:val="00184268"/>
    <w:rsid w:val="0018459F"/>
    <w:rsid w:val="00184C46"/>
    <w:rsid w:val="00184FF2"/>
    <w:rsid w:val="00185013"/>
    <w:rsid w:val="001853A8"/>
    <w:rsid w:val="00185C54"/>
    <w:rsid w:val="00185E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2A1"/>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5A0E"/>
    <w:rsid w:val="001960DB"/>
    <w:rsid w:val="00196A80"/>
    <w:rsid w:val="001974C1"/>
    <w:rsid w:val="001975C3"/>
    <w:rsid w:val="00197930"/>
    <w:rsid w:val="001979B7"/>
    <w:rsid w:val="001A01AA"/>
    <w:rsid w:val="001A0478"/>
    <w:rsid w:val="001A05EC"/>
    <w:rsid w:val="001A0703"/>
    <w:rsid w:val="001A08D8"/>
    <w:rsid w:val="001A0F80"/>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4A64"/>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6F7"/>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66C"/>
    <w:rsid w:val="001B6952"/>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2B7C"/>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391"/>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79"/>
    <w:rsid w:val="001E44B7"/>
    <w:rsid w:val="001E4DBD"/>
    <w:rsid w:val="001E4E47"/>
    <w:rsid w:val="001E4F9D"/>
    <w:rsid w:val="001E5372"/>
    <w:rsid w:val="001E54DE"/>
    <w:rsid w:val="001E5586"/>
    <w:rsid w:val="001E6872"/>
    <w:rsid w:val="001E68B2"/>
    <w:rsid w:val="001E6CB7"/>
    <w:rsid w:val="001E6D41"/>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6BBC"/>
    <w:rsid w:val="002071E3"/>
    <w:rsid w:val="00207E08"/>
    <w:rsid w:val="002102CC"/>
    <w:rsid w:val="00210451"/>
    <w:rsid w:val="0021053E"/>
    <w:rsid w:val="00210CA2"/>
    <w:rsid w:val="00210EA8"/>
    <w:rsid w:val="0021223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AF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4C"/>
    <w:rsid w:val="002245C1"/>
    <w:rsid w:val="002245C9"/>
    <w:rsid w:val="0022476D"/>
    <w:rsid w:val="00224828"/>
    <w:rsid w:val="00224863"/>
    <w:rsid w:val="0022502C"/>
    <w:rsid w:val="0022522D"/>
    <w:rsid w:val="00225494"/>
    <w:rsid w:val="00225750"/>
    <w:rsid w:val="00225928"/>
    <w:rsid w:val="00225C82"/>
    <w:rsid w:val="002260D8"/>
    <w:rsid w:val="002264FF"/>
    <w:rsid w:val="00226A20"/>
    <w:rsid w:val="00226B24"/>
    <w:rsid w:val="0022737D"/>
    <w:rsid w:val="0022750A"/>
    <w:rsid w:val="00227BC0"/>
    <w:rsid w:val="00227E05"/>
    <w:rsid w:val="002303DB"/>
    <w:rsid w:val="00230DC9"/>
    <w:rsid w:val="00230E3C"/>
    <w:rsid w:val="00230F2D"/>
    <w:rsid w:val="00230F9C"/>
    <w:rsid w:val="00231429"/>
    <w:rsid w:val="00231897"/>
    <w:rsid w:val="00231B9F"/>
    <w:rsid w:val="00231C22"/>
    <w:rsid w:val="00231C89"/>
    <w:rsid w:val="00231CC1"/>
    <w:rsid w:val="00231E81"/>
    <w:rsid w:val="00232392"/>
    <w:rsid w:val="00232876"/>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2FCF"/>
    <w:rsid w:val="00243318"/>
    <w:rsid w:val="00243D75"/>
    <w:rsid w:val="00243ECC"/>
    <w:rsid w:val="00243FCB"/>
    <w:rsid w:val="002444A2"/>
    <w:rsid w:val="00244818"/>
    <w:rsid w:val="00244ECE"/>
    <w:rsid w:val="002451AA"/>
    <w:rsid w:val="00245627"/>
    <w:rsid w:val="002458C0"/>
    <w:rsid w:val="00245E1D"/>
    <w:rsid w:val="002461BD"/>
    <w:rsid w:val="002469BF"/>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6F3"/>
    <w:rsid w:val="00260B66"/>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0DE6"/>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069"/>
    <w:rsid w:val="00295B2F"/>
    <w:rsid w:val="00296049"/>
    <w:rsid w:val="00296325"/>
    <w:rsid w:val="00297070"/>
    <w:rsid w:val="0029744C"/>
    <w:rsid w:val="0029754B"/>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3E95"/>
    <w:rsid w:val="002A42E3"/>
    <w:rsid w:val="002A43FE"/>
    <w:rsid w:val="002A472E"/>
    <w:rsid w:val="002A4CF7"/>
    <w:rsid w:val="002A4D5B"/>
    <w:rsid w:val="002A5592"/>
    <w:rsid w:val="002A55AD"/>
    <w:rsid w:val="002A5979"/>
    <w:rsid w:val="002A6147"/>
    <w:rsid w:val="002A614C"/>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05"/>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6E18"/>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1CE"/>
    <w:rsid w:val="002C4234"/>
    <w:rsid w:val="002C4D6F"/>
    <w:rsid w:val="002C5617"/>
    <w:rsid w:val="002C566C"/>
    <w:rsid w:val="002C59C1"/>
    <w:rsid w:val="002C5CE2"/>
    <w:rsid w:val="002C5DED"/>
    <w:rsid w:val="002C5EAD"/>
    <w:rsid w:val="002C68BF"/>
    <w:rsid w:val="002C6B7E"/>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6E71"/>
    <w:rsid w:val="002E7206"/>
    <w:rsid w:val="002E7378"/>
    <w:rsid w:val="002E767F"/>
    <w:rsid w:val="002E77FB"/>
    <w:rsid w:val="002E783D"/>
    <w:rsid w:val="002F01F2"/>
    <w:rsid w:val="002F0875"/>
    <w:rsid w:val="002F0988"/>
    <w:rsid w:val="002F0A33"/>
    <w:rsid w:val="002F1693"/>
    <w:rsid w:val="002F1737"/>
    <w:rsid w:val="002F17AE"/>
    <w:rsid w:val="002F1D10"/>
    <w:rsid w:val="002F1EBC"/>
    <w:rsid w:val="002F1F13"/>
    <w:rsid w:val="002F1F47"/>
    <w:rsid w:val="002F2070"/>
    <w:rsid w:val="002F24F1"/>
    <w:rsid w:val="002F274A"/>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A5B"/>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1CF9"/>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5EF8"/>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1F06"/>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4AD8"/>
    <w:rsid w:val="0033560A"/>
    <w:rsid w:val="00335A97"/>
    <w:rsid w:val="00335B32"/>
    <w:rsid w:val="0033604A"/>
    <w:rsid w:val="0033607F"/>
    <w:rsid w:val="003361A7"/>
    <w:rsid w:val="003364C5"/>
    <w:rsid w:val="00336754"/>
    <w:rsid w:val="0033681C"/>
    <w:rsid w:val="00336A8A"/>
    <w:rsid w:val="00337113"/>
    <w:rsid w:val="00337208"/>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1B39"/>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33B"/>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543"/>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3F8"/>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41E"/>
    <w:rsid w:val="00384738"/>
    <w:rsid w:val="00385D93"/>
    <w:rsid w:val="00386837"/>
    <w:rsid w:val="00386995"/>
    <w:rsid w:val="00386B6E"/>
    <w:rsid w:val="00386D22"/>
    <w:rsid w:val="00386D5A"/>
    <w:rsid w:val="00386ECB"/>
    <w:rsid w:val="00387217"/>
    <w:rsid w:val="00387573"/>
    <w:rsid w:val="003876E2"/>
    <w:rsid w:val="00387A27"/>
    <w:rsid w:val="00387AE9"/>
    <w:rsid w:val="00387B08"/>
    <w:rsid w:val="00387FEE"/>
    <w:rsid w:val="00390166"/>
    <w:rsid w:val="00390A9B"/>
    <w:rsid w:val="00390B15"/>
    <w:rsid w:val="0039102A"/>
    <w:rsid w:val="003915FD"/>
    <w:rsid w:val="003917CE"/>
    <w:rsid w:val="00391BE8"/>
    <w:rsid w:val="003922F6"/>
    <w:rsid w:val="00392400"/>
    <w:rsid w:val="00392994"/>
    <w:rsid w:val="00392A24"/>
    <w:rsid w:val="00392ECF"/>
    <w:rsid w:val="00392F53"/>
    <w:rsid w:val="00392FEF"/>
    <w:rsid w:val="00393116"/>
    <w:rsid w:val="00393959"/>
    <w:rsid w:val="00393A7D"/>
    <w:rsid w:val="00393F1F"/>
    <w:rsid w:val="003940C9"/>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43"/>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10A"/>
    <w:rsid w:val="003C134E"/>
    <w:rsid w:val="003C13A6"/>
    <w:rsid w:val="003C1452"/>
    <w:rsid w:val="003C1BF8"/>
    <w:rsid w:val="003C22D4"/>
    <w:rsid w:val="003C242D"/>
    <w:rsid w:val="003C25D6"/>
    <w:rsid w:val="003C278B"/>
    <w:rsid w:val="003C27EB"/>
    <w:rsid w:val="003C28F4"/>
    <w:rsid w:val="003C2959"/>
    <w:rsid w:val="003C29C7"/>
    <w:rsid w:val="003C2A42"/>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8A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99A"/>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3C65"/>
    <w:rsid w:val="004046BB"/>
    <w:rsid w:val="004046E6"/>
    <w:rsid w:val="00404945"/>
    <w:rsid w:val="00404E72"/>
    <w:rsid w:val="00405112"/>
    <w:rsid w:val="00405615"/>
    <w:rsid w:val="004056CB"/>
    <w:rsid w:val="0040588C"/>
    <w:rsid w:val="00405D0D"/>
    <w:rsid w:val="00406696"/>
    <w:rsid w:val="004105FA"/>
    <w:rsid w:val="0041099F"/>
    <w:rsid w:val="00411581"/>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323"/>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2A6"/>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525"/>
    <w:rsid w:val="0046182F"/>
    <w:rsid w:val="00461BD2"/>
    <w:rsid w:val="00461DD9"/>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6D"/>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040"/>
    <w:rsid w:val="00477492"/>
    <w:rsid w:val="00477887"/>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0"/>
    <w:rsid w:val="0049063B"/>
    <w:rsid w:val="004909DD"/>
    <w:rsid w:val="00490BED"/>
    <w:rsid w:val="00490CA1"/>
    <w:rsid w:val="00490CEB"/>
    <w:rsid w:val="00491156"/>
    <w:rsid w:val="004911A8"/>
    <w:rsid w:val="00491314"/>
    <w:rsid w:val="00491365"/>
    <w:rsid w:val="0049178B"/>
    <w:rsid w:val="00491D70"/>
    <w:rsid w:val="00491D7C"/>
    <w:rsid w:val="00491E2D"/>
    <w:rsid w:val="00492330"/>
    <w:rsid w:val="00493781"/>
    <w:rsid w:val="004938C3"/>
    <w:rsid w:val="00493907"/>
    <w:rsid w:val="00493B60"/>
    <w:rsid w:val="00493E7B"/>
    <w:rsid w:val="004941DD"/>
    <w:rsid w:val="004945F1"/>
    <w:rsid w:val="00494B13"/>
    <w:rsid w:val="00494EAD"/>
    <w:rsid w:val="00495085"/>
    <w:rsid w:val="00495167"/>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4C2"/>
    <w:rsid w:val="004A2578"/>
    <w:rsid w:val="004A25C0"/>
    <w:rsid w:val="004A30AB"/>
    <w:rsid w:val="004A3606"/>
    <w:rsid w:val="004A3758"/>
    <w:rsid w:val="004A3DEA"/>
    <w:rsid w:val="004A4790"/>
    <w:rsid w:val="004A4CBB"/>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4FA9"/>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C24"/>
    <w:rsid w:val="004D3CA9"/>
    <w:rsid w:val="004D4593"/>
    <w:rsid w:val="004D463B"/>
    <w:rsid w:val="004D46A2"/>
    <w:rsid w:val="004D46AB"/>
    <w:rsid w:val="004D4C00"/>
    <w:rsid w:val="004D4C8A"/>
    <w:rsid w:val="004D4E5C"/>
    <w:rsid w:val="004D5133"/>
    <w:rsid w:val="004D538E"/>
    <w:rsid w:val="004D5658"/>
    <w:rsid w:val="004D58AB"/>
    <w:rsid w:val="004D5A0E"/>
    <w:rsid w:val="004D60D4"/>
    <w:rsid w:val="004D620A"/>
    <w:rsid w:val="004D6268"/>
    <w:rsid w:val="004D6400"/>
    <w:rsid w:val="004D66EA"/>
    <w:rsid w:val="004D687D"/>
    <w:rsid w:val="004D7111"/>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3B0"/>
    <w:rsid w:val="004F37CB"/>
    <w:rsid w:val="004F4C34"/>
    <w:rsid w:val="004F4D57"/>
    <w:rsid w:val="004F55A1"/>
    <w:rsid w:val="004F5755"/>
    <w:rsid w:val="004F5988"/>
    <w:rsid w:val="004F61B9"/>
    <w:rsid w:val="004F62A0"/>
    <w:rsid w:val="004F6CDB"/>
    <w:rsid w:val="004F6D53"/>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1999"/>
    <w:rsid w:val="00501D4F"/>
    <w:rsid w:val="00501E11"/>
    <w:rsid w:val="005022C6"/>
    <w:rsid w:val="0050237A"/>
    <w:rsid w:val="0050250C"/>
    <w:rsid w:val="005028E8"/>
    <w:rsid w:val="00502A43"/>
    <w:rsid w:val="00502CD2"/>
    <w:rsid w:val="00502E35"/>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DFD"/>
    <w:rsid w:val="00505F26"/>
    <w:rsid w:val="005068E1"/>
    <w:rsid w:val="00506BA5"/>
    <w:rsid w:val="00506BAF"/>
    <w:rsid w:val="00506C69"/>
    <w:rsid w:val="0050706B"/>
    <w:rsid w:val="00507935"/>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2F2"/>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4EE0"/>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012"/>
    <w:rsid w:val="005421D2"/>
    <w:rsid w:val="00542BD5"/>
    <w:rsid w:val="0054354E"/>
    <w:rsid w:val="00543582"/>
    <w:rsid w:val="005437E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409"/>
    <w:rsid w:val="0056389A"/>
    <w:rsid w:val="00563BAA"/>
    <w:rsid w:val="00563C93"/>
    <w:rsid w:val="00563CDF"/>
    <w:rsid w:val="00563FB3"/>
    <w:rsid w:val="00564709"/>
    <w:rsid w:val="00564B3E"/>
    <w:rsid w:val="00564CEA"/>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4DFE"/>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4B5"/>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1E5"/>
    <w:rsid w:val="0059136C"/>
    <w:rsid w:val="00591A96"/>
    <w:rsid w:val="00591B68"/>
    <w:rsid w:val="00591BC4"/>
    <w:rsid w:val="00591FB5"/>
    <w:rsid w:val="00592268"/>
    <w:rsid w:val="00592A79"/>
    <w:rsid w:val="0059337E"/>
    <w:rsid w:val="00594B64"/>
    <w:rsid w:val="00595058"/>
    <w:rsid w:val="00595228"/>
    <w:rsid w:val="005952A1"/>
    <w:rsid w:val="00595464"/>
    <w:rsid w:val="0059558D"/>
    <w:rsid w:val="00595F38"/>
    <w:rsid w:val="005963DC"/>
    <w:rsid w:val="005965CF"/>
    <w:rsid w:val="00596645"/>
    <w:rsid w:val="00596977"/>
    <w:rsid w:val="005969A8"/>
    <w:rsid w:val="00596B64"/>
    <w:rsid w:val="00596B86"/>
    <w:rsid w:val="00596CE1"/>
    <w:rsid w:val="00596FAF"/>
    <w:rsid w:val="005970F2"/>
    <w:rsid w:val="005971FD"/>
    <w:rsid w:val="005972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A5C"/>
    <w:rsid w:val="005A2DF9"/>
    <w:rsid w:val="005A354C"/>
    <w:rsid w:val="005A366D"/>
    <w:rsid w:val="005A38C1"/>
    <w:rsid w:val="005A3CD4"/>
    <w:rsid w:val="005A4056"/>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A53"/>
    <w:rsid w:val="005D2DDF"/>
    <w:rsid w:val="005D2F1F"/>
    <w:rsid w:val="005D3E57"/>
    <w:rsid w:val="005D4292"/>
    <w:rsid w:val="005D439B"/>
    <w:rsid w:val="005D4821"/>
    <w:rsid w:val="005D4FDC"/>
    <w:rsid w:val="005D507A"/>
    <w:rsid w:val="005D55BB"/>
    <w:rsid w:val="005D5B54"/>
    <w:rsid w:val="005D5FBB"/>
    <w:rsid w:val="005D60C4"/>
    <w:rsid w:val="005D6D42"/>
    <w:rsid w:val="005D6EBD"/>
    <w:rsid w:val="005D78D9"/>
    <w:rsid w:val="005D7B87"/>
    <w:rsid w:val="005D7F17"/>
    <w:rsid w:val="005E0846"/>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32B"/>
    <w:rsid w:val="005E57FE"/>
    <w:rsid w:val="005E5E96"/>
    <w:rsid w:val="005E63C4"/>
    <w:rsid w:val="005E68B1"/>
    <w:rsid w:val="005E7ED5"/>
    <w:rsid w:val="005F012D"/>
    <w:rsid w:val="005F0344"/>
    <w:rsid w:val="005F04B9"/>
    <w:rsid w:val="005F04E7"/>
    <w:rsid w:val="005F06C1"/>
    <w:rsid w:val="005F0C6C"/>
    <w:rsid w:val="005F1BA7"/>
    <w:rsid w:val="005F1C14"/>
    <w:rsid w:val="005F1F80"/>
    <w:rsid w:val="005F2CCD"/>
    <w:rsid w:val="005F2DC9"/>
    <w:rsid w:val="005F346E"/>
    <w:rsid w:val="005F3964"/>
    <w:rsid w:val="005F3ACC"/>
    <w:rsid w:val="005F3D1A"/>
    <w:rsid w:val="005F3D73"/>
    <w:rsid w:val="005F40B8"/>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134D"/>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6F69"/>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DE5"/>
    <w:rsid w:val="00623F61"/>
    <w:rsid w:val="006243D5"/>
    <w:rsid w:val="00624AE7"/>
    <w:rsid w:val="00624C76"/>
    <w:rsid w:val="00624CE3"/>
    <w:rsid w:val="00625A53"/>
    <w:rsid w:val="00625EDC"/>
    <w:rsid w:val="00625F64"/>
    <w:rsid w:val="00626341"/>
    <w:rsid w:val="00626364"/>
    <w:rsid w:val="00626A36"/>
    <w:rsid w:val="00626DB1"/>
    <w:rsid w:val="0062738F"/>
    <w:rsid w:val="00627694"/>
    <w:rsid w:val="00627DD4"/>
    <w:rsid w:val="0063028D"/>
    <w:rsid w:val="00630780"/>
    <w:rsid w:val="00630A35"/>
    <w:rsid w:val="00631446"/>
    <w:rsid w:val="00631467"/>
    <w:rsid w:val="00631958"/>
    <w:rsid w:val="00631F9C"/>
    <w:rsid w:val="006321B4"/>
    <w:rsid w:val="00633177"/>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5C27"/>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5F7"/>
    <w:rsid w:val="006538C2"/>
    <w:rsid w:val="006538F8"/>
    <w:rsid w:val="00653A2E"/>
    <w:rsid w:val="00653F2B"/>
    <w:rsid w:val="00654B49"/>
    <w:rsid w:val="006556B3"/>
    <w:rsid w:val="006558C1"/>
    <w:rsid w:val="00655A72"/>
    <w:rsid w:val="00655C81"/>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28"/>
    <w:rsid w:val="006741E0"/>
    <w:rsid w:val="00674764"/>
    <w:rsid w:val="006748EF"/>
    <w:rsid w:val="00674D99"/>
    <w:rsid w:val="0067507A"/>
    <w:rsid w:val="00675633"/>
    <w:rsid w:val="006761E6"/>
    <w:rsid w:val="00676F41"/>
    <w:rsid w:val="0067733C"/>
    <w:rsid w:val="006774B9"/>
    <w:rsid w:val="006774F2"/>
    <w:rsid w:val="00677730"/>
    <w:rsid w:val="00677BD1"/>
    <w:rsid w:val="006801BC"/>
    <w:rsid w:val="00680486"/>
    <w:rsid w:val="006808EE"/>
    <w:rsid w:val="00681364"/>
    <w:rsid w:val="0068166C"/>
    <w:rsid w:val="00681882"/>
    <w:rsid w:val="00681A57"/>
    <w:rsid w:val="00682857"/>
    <w:rsid w:val="00683321"/>
    <w:rsid w:val="006834A3"/>
    <w:rsid w:val="0068374A"/>
    <w:rsid w:val="00683A2D"/>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E2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3A"/>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CE6"/>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24"/>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BC3"/>
    <w:rsid w:val="006F6C03"/>
    <w:rsid w:val="006F6E1A"/>
    <w:rsid w:val="006F6F1D"/>
    <w:rsid w:val="006F7409"/>
    <w:rsid w:val="006F7461"/>
    <w:rsid w:val="006F7536"/>
    <w:rsid w:val="006F7A77"/>
    <w:rsid w:val="006F7D82"/>
    <w:rsid w:val="00700460"/>
    <w:rsid w:val="00700528"/>
    <w:rsid w:val="007005C6"/>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AC6"/>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BAB"/>
    <w:rsid w:val="00722CA0"/>
    <w:rsid w:val="00722D1E"/>
    <w:rsid w:val="00722E95"/>
    <w:rsid w:val="007230DE"/>
    <w:rsid w:val="0072315A"/>
    <w:rsid w:val="007234C1"/>
    <w:rsid w:val="00723944"/>
    <w:rsid w:val="0072395F"/>
    <w:rsid w:val="00724028"/>
    <w:rsid w:val="007244A5"/>
    <w:rsid w:val="007245C2"/>
    <w:rsid w:val="00724E03"/>
    <w:rsid w:val="0072535C"/>
    <w:rsid w:val="00725506"/>
    <w:rsid w:val="00725607"/>
    <w:rsid w:val="0072565D"/>
    <w:rsid w:val="007258B4"/>
    <w:rsid w:val="00725B99"/>
    <w:rsid w:val="00725DE8"/>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2CE2"/>
    <w:rsid w:val="007330E8"/>
    <w:rsid w:val="00733152"/>
    <w:rsid w:val="00733A0F"/>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1F4D"/>
    <w:rsid w:val="007422C2"/>
    <w:rsid w:val="0074232E"/>
    <w:rsid w:val="007426C7"/>
    <w:rsid w:val="00742717"/>
    <w:rsid w:val="00742E5B"/>
    <w:rsid w:val="007431DB"/>
    <w:rsid w:val="007435F6"/>
    <w:rsid w:val="00743870"/>
    <w:rsid w:val="00743C72"/>
    <w:rsid w:val="00743F0F"/>
    <w:rsid w:val="007440EC"/>
    <w:rsid w:val="007440EF"/>
    <w:rsid w:val="00744158"/>
    <w:rsid w:val="0074450B"/>
    <w:rsid w:val="0074459F"/>
    <w:rsid w:val="007448D5"/>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29"/>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A75"/>
    <w:rsid w:val="00761E84"/>
    <w:rsid w:val="007622DD"/>
    <w:rsid w:val="00762879"/>
    <w:rsid w:val="00762BBD"/>
    <w:rsid w:val="00762D5C"/>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994"/>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4A6"/>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51B5"/>
    <w:rsid w:val="00796183"/>
    <w:rsid w:val="00796E2A"/>
    <w:rsid w:val="00796F42"/>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6CC"/>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2E9"/>
    <w:rsid w:val="007A7384"/>
    <w:rsid w:val="007A7B74"/>
    <w:rsid w:val="007A7D9C"/>
    <w:rsid w:val="007B00DA"/>
    <w:rsid w:val="007B0111"/>
    <w:rsid w:val="007B0A84"/>
    <w:rsid w:val="007B0DA0"/>
    <w:rsid w:val="007B0E9E"/>
    <w:rsid w:val="007B12E0"/>
    <w:rsid w:val="007B13C3"/>
    <w:rsid w:val="007B13DA"/>
    <w:rsid w:val="007B1A3F"/>
    <w:rsid w:val="007B221E"/>
    <w:rsid w:val="007B2F2E"/>
    <w:rsid w:val="007B326B"/>
    <w:rsid w:val="007B3546"/>
    <w:rsid w:val="007B367A"/>
    <w:rsid w:val="007B3782"/>
    <w:rsid w:val="007B3CEE"/>
    <w:rsid w:val="007B3EF7"/>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438"/>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030"/>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0C37"/>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C97"/>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A89"/>
    <w:rsid w:val="00816D2B"/>
    <w:rsid w:val="0081708B"/>
    <w:rsid w:val="00817471"/>
    <w:rsid w:val="008174C6"/>
    <w:rsid w:val="00817F69"/>
    <w:rsid w:val="00820957"/>
    <w:rsid w:val="00820ABE"/>
    <w:rsid w:val="00820C58"/>
    <w:rsid w:val="0082109A"/>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D53"/>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38B"/>
    <w:rsid w:val="00843868"/>
    <w:rsid w:val="00843CDD"/>
    <w:rsid w:val="008443E1"/>
    <w:rsid w:val="00844EE3"/>
    <w:rsid w:val="00844F86"/>
    <w:rsid w:val="0084500F"/>
    <w:rsid w:val="00845560"/>
    <w:rsid w:val="00845613"/>
    <w:rsid w:val="00845B9C"/>
    <w:rsid w:val="0084622B"/>
    <w:rsid w:val="008465A9"/>
    <w:rsid w:val="00846956"/>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3D4"/>
    <w:rsid w:val="00861E55"/>
    <w:rsid w:val="00861EDA"/>
    <w:rsid w:val="00862184"/>
    <w:rsid w:val="00862CF0"/>
    <w:rsid w:val="00863070"/>
    <w:rsid w:val="00863275"/>
    <w:rsid w:val="008633B6"/>
    <w:rsid w:val="00863619"/>
    <w:rsid w:val="00863C3A"/>
    <w:rsid w:val="008641F6"/>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227"/>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2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A68"/>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0FB"/>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4F73"/>
    <w:rsid w:val="008B500C"/>
    <w:rsid w:val="008B5B3F"/>
    <w:rsid w:val="008B5C99"/>
    <w:rsid w:val="008B5FA9"/>
    <w:rsid w:val="008B6411"/>
    <w:rsid w:val="008B69B7"/>
    <w:rsid w:val="008B6C14"/>
    <w:rsid w:val="008B6C6B"/>
    <w:rsid w:val="008B718D"/>
    <w:rsid w:val="008B7A71"/>
    <w:rsid w:val="008B7CFA"/>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1DA1"/>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5BC0"/>
    <w:rsid w:val="008E6242"/>
    <w:rsid w:val="008E64AD"/>
    <w:rsid w:val="008E6848"/>
    <w:rsid w:val="008E688F"/>
    <w:rsid w:val="008E7445"/>
    <w:rsid w:val="008E78E5"/>
    <w:rsid w:val="008E7C57"/>
    <w:rsid w:val="008F01D7"/>
    <w:rsid w:val="008F0434"/>
    <w:rsid w:val="008F0490"/>
    <w:rsid w:val="008F0550"/>
    <w:rsid w:val="008F0E11"/>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84F"/>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DEF"/>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1A1"/>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C63"/>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95"/>
    <w:rsid w:val="009322C6"/>
    <w:rsid w:val="00932977"/>
    <w:rsid w:val="00932A41"/>
    <w:rsid w:val="00932AD7"/>
    <w:rsid w:val="00932BAF"/>
    <w:rsid w:val="009330CF"/>
    <w:rsid w:val="0093330F"/>
    <w:rsid w:val="00933BA9"/>
    <w:rsid w:val="009340D8"/>
    <w:rsid w:val="00934219"/>
    <w:rsid w:val="0093451F"/>
    <w:rsid w:val="00934580"/>
    <w:rsid w:val="00934CF7"/>
    <w:rsid w:val="00934DA6"/>
    <w:rsid w:val="00935192"/>
    <w:rsid w:val="00935405"/>
    <w:rsid w:val="00935496"/>
    <w:rsid w:val="009356E5"/>
    <w:rsid w:val="00935A58"/>
    <w:rsid w:val="00935B13"/>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703"/>
    <w:rsid w:val="0094390D"/>
    <w:rsid w:val="009439E2"/>
    <w:rsid w:val="00943A2D"/>
    <w:rsid w:val="00943B05"/>
    <w:rsid w:val="00944827"/>
    <w:rsid w:val="00944C13"/>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699"/>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588"/>
    <w:rsid w:val="00961713"/>
    <w:rsid w:val="0096177C"/>
    <w:rsid w:val="00962213"/>
    <w:rsid w:val="00962525"/>
    <w:rsid w:val="00962659"/>
    <w:rsid w:val="009626F0"/>
    <w:rsid w:val="00962C50"/>
    <w:rsid w:val="00962D9A"/>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377"/>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7F6"/>
    <w:rsid w:val="0097780B"/>
    <w:rsid w:val="009779FD"/>
    <w:rsid w:val="00977F99"/>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534F"/>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BA6"/>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38C"/>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6F"/>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6DA"/>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287"/>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B5A"/>
    <w:rsid w:val="009F5CB8"/>
    <w:rsid w:val="009F5FE7"/>
    <w:rsid w:val="009F6046"/>
    <w:rsid w:val="009F64F0"/>
    <w:rsid w:val="009F69D4"/>
    <w:rsid w:val="009F6B0D"/>
    <w:rsid w:val="009F6D63"/>
    <w:rsid w:val="009F6E29"/>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3C3"/>
    <w:rsid w:val="00A11BC1"/>
    <w:rsid w:val="00A11E7D"/>
    <w:rsid w:val="00A11FCD"/>
    <w:rsid w:val="00A13007"/>
    <w:rsid w:val="00A133CE"/>
    <w:rsid w:val="00A13429"/>
    <w:rsid w:val="00A13836"/>
    <w:rsid w:val="00A13916"/>
    <w:rsid w:val="00A13CFB"/>
    <w:rsid w:val="00A13E65"/>
    <w:rsid w:val="00A13F82"/>
    <w:rsid w:val="00A141B2"/>
    <w:rsid w:val="00A143E8"/>
    <w:rsid w:val="00A14407"/>
    <w:rsid w:val="00A14A9A"/>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384"/>
    <w:rsid w:val="00A34541"/>
    <w:rsid w:val="00A3466B"/>
    <w:rsid w:val="00A3485A"/>
    <w:rsid w:val="00A34BC3"/>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37DAB"/>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606"/>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43A"/>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EFA"/>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588D"/>
    <w:rsid w:val="00A862D7"/>
    <w:rsid w:val="00A863F7"/>
    <w:rsid w:val="00A8664C"/>
    <w:rsid w:val="00A86D21"/>
    <w:rsid w:val="00A86EA1"/>
    <w:rsid w:val="00A871E0"/>
    <w:rsid w:val="00A8757E"/>
    <w:rsid w:val="00A87629"/>
    <w:rsid w:val="00A87785"/>
    <w:rsid w:val="00A8792B"/>
    <w:rsid w:val="00A8794F"/>
    <w:rsid w:val="00A900AC"/>
    <w:rsid w:val="00A90B63"/>
    <w:rsid w:val="00A90EFF"/>
    <w:rsid w:val="00A911A2"/>
    <w:rsid w:val="00A913B4"/>
    <w:rsid w:val="00A91757"/>
    <w:rsid w:val="00A922BF"/>
    <w:rsid w:val="00A9255F"/>
    <w:rsid w:val="00A926DA"/>
    <w:rsid w:val="00A92C22"/>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19"/>
    <w:rsid w:val="00AA08CC"/>
    <w:rsid w:val="00AA0B18"/>
    <w:rsid w:val="00AA0BA8"/>
    <w:rsid w:val="00AA10FB"/>
    <w:rsid w:val="00AA1360"/>
    <w:rsid w:val="00AA1528"/>
    <w:rsid w:val="00AA16A7"/>
    <w:rsid w:val="00AA16C0"/>
    <w:rsid w:val="00AA18D6"/>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78A"/>
    <w:rsid w:val="00AB18C0"/>
    <w:rsid w:val="00AB18FD"/>
    <w:rsid w:val="00AB1D2D"/>
    <w:rsid w:val="00AB1E1F"/>
    <w:rsid w:val="00AB1EF2"/>
    <w:rsid w:val="00AB203F"/>
    <w:rsid w:val="00AB2612"/>
    <w:rsid w:val="00AB29DD"/>
    <w:rsid w:val="00AB317C"/>
    <w:rsid w:val="00AB32DC"/>
    <w:rsid w:val="00AB33DF"/>
    <w:rsid w:val="00AB37EC"/>
    <w:rsid w:val="00AB3D67"/>
    <w:rsid w:val="00AB466F"/>
    <w:rsid w:val="00AB525F"/>
    <w:rsid w:val="00AB52D4"/>
    <w:rsid w:val="00AB6152"/>
    <w:rsid w:val="00AB63D3"/>
    <w:rsid w:val="00AB723E"/>
    <w:rsid w:val="00AB7E4A"/>
    <w:rsid w:val="00AC04E5"/>
    <w:rsid w:val="00AC05B4"/>
    <w:rsid w:val="00AC05D2"/>
    <w:rsid w:val="00AC0B94"/>
    <w:rsid w:val="00AC0D53"/>
    <w:rsid w:val="00AC178C"/>
    <w:rsid w:val="00AC1FBF"/>
    <w:rsid w:val="00AC22A5"/>
    <w:rsid w:val="00AC2440"/>
    <w:rsid w:val="00AC2CD3"/>
    <w:rsid w:val="00AC2CED"/>
    <w:rsid w:val="00AC2E2F"/>
    <w:rsid w:val="00AC30A4"/>
    <w:rsid w:val="00AC3416"/>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7"/>
    <w:rsid w:val="00AD271B"/>
    <w:rsid w:val="00AD2DAA"/>
    <w:rsid w:val="00AD3075"/>
    <w:rsid w:val="00AD34D7"/>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527"/>
    <w:rsid w:val="00AD7915"/>
    <w:rsid w:val="00AD7CA1"/>
    <w:rsid w:val="00AD7D1B"/>
    <w:rsid w:val="00AE0511"/>
    <w:rsid w:val="00AE0A2C"/>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612"/>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C84"/>
    <w:rsid w:val="00B04FE1"/>
    <w:rsid w:val="00B05130"/>
    <w:rsid w:val="00B05347"/>
    <w:rsid w:val="00B05517"/>
    <w:rsid w:val="00B0552C"/>
    <w:rsid w:val="00B05EE5"/>
    <w:rsid w:val="00B06070"/>
    <w:rsid w:val="00B06539"/>
    <w:rsid w:val="00B06705"/>
    <w:rsid w:val="00B0686A"/>
    <w:rsid w:val="00B068C8"/>
    <w:rsid w:val="00B07DFF"/>
    <w:rsid w:val="00B102A3"/>
    <w:rsid w:val="00B102F9"/>
    <w:rsid w:val="00B10417"/>
    <w:rsid w:val="00B105DA"/>
    <w:rsid w:val="00B109EC"/>
    <w:rsid w:val="00B10B49"/>
    <w:rsid w:val="00B10CB6"/>
    <w:rsid w:val="00B10F09"/>
    <w:rsid w:val="00B11680"/>
    <w:rsid w:val="00B11D2B"/>
    <w:rsid w:val="00B11DE6"/>
    <w:rsid w:val="00B12912"/>
    <w:rsid w:val="00B129A3"/>
    <w:rsid w:val="00B13822"/>
    <w:rsid w:val="00B138FA"/>
    <w:rsid w:val="00B139BA"/>
    <w:rsid w:val="00B14FBF"/>
    <w:rsid w:val="00B153C6"/>
    <w:rsid w:val="00B15888"/>
    <w:rsid w:val="00B159CA"/>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733"/>
    <w:rsid w:val="00B238B4"/>
    <w:rsid w:val="00B2390C"/>
    <w:rsid w:val="00B23AFE"/>
    <w:rsid w:val="00B23B67"/>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323"/>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06DD"/>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3C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5EF1"/>
    <w:rsid w:val="00B76241"/>
    <w:rsid w:val="00B76592"/>
    <w:rsid w:val="00B76649"/>
    <w:rsid w:val="00B768A4"/>
    <w:rsid w:val="00B768B5"/>
    <w:rsid w:val="00B76908"/>
    <w:rsid w:val="00B769A4"/>
    <w:rsid w:val="00B76A38"/>
    <w:rsid w:val="00B7703F"/>
    <w:rsid w:val="00B772FB"/>
    <w:rsid w:val="00B775B6"/>
    <w:rsid w:val="00B7776A"/>
    <w:rsid w:val="00B77804"/>
    <w:rsid w:val="00B80256"/>
    <w:rsid w:val="00B803C5"/>
    <w:rsid w:val="00B809FA"/>
    <w:rsid w:val="00B80D6D"/>
    <w:rsid w:val="00B80F35"/>
    <w:rsid w:val="00B8101D"/>
    <w:rsid w:val="00B81125"/>
    <w:rsid w:val="00B812F4"/>
    <w:rsid w:val="00B813BE"/>
    <w:rsid w:val="00B81938"/>
    <w:rsid w:val="00B81FB5"/>
    <w:rsid w:val="00B82562"/>
    <w:rsid w:val="00B82E3D"/>
    <w:rsid w:val="00B83404"/>
    <w:rsid w:val="00B836B1"/>
    <w:rsid w:val="00B837B3"/>
    <w:rsid w:val="00B8387A"/>
    <w:rsid w:val="00B83D21"/>
    <w:rsid w:val="00B846BE"/>
    <w:rsid w:val="00B846C6"/>
    <w:rsid w:val="00B84B64"/>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4D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AF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8EE"/>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CB6"/>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602"/>
    <w:rsid w:val="00BD07A3"/>
    <w:rsid w:val="00BD0974"/>
    <w:rsid w:val="00BD10BF"/>
    <w:rsid w:val="00BD18F9"/>
    <w:rsid w:val="00BD1AFB"/>
    <w:rsid w:val="00BD1B4C"/>
    <w:rsid w:val="00BD1D2C"/>
    <w:rsid w:val="00BD20D4"/>
    <w:rsid w:val="00BD2251"/>
    <w:rsid w:val="00BD261E"/>
    <w:rsid w:val="00BD29F9"/>
    <w:rsid w:val="00BD2A0A"/>
    <w:rsid w:val="00BD2C45"/>
    <w:rsid w:val="00BD388D"/>
    <w:rsid w:val="00BD4E9B"/>
    <w:rsid w:val="00BD4FD3"/>
    <w:rsid w:val="00BD5046"/>
    <w:rsid w:val="00BD51F9"/>
    <w:rsid w:val="00BD532C"/>
    <w:rsid w:val="00BD53FA"/>
    <w:rsid w:val="00BD5520"/>
    <w:rsid w:val="00BD59A8"/>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72"/>
    <w:rsid w:val="00BE7CEA"/>
    <w:rsid w:val="00BE7EA1"/>
    <w:rsid w:val="00BF0207"/>
    <w:rsid w:val="00BF0352"/>
    <w:rsid w:val="00BF0944"/>
    <w:rsid w:val="00BF14BA"/>
    <w:rsid w:val="00BF15BB"/>
    <w:rsid w:val="00BF17CD"/>
    <w:rsid w:val="00BF1A87"/>
    <w:rsid w:val="00BF1A8D"/>
    <w:rsid w:val="00BF1F2B"/>
    <w:rsid w:val="00BF242D"/>
    <w:rsid w:val="00BF305B"/>
    <w:rsid w:val="00BF32FC"/>
    <w:rsid w:val="00BF34FA"/>
    <w:rsid w:val="00BF3A58"/>
    <w:rsid w:val="00BF3A8C"/>
    <w:rsid w:val="00BF3FC2"/>
    <w:rsid w:val="00BF429C"/>
    <w:rsid w:val="00BF439C"/>
    <w:rsid w:val="00BF441D"/>
    <w:rsid w:val="00BF484C"/>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5F9F"/>
    <w:rsid w:val="00C06203"/>
    <w:rsid w:val="00C06303"/>
    <w:rsid w:val="00C06770"/>
    <w:rsid w:val="00C06E51"/>
    <w:rsid w:val="00C06F46"/>
    <w:rsid w:val="00C074BD"/>
    <w:rsid w:val="00C102E1"/>
    <w:rsid w:val="00C103B8"/>
    <w:rsid w:val="00C1055B"/>
    <w:rsid w:val="00C10A95"/>
    <w:rsid w:val="00C112D8"/>
    <w:rsid w:val="00C11787"/>
    <w:rsid w:val="00C118A8"/>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4EB"/>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3D14"/>
    <w:rsid w:val="00C3421F"/>
    <w:rsid w:val="00C343DA"/>
    <w:rsid w:val="00C349DA"/>
    <w:rsid w:val="00C34DF3"/>
    <w:rsid w:val="00C34E06"/>
    <w:rsid w:val="00C351C0"/>
    <w:rsid w:val="00C35352"/>
    <w:rsid w:val="00C357D1"/>
    <w:rsid w:val="00C3595C"/>
    <w:rsid w:val="00C3646F"/>
    <w:rsid w:val="00C36795"/>
    <w:rsid w:val="00C36D29"/>
    <w:rsid w:val="00C37766"/>
    <w:rsid w:val="00C37C5A"/>
    <w:rsid w:val="00C37DF4"/>
    <w:rsid w:val="00C37E9E"/>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E71"/>
    <w:rsid w:val="00C5207D"/>
    <w:rsid w:val="00C524D2"/>
    <w:rsid w:val="00C5289B"/>
    <w:rsid w:val="00C529EF"/>
    <w:rsid w:val="00C52B66"/>
    <w:rsid w:val="00C52BF9"/>
    <w:rsid w:val="00C53021"/>
    <w:rsid w:val="00C53346"/>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F76"/>
    <w:rsid w:val="00C800D4"/>
    <w:rsid w:val="00C80409"/>
    <w:rsid w:val="00C809C6"/>
    <w:rsid w:val="00C80BBD"/>
    <w:rsid w:val="00C80CE9"/>
    <w:rsid w:val="00C81E3B"/>
    <w:rsid w:val="00C82042"/>
    <w:rsid w:val="00C8225F"/>
    <w:rsid w:val="00C82325"/>
    <w:rsid w:val="00C82905"/>
    <w:rsid w:val="00C82B22"/>
    <w:rsid w:val="00C82BCD"/>
    <w:rsid w:val="00C82DF6"/>
    <w:rsid w:val="00C832DC"/>
    <w:rsid w:val="00C836F9"/>
    <w:rsid w:val="00C839CD"/>
    <w:rsid w:val="00C83A84"/>
    <w:rsid w:val="00C8407F"/>
    <w:rsid w:val="00C8446C"/>
    <w:rsid w:val="00C846DF"/>
    <w:rsid w:val="00C84CBA"/>
    <w:rsid w:val="00C84DE0"/>
    <w:rsid w:val="00C84EA8"/>
    <w:rsid w:val="00C850A3"/>
    <w:rsid w:val="00C851BC"/>
    <w:rsid w:val="00C85204"/>
    <w:rsid w:val="00C8541E"/>
    <w:rsid w:val="00C857E7"/>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706"/>
    <w:rsid w:val="00C92879"/>
    <w:rsid w:val="00C9297D"/>
    <w:rsid w:val="00C92B6F"/>
    <w:rsid w:val="00C92C53"/>
    <w:rsid w:val="00C93232"/>
    <w:rsid w:val="00C93379"/>
    <w:rsid w:val="00C9338A"/>
    <w:rsid w:val="00C93D3B"/>
    <w:rsid w:val="00C93D60"/>
    <w:rsid w:val="00C941AF"/>
    <w:rsid w:val="00C94478"/>
    <w:rsid w:val="00C94626"/>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3D4"/>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6E3"/>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EDC"/>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A0B"/>
    <w:rsid w:val="00CF2C63"/>
    <w:rsid w:val="00CF2E71"/>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1C38"/>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BC0"/>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0BD"/>
    <w:rsid w:val="00D153FA"/>
    <w:rsid w:val="00D155D6"/>
    <w:rsid w:val="00D161E0"/>
    <w:rsid w:val="00D163CE"/>
    <w:rsid w:val="00D168C2"/>
    <w:rsid w:val="00D169E5"/>
    <w:rsid w:val="00D16BC4"/>
    <w:rsid w:val="00D16CCF"/>
    <w:rsid w:val="00D16CF2"/>
    <w:rsid w:val="00D16D85"/>
    <w:rsid w:val="00D16E5B"/>
    <w:rsid w:val="00D16F45"/>
    <w:rsid w:val="00D171E4"/>
    <w:rsid w:val="00D176DE"/>
    <w:rsid w:val="00D17AD5"/>
    <w:rsid w:val="00D17E1F"/>
    <w:rsid w:val="00D20A86"/>
    <w:rsid w:val="00D20AC2"/>
    <w:rsid w:val="00D20EE3"/>
    <w:rsid w:val="00D21151"/>
    <w:rsid w:val="00D2117C"/>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27D58"/>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725"/>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0DCB"/>
    <w:rsid w:val="00D41260"/>
    <w:rsid w:val="00D41AB1"/>
    <w:rsid w:val="00D41C4F"/>
    <w:rsid w:val="00D42569"/>
    <w:rsid w:val="00D42A84"/>
    <w:rsid w:val="00D430C6"/>
    <w:rsid w:val="00D438BF"/>
    <w:rsid w:val="00D4398D"/>
    <w:rsid w:val="00D43C55"/>
    <w:rsid w:val="00D43E85"/>
    <w:rsid w:val="00D440CD"/>
    <w:rsid w:val="00D44504"/>
    <w:rsid w:val="00D44612"/>
    <w:rsid w:val="00D44C31"/>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3CB"/>
    <w:rsid w:val="00D56503"/>
    <w:rsid w:val="00D56E9E"/>
    <w:rsid w:val="00D576B0"/>
    <w:rsid w:val="00D577E6"/>
    <w:rsid w:val="00D57A34"/>
    <w:rsid w:val="00D57B64"/>
    <w:rsid w:val="00D57D7A"/>
    <w:rsid w:val="00D57F75"/>
    <w:rsid w:val="00D6052A"/>
    <w:rsid w:val="00D60872"/>
    <w:rsid w:val="00D60901"/>
    <w:rsid w:val="00D609B8"/>
    <w:rsid w:val="00D60EE5"/>
    <w:rsid w:val="00D612C4"/>
    <w:rsid w:val="00D614AB"/>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6D83"/>
    <w:rsid w:val="00D67102"/>
    <w:rsid w:val="00D67243"/>
    <w:rsid w:val="00D674FA"/>
    <w:rsid w:val="00D675AA"/>
    <w:rsid w:val="00D67AA1"/>
    <w:rsid w:val="00D67D0C"/>
    <w:rsid w:val="00D67DC7"/>
    <w:rsid w:val="00D67EFD"/>
    <w:rsid w:val="00D701A9"/>
    <w:rsid w:val="00D702F6"/>
    <w:rsid w:val="00D70407"/>
    <w:rsid w:val="00D714F8"/>
    <w:rsid w:val="00D71675"/>
    <w:rsid w:val="00D71810"/>
    <w:rsid w:val="00D71848"/>
    <w:rsid w:val="00D71916"/>
    <w:rsid w:val="00D71BF2"/>
    <w:rsid w:val="00D71D59"/>
    <w:rsid w:val="00D71E2A"/>
    <w:rsid w:val="00D71FA1"/>
    <w:rsid w:val="00D730D1"/>
    <w:rsid w:val="00D73247"/>
    <w:rsid w:val="00D733E5"/>
    <w:rsid w:val="00D7395F"/>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2EE9"/>
    <w:rsid w:val="00D83043"/>
    <w:rsid w:val="00D8313F"/>
    <w:rsid w:val="00D83A3F"/>
    <w:rsid w:val="00D83AAE"/>
    <w:rsid w:val="00D83B35"/>
    <w:rsid w:val="00D83D50"/>
    <w:rsid w:val="00D84520"/>
    <w:rsid w:val="00D84A16"/>
    <w:rsid w:val="00D84A5C"/>
    <w:rsid w:val="00D84CD9"/>
    <w:rsid w:val="00D85271"/>
    <w:rsid w:val="00D85376"/>
    <w:rsid w:val="00D85529"/>
    <w:rsid w:val="00D8578E"/>
    <w:rsid w:val="00D85865"/>
    <w:rsid w:val="00D859EA"/>
    <w:rsid w:val="00D85AFB"/>
    <w:rsid w:val="00D85B43"/>
    <w:rsid w:val="00D85EFD"/>
    <w:rsid w:val="00D862FA"/>
    <w:rsid w:val="00D863CA"/>
    <w:rsid w:val="00D868C3"/>
    <w:rsid w:val="00D87190"/>
    <w:rsid w:val="00D87417"/>
    <w:rsid w:val="00D8754B"/>
    <w:rsid w:val="00D877F8"/>
    <w:rsid w:val="00D87A91"/>
    <w:rsid w:val="00D87E1A"/>
    <w:rsid w:val="00D902E8"/>
    <w:rsid w:val="00D908A0"/>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22D"/>
    <w:rsid w:val="00D95448"/>
    <w:rsid w:val="00D95BC3"/>
    <w:rsid w:val="00D96447"/>
    <w:rsid w:val="00D96546"/>
    <w:rsid w:val="00D96EC6"/>
    <w:rsid w:val="00D971E2"/>
    <w:rsid w:val="00D97227"/>
    <w:rsid w:val="00D972EA"/>
    <w:rsid w:val="00D97382"/>
    <w:rsid w:val="00D97820"/>
    <w:rsid w:val="00D97D72"/>
    <w:rsid w:val="00D97E18"/>
    <w:rsid w:val="00DA00CA"/>
    <w:rsid w:val="00DA026A"/>
    <w:rsid w:val="00DA02FC"/>
    <w:rsid w:val="00DA0E0C"/>
    <w:rsid w:val="00DA0F95"/>
    <w:rsid w:val="00DA1AAB"/>
    <w:rsid w:val="00DA25F0"/>
    <w:rsid w:val="00DA26C7"/>
    <w:rsid w:val="00DA26ED"/>
    <w:rsid w:val="00DA277C"/>
    <w:rsid w:val="00DA2842"/>
    <w:rsid w:val="00DA2A2B"/>
    <w:rsid w:val="00DA2B1F"/>
    <w:rsid w:val="00DA330E"/>
    <w:rsid w:val="00DA339F"/>
    <w:rsid w:val="00DA34E5"/>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7AA"/>
    <w:rsid w:val="00DB3B67"/>
    <w:rsid w:val="00DB3B71"/>
    <w:rsid w:val="00DB4584"/>
    <w:rsid w:val="00DB4956"/>
    <w:rsid w:val="00DB4DF5"/>
    <w:rsid w:val="00DB524B"/>
    <w:rsid w:val="00DB5367"/>
    <w:rsid w:val="00DB571D"/>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5D6"/>
    <w:rsid w:val="00DC382E"/>
    <w:rsid w:val="00DC41A5"/>
    <w:rsid w:val="00DC431D"/>
    <w:rsid w:val="00DC4445"/>
    <w:rsid w:val="00DC444E"/>
    <w:rsid w:val="00DC47E6"/>
    <w:rsid w:val="00DC4A59"/>
    <w:rsid w:val="00DC4F73"/>
    <w:rsid w:val="00DC51C0"/>
    <w:rsid w:val="00DC67FD"/>
    <w:rsid w:val="00DC6AD0"/>
    <w:rsid w:val="00DC6D7A"/>
    <w:rsid w:val="00DC6E8C"/>
    <w:rsid w:val="00DC6FBC"/>
    <w:rsid w:val="00DC75D3"/>
    <w:rsid w:val="00DC77F3"/>
    <w:rsid w:val="00DC78BF"/>
    <w:rsid w:val="00DC7EF9"/>
    <w:rsid w:val="00DD0927"/>
    <w:rsid w:val="00DD0C8E"/>
    <w:rsid w:val="00DD106A"/>
    <w:rsid w:val="00DD1543"/>
    <w:rsid w:val="00DD177C"/>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92C"/>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979"/>
    <w:rsid w:val="00DE2A22"/>
    <w:rsid w:val="00DE2E14"/>
    <w:rsid w:val="00DE2F14"/>
    <w:rsid w:val="00DE37E5"/>
    <w:rsid w:val="00DE396B"/>
    <w:rsid w:val="00DE47C8"/>
    <w:rsid w:val="00DE4B45"/>
    <w:rsid w:val="00DE4BEF"/>
    <w:rsid w:val="00DE4F27"/>
    <w:rsid w:val="00DE5636"/>
    <w:rsid w:val="00DE5682"/>
    <w:rsid w:val="00DE5823"/>
    <w:rsid w:val="00DE5B91"/>
    <w:rsid w:val="00DE6355"/>
    <w:rsid w:val="00DE6793"/>
    <w:rsid w:val="00DE6994"/>
    <w:rsid w:val="00DE6CC7"/>
    <w:rsid w:val="00DE6CF7"/>
    <w:rsid w:val="00DE6FA6"/>
    <w:rsid w:val="00DE72ED"/>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471"/>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1FD1"/>
    <w:rsid w:val="00E22398"/>
    <w:rsid w:val="00E2267F"/>
    <w:rsid w:val="00E229C5"/>
    <w:rsid w:val="00E22D2C"/>
    <w:rsid w:val="00E22F02"/>
    <w:rsid w:val="00E2341D"/>
    <w:rsid w:val="00E23448"/>
    <w:rsid w:val="00E2346B"/>
    <w:rsid w:val="00E23768"/>
    <w:rsid w:val="00E23A40"/>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278EC"/>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7E4"/>
    <w:rsid w:val="00E36C9C"/>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384"/>
    <w:rsid w:val="00E45C40"/>
    <w:rsid w:val="00E45DF1"/>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2A47"/>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69B"/>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7B"/>
    <w:rsid w:val="00E747CE"/>
    <w:rsid w:val="00E74B51"/>
    <w:rsid w:val="00E7566B"/>
    <w:rsid w:val="00E75707"/>
    <w:rsid w:val="00E759C9"/>
    <w:rsid w:val="00E76711"/>
    <w:rsid w:val="00E769A8"/>
    <w:rsid w:val="00E76CAC"/>
    <w:rsid w:val="00E76F9B"/>
    <w:rsid w:val="00E76FEE"/>
    <w:rsid w:val="00E77099"/>
    <w:rsid w:val="00E778FB"/>
    <w:rsid w:val="00E77ECF"/>
    <w:rsid w:val="00E77FD5"/>
    <w:rsid w:val="00E80349"/>
    <w:rsid w:val="00E80718"/>
    <w:rsid w:val="00E80920"/>
    <w:rsid w:val="00E80FAA"/>
    <w:rsid w:val="00E81429"/>
    <w:rsid w:val="00E822B8"/>
    <w:rsid w:val="00E82309"/>
    <w:rsid w:val="00E82C6C"/>
    <w:rsid w:val="00E82EBC"/>
    <w:rsid w:val="00E82F7E"/>
    <w:rsid w:val="00E83369"/>
    <w:rsid w:val="00E83401"/>
    <w:rsid w:val="00E834B2"/>
    <w:rsid w:val="00E83B85"/>
    <w:rsid w:val="00E83D5F"/>
    <w:rsid w:val="00E8405A"/>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38"/>
    <w:rsid w:val="00EA0CA5"/>
    <w:rsid w:val="00EA1A3C"/>
    <w:rsid w:val="00EA2690"/>
    <w:rsid w:val="00EA3075"/>
    <w:rsid w:val="00EA35E1"/>
    <w:rsid w:val="00EA3779"/>
    <w:rsid w:val="00EA3AE9"/>
    <w:rsid w:val="00EA3CF4"/>
    <w:rsid w:val="00EA3E5E"/>
    <w:rsid w:val="00EA3F37"/>
    <w:rsid w:val="00EA4C21"/>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6C8D"/>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221"/>
    <w:rsid w:val="00EC28B0"/>
    <w:rsid w:val="00EC2A25"/>
    <w:rsid w:val="00EC2ABA"/>
    <w:rsid w:val="00EC3625"/>
    <w:rsid w:val="00EC3B29"/>
    <w:rsid w:val="00EC3C83"/>
    <w:rsid w:val="00EC4502"/>
    <w:rsid w:val="00EC4AA8"/>
    <w:rsid w:val="00EC55B1"/>
    <w:rsid w:val="00EC5AF2"/>
    <w:rsid w:val="00EC5E11"/>
    <w:rsid w:val="00EC638C"/>
    <w:rsid w:val="00EC6D2E"/>
    <w:rsid w:val="00EC6D31"/>
    <w:rsid w:val="00EC6FB7"/>
    <w:rsid w:val="00EC71F7"/>
    <w:rsid w:val="00EC7A3E"/>
    <w:rsid w:val="00EC7B39"/>
    <w:rsid w:val="00EC7E66"/>
    <w:rsid w:val="00ED04FD"/>
    <w:rsid w:val="00ED0948"/>
    <w:rsid w:val="00ED0C63"/>
    <w:rsid w:val="00ED0D1A"/>
    <w:rsid w:val="00ED0E4A"/>
    <w:rsid w:val="00ED1250"/>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0FC"/>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1BF"/>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5F28"/>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2E05"/>
    <w:rsid w:val="00F2324D"/>
    <w:rsid w:val="00F23504"/>
    <w:rsid w:val="00F236B0"/>
    <w:rsid w:val="00F23AB4"/>
    <w:rsid w:val="00F23B16"/>
    <w:rsid w:val="00F2486E"/>
    <w:rsid w:val="00F24DCD"/>
    <w:rsid w:val="00F24F56"/>
    <w:rsid w:val="00F25A98"/>
    <w:rsid w:val="00F25C9D"/>
    <w:rsid w:val="00F25CD7"/>
    <w:rsid w:val="00F264B4"/>
    <w:rsid w:val="00F269EE"/>
    <w:rsid w:val="00F26A8F"/>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0F0"/>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1FB"/>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5B8"/>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C44"/>
    <w:rsid w:val="00F64EE1"/>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CFE"/>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D14"/>
    <w:rsid w:val="00F87F05"/>
    <w:rsid w:val="00F906A9"/>
    <w:rsid w:val="00F90768"/>
    <w:rsid w:val="00F9098B"/>
    <w:rsid w:val="00F90DB7"/>
    <w:rsid w:val="00F9120E"/>
    <w:rsid w:val="00F91214"/>
    <w:rsid w:val="00F917DB"/>
    <w:rsid w:val="00F920A1"/>
    <w:rsid w:val="00F92351"/>
    <w:rsid w:val="00F92616"/>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441"/>
    <w:rsid w:val="00FB155A"/>
    <w:rsid w:val="00FB15C8"/>
    <w:rsid w:val="00FB15E5"/>
    <w:rsid w:val="00FB19A1"/>
    <w:rsid w:val="00FB1BEF"/>
    <w:rsid w:val="00FB1C33"/>
    <w:rsid w:val="00FB1C9C"/>
    <w:rsid w:val="00FB1D19"/>
    <w:rsid w:val="00FB1E00"/>
    <w:rsid w:val="00FB1F3C"/>
    <w:rsid w:val="00FB2576"/>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DE"/>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03C"/>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BE7C72"/>
    <w:pPr>
      <w:autoSpaceDE w:val="0"/>
      <w:autoSpaceDN w:val="0"/>
      <w:adjustRightInd w:val="0"/>
      <w:spacing w:before="6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BE7C72"/>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pPr>
      <w:ind w:left="420"/>
    </w:pPr>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19378982">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117" Type="http://schemas.openxmlformats.org/officeDocument/2006/relationships/image" Target="media/image100.jpg"/><Relationship Id="rId21" Type="http://schemas.openxmlformats.org/officeDocument/2006/relationships/image" Target="media/image21.png"/><Relationship Id="rId42" Type="http://schemas.openxmlformats.org/officeDocument/2006/relationships/image" Target="media/image39.jpeg"/><Relationship Id="rId47" Type="http://schemas.openxmlformats.org/officeDocument/2006/relationships/image" Target="media/image44.jpeg"/><Relationship Id="rId63" Type="http://schemas.openxmlformats.org/officeDocument/2006/relationships/image" Target="media/image55.jpeg"/><Relationship Id="rId68" Type="http://schemas.openxmlformats.org/officeDocument/2006/relationships/image" Target="media/image58.png"/><Relationship Id="rId84" Type="http://schemas.openxmlformats.org/officeDocument/2006/relationships/image" Target="media/image70.png"/><Relationship Id="rId89" Type="http://schemas.openxmlformats.org/officeDocument/2006/relationships/image" Target="media/image74.jpeg"/><Relationship Id="rId112" Type="http://schemas.openxmlformats.org/officeDocument/2006/relationships/image" Target="media/image95.jpeg"/><Relationship Id="rId16" Type="http://schemas.openxmlformats.org/officeDocument/2006/relationships/image" Target="media/image16.png"/><Relationship Id="rId107" Type="http://schemas.openxmlformats.org/officeDocument/2006/relationships/image" Target="media/image90.png"/><Relationship Id="rId11" Type="http://schemas.openxmlformats.org/officeDocument/2006/relationships/image" Target="media/image12.jpg"/><Relationship Id="rId32" Type="http://schemas.openxmlformats.org/officeDocument/2006/relationships/image" Target="media/image29.png"/><Relationship Id="rId37" Type="http://schemas.openxmlformats.org/officeDocument/2006/relationships/image" Target="media/image34.png"/><Relationship Id="rId53" Type="http://schemas.openxmlformats.org/officeDocument/2006/relationships/image" Target="media/image49.jpeg"/><Relationship Id="rId58" Type="http://schemas.openxmlformats.org/officeDocument/2006/relationships/hyperlink" Target="https://www.edrawsoft.com/umldiagramtemplate.php" TargetMode="External"/><Relationship Id="rId74" Type="http://schemas.openxmlformats.org/officeDocument/2006/relationships/hyperlink" Target="https://viblo.asia/p/co-ban-ve-engine-vat-ly-trong-unity-3OEqGj1PM9bL" TargetMode="External"/><Relationship Id="rId79" Type="http://schemas.openxmlformats.org/officeDocument/2006/relationships/image" Target="media/image65.png"/><Relationship Id="rId102" Type="http://schemas.openxmlformats.org/officeDocument/2006/relationships/image" Target="media/image85.png"/><Relationship Id="rId123"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jpeg"/><Relationship Id="rId82" Type="http://schemas.openxmlformats.org/officeDocument/2006/relationships/image" Target="media/image68.png"/><Relationship Id="rId90" Type="http://schemas.openxmlformats.org/officeDocument/2006/relationships/image" Target="media/image75.jpeg"/><Relationship Id="rId95" Type="http://schemas.openxmlformats.org/officeDocument/2006/relationships/image" Target="media/image80.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52.jpeg"/><Relationship Id="rId64" Type="http://schemas.openxmlformats.org/officeDocument/2006/relationships/hyperlink" Target="https://brekel.com/kinect-2-details-specifications-observations/" TargetMode="External"/><Relationship Id="rId69" Type="http://schemas.openxmlformats.org/officeDocument/2006/relationships/image" Target="media/image59.png"/><Relationship Id="rId77" Type="http://schemas.openxmlformats.org/officeDocument/2006/relationships/image" Target="media/image63.png"/><Relationship Id="rId100" Type="http://schemas.openxmlformats.org/officeDocument/2006/relationships/image" Target="media/image83.png"/><Relationship Id="rId105" Type="http://schemas.openxmlformats.org/officeDocument/2006/relationships/image" Target="media/image88.png"/><Relationship Id="rId113" Type="http://schemas.openxmlformats.org/officeDocument/2006/relationships/image" Target="media/image96.jpeg"/><Relationship Id="rId118" Type="http://schemas.openxmlformats.org/officeDocument/2006/relationships/image" Target="media/image101.jpg"/><Relationship Id="rId8" Type="http://schemas.openxmlformats.org/officeDocument/2006/relationships/footer" Target="footer1.xml"/><Relationship Id="rId51" Type="http://schemas.openxmlformats.org/officeDocument/2006/relationships/image" Target="media/image47.jpeg"/><Relationship Id="rId72" Type="http://schemas.openxmlformats.org/officeDocument/2006/relationships/hyperlink" Target="https://docs.unity3d.com/Manual/Materials.html" TargetMode="External"/><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6.png"/><Relationship Id="rId98" Type="http://schemas.openxmlformats.org/officeDocument/2006/relationships/image" Target="media/image79.jpeg"/><Relationship Id="rId121" Type="http://schemas.openxmlformats.org/officeDocument/2006/relationships/image" Target="media/image104.jp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hyperlink" Target="https://developer.vuforia.com/vui/auth/register" TargetMode="External"/><Relationship Id="rId33" Type="http://schemas.openxmlformats.org/officeDocument/2006/relationships/image" Target="media/image30.png"/><Relationship Id="rId38" Type="http://schemas.openxmlformats.org/officeDocument/2006/relationships/image" Target="media/image35.png"/><Relationship Id="rId46" Type="http://schemas.openxmlformats.org/officeDocument/2006/relationships/image" Target="media/image43.jpeg"/><Relationship Id="rId59" Type="http://schemas.openxmlformats.org/officeDocument/2006/relationships/image" Target="media/image50.png"/><Relationship Id="rId67" Type="http://schemas.openxmlformats.org/officeDocument/2006/relationships/image" Target="media/image57.jpeg"/><Relationship Id="rId103" Type="http://schemas.openxmlformats.org/officeDocument/2006/relationships/image" Target="media/image86.png"/><Relationship Id="rId108" Type="http://schemas.openxmlformats.org/officeDocument/2006/relationships/image" Target="media/image91.jpg"/><Relationship Id="rId116" Type="http://schemas.openxmlformats.org/officeDocument/2006/relationships/image" Target="media/image99.png"/><Relationship Id="rId20" Type="http://schemas.openxmlformats.org/officeDocument/2006/relationships/image" Target="media/image20.png"/><Relationship Id="rId41" Type="http://schemas.openxmlformats.org/officeDocument/2006/relationships/image" Target="media/image38.jpeg"/><Relationship Id="rId54" Type="http://schemas.openxmlformats.org/officeDocument/2006/relationships/image" Target="media/image50.jpeg"/><Relationship Id="rId62" Type="http://schemas.openxmlformats.org/officeDocument/2006/relationships/hyperlink" Target="https://www.mindtreatstudios.com/the-art-of-speech/" TargetMode="External"/><Relationship Id="rId70" Type="http://schemas.openxmlformats.org/officeDocument/2006/relationships/hyperlink" Target="https://unity3d.com/learn/tutorials/topics/graphics/gentle-introduction-shaders" TargetMode="External"/><Relationship Id="rId75" Type="http://schemas.openxmlformats.org/officeDocument/2006/relationships/image" Target="media/image62.png"/><Relationship Id="rId83" Type="http://schemas.openxmlformats.org/officeDocument/2006/relationships/image" Target="media/image69.png"/><Relationship Id="rId88" Type="http://schemas.openxmlformats.org/officeDocument/2006/relationships/image" Target="media/image73.jpg"/><Relationship Id="rId91" Type="http://schemas.openxmlformats.org/officeDocument/2006/relationships/image" Target="media/image74.png"/><Relationship Id="rId96" Type="http://schemas.openxmlformats.org/officeDocument/2006/relationships/image" Target="media/image81.png"/><Relationship Id="rId111" Type="http://schemas.openxmlformats.org/officeDocument/2006/relationships/image" Target="media/image94.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hyperlink" Target="https://developer.vuforia.com/downloads/sdk" TargetMode="External"/><Relationship Id="rId36" Type="http://schemas.openxmlformats.org/officeDocument/2006/relationships/image" Target="media/image33.png"/><Relationship Id="rId49" Type="http://schemas.openxmlformats.org/officeDocument/2006/relationships/hyperlink" Target="https://www.edrawsoft.com/umldiagramtemplate.php" TargetMode="External"/><Relationship Id="rId57" Type="http://schemas.openxmlformats.org/officeDocument/2006/relationships/image" Target="media/image53.jpeg"/><Relationship Id="rId106" Type="http://schemas.openxmlformats.org/officeDocument/2006/relationships/image" Target="media/image89.png"/><Relationship Id="rId114" Type="http://schemas.openxmlformats.org/officeDocument/2006/relationships/image" Target="media/image97.jpeg"/><Relationship Id="rId119" Type="http://schemas.openxmlformats.org/officeDocument/2006/relationships/image" Target="media/image102.jpg"/><Relationship Id="rId10" Type="http://schemas.openxmlformats.org/officeDocument/2006/relationships/image" Target="media/image11.png"/><Relationship Id="rId31" Type="http://schemas.openxmlformats.org/officeDocument/2006/relationships/image" Target="media/image28.png"/><Relationship Id="rId44" Type="http://schemas.openxmlformats.org/officeDocument/2006/relationships/image" Target="media/image41.jpeg"/><Relationship Id="rId52" Type="http://schemas.openxmlformats.org/officeDocument/2006/relationships/image" Target="media/image48.jpeg"/><Relationship Id="rId60" Type="http://schemas.openxmlformats.org/officeDocument/2006/relationships/hyperlink" Target="https://www.slideshare.net/MarcoDAlessandro/nui-e-biometrics-in-windows-10" TargetMode="External"/><Relationship Id="rId65" Type="http://schemas.openxmlformats.org/officeDocument/2006/relationships/image" Target="media/image56.jpeg"/><Relationship Id="rId73" Type="http://schemas.openxmlformats.org/officeDocument/2006/relationships/image" Target="media/image61.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hyperlink" Target="https://docs.unity3d.com/Manual/Lighting.html" TargetMode="External"/><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6.png"/><Relationship Id="rId109" Type="http://schemas.openxmlformats.org/officeDocument/2006/relationships/image" Target="media/image92.jpg"/><Relationship Id="rId34" Type="http://schemas.openxmlformats.org/officeDocument/2006/relationships/image" Target="media/image31.png"/><Relationship Id="rId50" Type="http://schemas.openxmlformats.org/officeDocument/2006/relationships/image" Target="media/image46.jpeg"/><Relationship Id="rId55" Type="http://schemas.openxmlformats.org/officeDocument/2006/relationships/image" Target="media/image51.jpeg"/><Relationship Id="rId76" Type="http://schemas.openxmlformats.org/officeDocument/2006/relationships/hyperlink" Target="http://www.clonefactor.com/wordpress/unity3d-show-room/raycast-gizmos-visualizer/" TargetMode="External"/><Relationship Id="rId97" Type="http://schemas.openxmlformats.org/officeDocument/2006/relationships/image" Target="media/image78.jpg"/><Relationship Id="rId104" Type="http://schemas.openxmlformats.org/officeDocument/2006/relationships/image" Target="media/image87.png"/><Relationship Id="rId120" Type="http://schemas.openxmlformats.org/officeDocument/2006/relationships/image" Target="media/image103.jp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26.png"/><Relationship Id="rId24" Type="http://schemas.openxmlformats.org/officeDocument/2006/relationships/image" Target="media/image24.png"/><Relationship Id="rId40" Type="http://schemas.openxmlformats.org/officeDocument/2006/relationships/image" Target="media/image37.png"/><Relationship Id="rId45" Type="http://schemas.openxmlformats.org/officeDocument/2006/relationships/image" Target="media/image42.jpeg"/><Relationship Id="rId66" Type="http://schemas.openxmlformats.org/officeDocument/2006/relationships/hyperlink" Target="https://pterneas.com/2014/03/13/kinect-for-windows-version-2-body-tracking/" TargetMode="External"/><Relationship Id="rId87" Type="http://schemas.openxmlformats.org/officeDocument/2006/relationships/image" Target="media/image72.jpg"/><Relationship Id="rId110" Type="http://schemas.openxmlformats.org/officeDocument/2006/relationships/image" Target="media/image93.jpg"/><Relationship Id="rId115" Type="http://schemas.openxmlformats.org/officeDocument/2006/relationships/image" Target="media/image98.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5958C0B3-E8EE-47F9-9558-7C97C610B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1</Pages>
  <Words>22643</Words>
  <Characters>129069</Characters>
  <Application>Microsoft Office Word</Application>
  <DocSecurity>0</DocSecurity>
  <Lines>1075</Lines>
  <Paragraphs>30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1410</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30T20:15: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